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D2C4BE" w14:textId="77777777" w:rsidR="00B977EA" w:rsidRDefault="00B977EA" w:rsidP="00B977EA">
      <w:pPr>
        <w:pStyle w:val="NormalWeb"/>
        <w:keepNext/>
        <w:spacing w:before="0" w:beforeAutospacing="0" w:after="0" w:line="240" w:lineRule="auto"/>
        <w:jc w:val="left"/>
        <w:rPr>
          <w:rFonts w:ascii="Arial" w:hAnsi="Arial" w:cs="Arial"/>
          <w:b/>
          <w:bCs/>
          <w:sz w:val="32"/>
          <w:szCs w:val="32"/>
        </w:rPr>
      </w:pPr>
    </w:p>
    <w:p w14:paraId="71D2909A" w14:textId="77777777" w:rsidR="00B977EA" w:rsidRDefault="00B977EA" w:rsidP="00B977EA">
      <w:pPr>
        <w:pStyle w:val="NormalWeb"/>
        <w:keepNext/>
        <w:spacing w:before="0" w:beforeAutospacing="0" w:after="0" w:line="240" w:lineRule="auto"/>
        <w:jc w:val="center"/>
        <w:rPr>
          <w:rFonts w:ascii="Arial" w:hAnsi="Arial" w:cs="Arial"/>
          <w:b/>
          <w:bCs/>
        </w:rPr>
      </w:pPr>
    </w:p>
    <w:p w14:paraId="36024D25" w14:textId="77777777" w:rsidR="00B977EA" w:rsidRPr="00B977EA" w:rsidRDefault="00B977EA" w:rsidP="00B977EA">
      <w:pPr>
        <w:pStyle w:val="NormalWeb"/>
        <w:keepNext/>
        <w:spacing w:before="0" w:beforeAutospacing="0" w:after="0" w:line="240" w:lineRule="auto"/>
        <w:jc w:val="center"/>
        <w:rPr>
          <w:rFonts w:ascii="Arial" w:hAnsi="Arial" w:cs="Arial"/>
          <w:b/>
          <w:bCs/>
        </w:rPr>
      </w:pPr>
    </w:p>
    <w:p w14:paraId="11565F2F" w14:textId="77777777" w:rsidR="004175DC" w:rsidRPr="0077733A" w:rsidRDefault="00812D60" w:rsidP="0077733A">
      <w:pPr>
        <w:jc w:val="center"/>
        <w:rPr>
          <w:rStyle w:val="Titredulivre"/>
        </w:rPr>
      </w:pPr>
      <w:r>
        <w:rPr>
          <w:rStyle w:val="Titredulivre"/>
        </w:rPr>
        <w:t>DOJO HEPIA – Une plateforme d’apprentissage de programmation</w:t>
      </w:r>
      <w:r w:rsidR="00E35C05">
        <w:rPr>
          <w:rStyle w:val="Titredulivre"/>
        </w:rPr>
        <w:t xml:space="preserve"> en ligne    </w:t>
      </w:r>
    </w:p>
    <w:p w14:paraId="398E4047" w14:textId="77777777" w:rsidR="004175DC" w:rsidRDefault="004175DC" w:rsidP="00B977EA">
      <w:pPr>
        <w:pStyle w:val="NormalWeb"/>
        <w:keepNext/>
        <w:spacing w:before="0" w:beforeAutospacing="0" w:after="0" w:line="240" w:lineRule="auto"/>
        <w:jc w:val="center"/>
        <w:rPr>
          <w:rFonts w:ascii="Arial" w:hAnsi="Arial" w:cs="Arial"/>
          <w:b/>
          <w:bCs/>
        </w:rPr>
      </w:pPr>
    </w:p>
    <w:p w14:paraId="2144B218" w14:textId="77777777" w:rsidR="00970303" w:rsidRDefault="00970303" w:rsidP="00E35C05">
      <w:pPr>
        <w:pStyle w:val="NormalWeb"/>
        <w:keepNext/>
        <w:spacing w:before="0" w:beforeAutospacing="0" w:after="0" w:line="240" w:lineRule="auto"/>
        <w:rPr>
          <w:rFonts w:ascii="Arial" w:hAnsi="Arial" w:cs="Arial"/>
          <w:b/>
          <w:bCs/>
        </w:rPr>
      </w:pPr>
    </w:p>
    <w:p w14:paraId="63711570" w14:textId="0383555F" w:rsidR="004175DC" w:rsidRDefault="004C0CBC" w:rsidP="00B977EA">
      <w:pPr>
        <w:pStyle w:val="NormalWeb"/>
        <w:keepNext/>
        <w:spacing w:before="0" w:beforeAutospacing="0" w:after="0" w:line="240" w:lineRule="auto"/>
        <w:jc w:val="center"/>
        <w:rPr>
          <w:rFonts w:ascii="Arial" w:hAnsi="Arial" w:cs="Arial"/>
          <w:b/>
          <w:bCs/>
          <w:sz w:val="32"/>
          <w:szCs w:val="32"/>
        </w:rPr>
      </w:pPr>
      <w:r>
        <w:rPr>
          <w:rFonts w:ascii="Arial" w:hAnsi="Arial" w:cs="Arial"/>
          <w:b/>
          <w:bCs/>
          <w:noProof/>
          <w:sz w:val="32"/>
          <w:szCs w:val="32"/>
        </w:rPr>
        <w:drawing>
          <wp:inline distT="0" distB="0" distL="0" distR="0" wp14:anchorId="606EC200" wp14:editId="6E9C3C55">
            <wp:extent cx="2824254" cy="2824254"/>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an de travail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77254" cy="2877254"/>
                    </a:xfrm>
                    <a:prstGeom prst="rect">
                      <a:avLst/>
                    </a:prstGeom>
                  </pic:spPr>
                </pic:pic>
              </a:graphicData>
            </a:graphic>
          </wp:inline>
        </w:drawing>
      </w:r>
    </w:p>
    <w:p w14:paraId="46C1A9FA" w14:textId="77777777" w:rsidR="00B977EA" w:rsidRPr="004175DC" w:rsidRDefault="00B977EA" w:rsidP="004C0CBC">
      <w:pPr>
        <w:rPr>
          <w:bdr w:val="single" w:sz="6" w:space="4" w:color="CCCCCC" w:frame="1"/>
          <w:shd w:val="clear" w:color="auto" w:fill="FFFFFF"/>
          <w:lang w:eastAsia="fr-CH"/>
        </w:rPr>
      </w:pPr>
    </w:p>
    <w:p w14:paraId="0EA2B25E" w14:textId="77777777" w:rsidR="004175DC" w:rsidRPr="00B977EA" w:rsidRDefault="004175DC" w:rsidP="00B977EA">
      <w:pPr>
        <w:jc w:val="center"/>
        <w:rPr>
          <w:bdr w:val="single" w:sz="6" w:space="4" w:color="CCCCCC" w:frame="1"/>
          <w:shd w:val="clear" w:color="auto" w:fill="FFFFFF"/>
          <w:lang w:eastAsia="fr-CH"/>
          <w14:textOutline w14:w="9525" w14:cap="rnd" w14:cmpd="sng" w14:algn="ctr">
            <w14:solidFill>
              <w14:schemeClr w14:val="bg1">
                <w14:lumMod w14:val="75000"/>
              </w14:schemeClr>
            </w14:solidFill>
            <w14:prstDash w14:val="solid"/>
            <w14:bevel/>
          </w14:textOutline>
        </w:rPr>
      </w:pPr>
    </w:p>
    <w:p w14:paraId="12A16BC3" w14:textId="77777777" w:rsidR="00D169B6" w:rsidRDefault="00D169B6" w:rsidP="00B977EA">
      <w:pPr>
        <w:pStyle w:val="NormalWeb"/>
        <w:keepNext/>
        <w:spacing w:before="0" w:beforeAutospacing="0" w:after="0" w:line="240" w:lineRule="auto"/>
        <w:jc w:val="center"/>
      </w:pPr>
    </w:p>
    <w:p w14:paraId="55AFC060" w14:textId="77777777" w:rsidR="004175DC" w:rsidRPr="00B977EA" w:rsidRDefault="004175DC" w:rsidP="00B977EA">
      <w:pPr>
        <w:pStyle w:val="NormalWeb"/>
        <w:keepNext/>
        <w:spacing w:before="0" w:beforeAutospacing="0" w:after="0" w:line="240" w:lineRule="auto"/>
        <w:jc w:val="center"/>
        <w:rPr>
          <w:rFonts w:ascii="Arial" w:hAnsi="Arial" w:cs="Arial"/>
          <w:sz w:val="28"/>
          <w:szCs w:val="28"/>
        </w:rPr>
      </w:pPr>
      <w:r w:rsidRPr="00B977EA">
        <w:rPr>
          <w:rFonts w:ascii="Arial" w:hAnsi="Arial" w:cs="Arial"/>
          <w:sz w:val="28"/>
          <w:szCs w:val="28"/>
        </w:rPr>
        <w:t xml:space="preserve">Thèse de </w:t>
      </w:r>
      <w:proofErr w:type="spellStart"/>
      <w:r w:rsidRPr="00B977EA">
        <w:rPr>
          <w:rFonts w:ascii="Arial" w:hAnsi="Arial" w:cs="Arial"/>
          <w:sz w:val="28"/>
          <w:szCs w:val="28"/>
        </w:rPr>
        <w:t>Bachelor</w:t>
      </w:r>
      <w:proofErr w:type="spellEnd"/>
      <w:r w:rsidRPr="00B977EA">
        <w:rPr>
          <w:rFonts w:ascii="Arial" w:hAnsi="Arial" w:cs="Arial"/>
          <w:sz w:val="28"/>
          <w:szCs w:val="28"/>
        </w:rPr>
        <w:t xml:space="preserve"> présentée par</w:t>
      </w:r>
    </w:p>
    <w:p w14:paraId="527406FA" w14:textId="77777777" w:rsidR="004175DC" w:rsidRPr="00B977EA" w:rsidRDefault="004175DC" w:rsidP="00B977EA">
      <w:pPr>
        <w:pStyle w:val="NormalWeb"/>
        <w:keepNext/>
        <w:spacing w:before="0" w:beforeAutospacing="0" w:after="0" w:line="240" w:lineRule="auto"/>
        <w:jc w:val="center"/>
        <w:rPr>
          <w:rFonts w:ascii="Arial" w:hAnsi="Arial" w:cs="Arial"/>
        </w:rPr>
      </w:pPr>
    </w:p>
    <w:p w14:paraId="483C986F" w14:textId="77777777" w:rsidR="004175DC" w:rsidRPr="00970303" w:rsidRDefault="00E35C05" w:rsidP="00B977EA">
      <w:pPr>
        <w:pStyle w:val="NormalWeb"/>
        <w:keepNext/>
        <w:spacing w:before="0" w:beforeAutospacing="0" w:after="0" w:line="240" w:lineRule="auto"/>
        <w:jc w:val="center"/>
        <w:rPr>
          <w:rFonts w:ascii="Arial" w:hAnsi="Arial" w:cs="Arial"/>
          <w:b/>
          <w:sz w:val="32"/>
          <w:szCs w:val="32"/>
        </w:rPr>
      </w:pPr>
      <w:r>
        <w:rPr>
          <w:rFonts w:ascii="Arial" w:hAnsi="Arial" w:cs="Arial"/>
          <w:b/>
          <w:sz w:val="32"/>
          <w:szCs w:val="32"/>
        </w:rPr>
        <w:t>Alexandre</w:t>
      </w:r>
      <w:r w:rsidR="004175DC" w:rsidRPr="00970303">
        <w:rPr>
          <w:rFonts w:ascii="Arial" w:hAnsi="Arial" w:cs="Arial"/>
          <w:b/>
          <w:sz w:val="32"/>
          <w:szCs w:val="32"/>
        </w:rPr>
        <w:t xml:space="preserve"> </w:t>
      </w:r>
      <w:r>
        <w:rPr>
          <w:rFonts w:ascii="Arial" w:hAnsi="Arial" w:cs="Arial"/>
          <w:b/>
          <w:sz w:val="32"/>
          <w:szCs w:val="32"/>
        </w:rPr>
        <w:t>Vanini</w:t>
      </w:r>
    </w:p>
    <w:p w14:paraId="57B0BE94" w14:textId="77777777" w:rsidR="00B977EA" w:rsidRPr="00970303" w:rsidRDefault="00B977EA" w:rsidP="00B977EA">
      <w:pPr>
        <w:pStyle w:val="NormalWeb"/>
        <w:keepNext/>
        <w:spacing w:before="0" w:beforeAutospacing="0" w:after="0" w:line="240" w:lineRule="auto"/>
        <w:jc w:val="center"/>
        <w:rPr>
          <w:sz w:val="32"/>
          <w:szCs w:val="32"/>
        </w:rPr>
      </w:pPr>
    </w:p>
    <w:p w14:paraId="328C0EF4" w14:textId="77777777" w:rsidR="004175DC" w:rsidRPr="00970303" w:rsidRDefault="00970303" w:rsidP="00B977EA">
      <w:pPr>
        <w:pStyle w:val="NormalWeb"/>
        <w:keepNext/>
        <w:spacing w:before="0" w:beforeAutospacing="0" w:after="0" w:line="240" w:lineRule="auto"/>
        <w:jc w:val="center"/>
        <w:rPr>
          <w:rFonts w:ascii="Arial" w:hAnsi="Arial" w:cs="Arial"/>
          <w:sz w:val="28"/>
          <w:szCs w:val="28"/>
        </w:rPr>
      </w:pPr>
      <w:r>
        <w:rPr>
          <w:rFonts w:ascii="Arial" w:hAnsi="Arial" w:cs="Arial"/>
          <w:sz w:val="28"/>
          <w:szCs w:val="28"/>
        </w:rPr>
        <w:t>p</w:t>
      </w:r>
      <w:r w:rsidR="004175DC" w:rsidRPr="00970303">
        <w:rPr>
          <w:rFonts w:ascii="Arial" w:hAnsi="Arial" w:cs="Arial"/>
          <w:sz w:val="28"/>
          <w:szCs w:val="28"/>
        </w:rPr>
        <w:t xml:space="preserve">our l'obtention du titre </w:t>
      </w:r>
      <w:proofErr w:type="spellStart"/>
      <w:r w:rsidR="004175DC" w:rsidRPr="00970303">
        <w:rPr>
          <w:rFonts w:ascii="Arial" w:hAnsi="Arial" w:cs="Arial"/>
          <w:sz w:val="28"/>
          <w:szCs w:val="28"/>
        </w:rPr>
        <w:t>Bachelor</w:t>
      </w:r>
      <w:proofErr w:type="spellEnd"/>
      <w:r w:rsidR="004175DC" w:rsidRPr="00970303">
        <w:rPr>
          <w:rFonts w:ascii="Arial" w:hAnsi="Arial" w:cs="Arial"/>
          <w:sz w:val="28"/>
          <w:szCs w:val="28"/>
        </w:rPr>
        <w:t xml:space="preserve"> of Science HES-SO en</w:t>
      </w:r>
    </w:p>
    <w:p w14:paraId="422682A7"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5A6F1C9B" w14:textId="77777777" w:rsidR="004175DC" w:rsidRPr="00970303" w:rsidRDefault="004175DC" w:rsidP="00B977EA">
      <w:pPr>
        <w:pStyle w:val="NormalWeb"/>
        <w:keepNext/>
        <w:spacing w:before="0" w:beforeAutospacing="0" w:after="0" w:line="240" w:lineRule="auto"/>
        <w:jc w:val="center"/>
        <w:rPr>
          <w:rFonts w:ascii="Arial" w:hAnsi="Arial" w:cs="Arial"/>
          <w:b/>
          <w:sz w:val="28"/>
          <w:szCs w:val="28"/>
        </w:rPr>
      </w:pPr>
      <w:r w:rsidRPr="00970303">
        <w:rPr>
          <w:rFonts w:ascii="Arial" w:hAnsi="Arial" w:cs="Arial"/>
          <w:b/>
          <w:sz w:val="28"/>
          <w:szCs w:val="28"/>
        </w:rPr>
        <w:t xml:space="preserve">Ingénierie des technologies de l'information avec orientation en </w:t>
      </w:r>
    </w:p>
    <w:p w14:paraId="73A93B46" w14:textId="77777777" w:rsidR="004175DC" w:rsidRPr="00970303" w:rsidRDefault="00BB216C" w:rsidP="00B977EA">
      <w:pPr>
        <w:pStyle w:val="NormalWeb"/>
        <w:keepNext/>
        <w:spacing w:before="0" w:beforeAutospacing="0" w:after="0" w:line="240" w:lineRule="auto"/>
        <w:jc w:val="center"/>
        <w:rPr>
          <w:rFonts w:ascii="Arial" w:hAnsi="Arial" w:cs="Arial"/>
          <w:sz w:val="28"/>
          <w:szCs w:val="28"/>
        </w:rPr>
      </w:pPr>
      <w:r w:rsidRPr="00325146">
        <w:rPr>
          <w:rFonts w:ascii="Arial" w:hAnsi="Arial" w:cs="Arial"/>
          <w:b/>
          <w:sz w:val="28"/>
          <w:szCs w:val="28"/>
        </w:rPr>
        <w:t>Logiciels</w:t>
      </w:r>
      <w:r w:rsidR="00325146" w:rsidRPr="00325146">
        <w:rPr>
          <w:rFonts w:ascii="Arial" w:hAnsi="Arial" w:cs="Arial"/>
          <w:b/>
          <w:sz w:val="28"/>
          <w:szCs w:val="28"/>
        </w:rPr>
        <w:t xml:space="preserve"> et </w:t>
      </w:r>
      <w:r w:rsidRPr="00325146">
        <w:rPr>
          <w:rFonts w:ascii="Arial" w:hAnsi="Arial" w:cs="Arial"/>
          <w:b/>
          <w:sz w:val="28"/>
          <w:szCs w:val="28"/>
        </w:rPr>
        <w:t>systèmes</w:t>
      </w:r>
      <w:r w:rsidR="00325146" w:rsidRPr="00325146">
        <w:rPr>
          <w:rFonts w:ascii="Arial" w:hAnsi="Arial" w:cs="Arial"/>
          <w:b/>
          <w:sz w:val="28"/>
          <w:szCs w:val="28"/>
        </w:rPr>
        <w:t xml:space="preserve"> complexes</w:t>
      </w:r>
    </w:p>
    <w:p w14:paraId="3E53EBE2"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348D15E5" w14:textId="77777777" w:rsidR="004175DC" w:rsidRPr="00970303" w:rsidRDefault="00E35C05" w:rsidP="00B977EA">
      <w:pPr>
        <w:pStyle w:val="NormalWeb"/>
        <w:keepNext/>
        <w:spacing w:before="0" w:beforeAutospacing="0" w:after="0" w:line="240" w:lineRule="auto"/>
        <w:jc w:val="center"/>
        <w:rPr>
          <w:rFonts w:ascii="Arial" w:hAnsi="Arial" w:cs="Arial"/>
          <w:b/>
          <w:sz w:val="28"/>
          <w:szCs w:val="28"/>
        </w:rPr>
      </w:pPr>
      <w:r>
        <w:rPr>
          <w:rFonts w:ascii="Arial" w:hAnsi="Arial" w:cs="Arial"/>
          <w:b/>
          <w:sz w:val="28"/>
          <w:szCs w:val="28"/>
        </w:rPr>
        <w:t>Septembre 2019</w:t>
      </w:r>
    </w:p>
    <w:p w14:paraId="238DAF09" w14:textId="77777777" w:rsidR="0004336D" w:rsidRDefault="0004336D" w:rsidP="00B977EA">
      <w:pPr>
        <w:pStyle w:val="NormalWeb"/>
        <w:keepNext/>
        <w:spacing w:before="0" w:beforeAutospacing="0" w:after="0" w:line="240" w:lineRule="auto"/>
        <w:jc w:val="center"/>
      </w:pPr>
    </w:p>
    <w:p w14:paraId="0D80B2A1" w14:textId="77777777" w:rsidR="00970303" w:rsidRDefault="00970303" w:rsidP="00B977EA">
      <w:pPr>
        <w:pStyle w:val="NormalWeb"/>
        <w:keepNext/>
        <w:spacing w:before="0" w:beforeAutospacing="0" w:after="0" w:line="240" w:lineRule="auto"/>
        <w:jc w:val="center"/>
      </w:pPr>
    </w:p>
    <w:p w14:paraId="1D519379" w14:textId="77777777" w:rsidR="0004336D" w:rsidRDefault="0004336D" w:rsidP="00B977EA">
      <w:pPr>
        <w:pStyle w:val="NormalWeb"/>
        <w:keepNext/>
        <w:spacing w:before="0" w:beforeAutospacing="0" w:after="0" w:line="240" w:lineRule="auto"/>
        <w:jc w:val="cente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970303" w14:paraId="3F60FDA2" w14:textId="77777777" w:rsidTr="00970303">
        <w:tc>
          <w:tcPr>
            <w:tcW w:w="4531" w:type="dxa"/>
          </w:tcPr>
          <w:p w14:paraId="5D933949" w14:textId="77777777"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proofErr w:type="spellStart"/>
            <w:r w:rsidRPr="00970303">
              <w:rPr>
                <w:rFonts w:ascii="Arial" w:hAnsi="Arial" w:cs="Arial"/>
                <w:bCs/>
                <w:kern w:val="36"/>
                <w:sz w:val="22"/>
                <w:szCs w:val="22"/>
              </w:rPr>
              <w:t>Professeur-e</w:t>
            </w:r>
            <w:proofErr w:type="spellEnd"/>
            <w:r w:rsidRPr="00970303">
              <w:rPr>
                <w:rFonts w:ascii="Arial" w:hAnsi="Arial" w:cs="Arial"/>
                <w:bCs/>
                <w:kern w:val="36"/>
                <w:sz w:val="22"/>
                <w:szCs w:val="22"/>
              </w:rPr>
              <w:t xml:space="preserve"> HES responsable</w:t>
            </w:r>
          </w:p>
          <w:p w14:paraId="7409856D"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C50939F"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 xml:space="preserve">Joël </w:t>
            </w:r>
            <w:proofErr w:type="spellStart"/>
            <w:r>
              <w:rPr>
                <w:rFonts w:ascii="Arial" w:hAnsi="Arial" w:cs="Arial"/>
                <w:b/>
                <w:bCs/>
                <w:kern w:val="36"/>
                <w:sz w:val="22"/>
                <w:szCs w:val="22"/>
              </w:rPr>
              <w:t>Cavat</w:t>
            </w:r>
            <w:proofErr w:type="spellEnd"/>
          </w:p>
          <w:p w14:paraId="2A3BF954" w14:textId="77777777" w:rsidR="00970303" w:rsidRDefault="00970303" w:rsidP="00B977EA">
            <w:pPr>
              <w:pStyle w:val="NormalWeb"/>
              <w:keepNext/>
              <w:spacing w:before="0" w:beforeAutospacing="0" w:after="0" w:line="240" w:lineRule="auto"/>
              <w:jc w:val="center"/>
            </w:pPr>
          </w:p>
          <w:p w14:paraId="59D8D8B1" w14:textId="77777777" w:rsidR="00970303" w:rsidRDefault="00970303" w:rsidP="00B977EA">
            <w:pPr>
              <w:pStyle w:val="NormalWeb"/>
              <w:keepNext/>
              <w:spacing w:before="0" w:beforeAutospacing="0" w:after="0" w:line="240" w:lineRule="auto"/>
              <w:jc w:val="center"/>
            </w:pPr>
          </w:p>
        </w:tc>
        <w:tc>
          <w:tcPr>
            <w:tcW w:w="4531" w:type="dxa"/>
          </w:tcPr>
          <w:p w14:paraId="6EFDDB95" w14:textId="77777777"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r w:rsidRPr="00970303">
              <w:rPr>
                <w:rFonts w:ascii="Arial" w:hAnsi="Arial" w:cs="Arial"/>
                <w:bCs/>
                <w:kern w:val="36"/>
                <w:sz w:val="22"/>
                <w:szCs w:val="22"/>
              </w:rPr>
              <w:t>Mandant (si existant)</w:t>
            </w:r>
          </w:p>
          <w:p w14:paraId="1BDDE8CE"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B38DC1D"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HEPIA</w:t>
            </w:r>
          </w:p>
        </w:tc>
      </w:tr>
    </w:tbl>
    <w:p w14:paraId="06EEF311" w14:textId="77777777" w:rsidR="00970303" w:rsidRDefault="00970303" w:rsidP="00B977EA">
      <w:pPr>
        <w:pStyle w:val="NormalWeb"/>
        <w:keepNext/>
        <w:spacing w:before="0" w:beforeAutospacing="0" w:after="0" w:line="240" w:lineRule="auto"/>
        <w:jc w:val="center"/>
      </w:pPr>
    </w:p>
    <w:p w14:paraId="17EF8408"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b/>
          <w:bCs/>
          <w:kern w:val="36"/>
          <w:sz w:val="22"/>
          <w:szCs w:val="22"/>
        </w:rPr>
      </w:pPr>
      <w:r w:rsidRPr="0004336D">
        <w:rPr>
          <w:rFonts w:ascii="Arial" w:hAnsi="Arial" w:cs="Arial"/>
          <w:b/>
          <w:bCs/>
          <w:kern w:val="36"/>
          <w:sz w:val="22"/>
          <w:szCs w:val="22"/>
        </w:rPr>
        <w:tab/>
      </w:r>
    </w:p>
    <w:p w14:paraId="5AA8EADD"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b/>
          <w:bCs/>
          <w:kern w:val="36"/>
          <w:sz w:val="22"/>
          <w:szCs w:val="22"/>
        </w:rPr>
      </w:pPr>
    </w:p>
    <w:p w14:paraId="1D4716D3"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sz w:val="22"/>
          <w:szCs w:val="22"/>
        </w:rPr>
      </w:pPr>
      <w:r w:rsidRPr="0004336D">
        <w:rPr>
          <w:rFonts w:ascii="Arial" w:hAnsi="Arial" w:cs="Arial"/>
          <w:b/>
          <w:bCs/>
          <w:kern w:val="36"/>
          <w:sz w:val="22"/>
          <w:szCs w:val="22"/>
        </w:rPr>
        <w:tab/>
      </w:r>
    </w:p>
    <w:p w14:paraId="4B435DC4" w14:textId="77777777" w:rsidR="001F2CCA" w:rsidRDefault="001F2CCA" w:rsidP="00B977EA">
      <w:pPr>
        <w:rPr>
          <w:b/>
          <w:bCs/>
          <w:kern w:val="36"/>
          <w:sz w:val="32"/>
          <w:szCs w:val="32"/>
          <w:lang w:eastAsia="fr-CH"/>
        </w:rPr>
        <w:sectPr w:rsidR="001F2CCA" w:rsidSect="00DE615E">
          <w:headerReference w:type="default" r:id="rId9"/>
          <w:headerReference w:type="first" r:id="rId10"/>
          <w:pgSz w:w="11906" w:h="16838"/>
          <w:pgMar w:top="1417" w:right="1417" w:bottom="1417" w:left="1417" w:header="708" w:footer="708" w:gutter="0"/>
          <w:cols w:space="708"/>
          <w:docGrid w:linePitch="360"/>
        </w:sectPr>
      </w:pPr>
    </w:p>
    <w:p w14:paraId="7270FC1F" w14:textId="77777777" w:rsidR="003548F2" w:rsidRPr="00BB216C" w:rsidRDefault="00AF759D" w:rsidP="001D6E74">
      <w:pPr>
        <w:pStyle w:val="Titre"/>
      </w:pPr>
      <w:bookmarkStart w:id="0" w:name="_Toc11680278"/>
      <w:r>
        <w:lastRenderedPageBreak/>
        <w:t>Sommaire dét</w:t>
      </w:r>
      <w:r w:rsidR="00970303">
        <w:t>a</w:t>
      </w:r>
      <w:r w:rsidR="00726734">
        <w:t>illé</w:t>
      </w:r>
      <w:bookmarkEnd w:id="0"/>
    </w:p>
    <w:p w14:paraId="04D32FAE" w14:textId="1F5DA951" w:rsidR="00DD0661" w:rsidRDefault="004556F7">
      <w:pPr>
        <w:pStyle w:val="TM1"/>
        <w:tabs>
          <w:tab w:val="right" w:leader="dot" w:pos="9062"/>
        </w:tabs>
        <w:rPr>
          <w:rFonts w:asciiTheme="minorHAnsi" w:eastAsiaTheme="minorEastAsia" w:hAnsiTheme="minorHAnsi" w:cstheme="minorBidi"/>
          <w:noProof/>
        </w:rPr>
      </w:pPr>
      <w:r>
        <w:rPr>
          <w:b/>
          <w:bCs/>
          <w:kern w:val="36"/>
          <w:sz w:val="32"/>
          <w:szCs w:val="32"/>
          <w:lang w:eastAsia="fr-CH"/>
        </w:rPr>
        <w:fldChar w:fldCharType="begin"/>
      </w:r>
      <w:r>
        <w:rPr>
          <w:b/>
          <w:bCs/>
          <w:kern w:val="36"/>
          <w:sz w:val="32"/>
          <w:szCs w:val="32"/>
          <w:lang w:eastAsia="fr-CH"/>
        </w:rPr>
        <w:instrText xml:space="preserve"> TOC \t "Titre 1;2;Titre 2;3;Titre;1" </w:instrText>
      </w:r>
      <w:r>
        <w:rPr>
          <w:b/>
          <w:bCs/>
          <w:kern w:val="36"/>
          <w:sz w:val="32"/>
          <w:szCs w:val="32"/>
          <w:lang w:eastAsia="fr-CH"/>
        </w:rPr>
        <w:fldChar w:fldCharType="separate"/>
      </w:r>
      <w:r w:rsidR="00DD0661">
        <w:rPr>
          <w:noProof/>
        </w:rPr>
        <w:t>Sommaire détaillé</w:t>
      </w:r>
      <w:r w:rsidR="00DD0661">
        <w:rPr>
          <w:noProof/>
        </w:rPr>
        <w:tab/>
      </w:r>
      <w:r w:rsidR="00DD0661">
        <w:rPr>
          <w:noProof/>
        </w:rPr>
        <w:fldChar w:fldCharType="begin"/>
      </w:r>
      <w:r w:rsidR="00DD0661">
        <w:rPr>
          <w:noProof/>
        </w:rPr>
        <w:instrText xml:space="preserve"> PAGEREF _Toc11680278 \h </w:instrText>
      </w:r>
      <w:r w:rsidR="00DD0661">
        <w:rPr>
          <w:noProof/>
        </w:rPr>
      </w:r>
      <w:r w:rsidR="00DD0661">
        <w:rPr>
          <w:noProof/>
        </w:rPr>
        <w:fldChar w:fldCharType="separate"/>
      </w:r>
      <w:r w:rsidR="00DD0661">
        <w:rPr>
          <w:noProof/>
        </w:rPr>
        <w:t>2</w:t>
      </w:r>
      <w:r w:rsidR="00DD0661">
        <w:rPr>
          <w:noProof/>
        </w:rPr>
        <w:fldChar w:fldCharType="end"/>
      </w:r>
    </w:p>
    <w:p w14:paraId="34D8CCA6" w14:textId="759B615F" w:rsidR="00DD0661" w:rsidRDefault="00DD0661">
      <w:pPr>
        <w:pStyle w:val="TM1"/>
        <w:tabs>
          <w:tab w:val="right" w:leader="dot" w:pos="9062"/>
        </w:tabs>
        <w:rPr>
          <w:rFonts w:asciiTheme="minorHAnsi" w:eastAsiaTheme="minorEastAsia" w:hAnsiTheme="minorHAnsi" w:cstheme="minorBidi"/>
          <w:noProof/>
        </w:rPr>
      </w:pPr>
      <w:r>
        <w:rPr>
          <w:noProof/>
        </w:rPr>
        <w:t>Remerciements</w:t>
      </w:r>
      <w:r>
        <w:rPr>
          <w:noProof/>
        </w:rPr>
        <w:tab/>
      </w:r>
      <w:r>
        <w:rPr>
          <w:noProof/>
        </w:rPr>
        <w:fldChar w:fldCharType="begin"/>
      </w:r>
      <w:r>
        <w:rPr>
          <w:noProof/>
        </w:rPr>
        <w:instrText xml:space="preserve"> PAGEREF _Toc11680279 \h </w:instrText>
      </w:r>
      <w:r>
        <w:rPr>
          <w:noProof/>
        </w:rPr>
      </w:r>
      <w:r>
        <w:rPr>
          <w:noProof/>
        </w:rPr>
        <w:fldChar w:fldCharType="separate"/>
      </w:r>
      <w:r>
        <w:rPr>
          <w:noProof/>
        </w:rPr>
        <w:t>6</w:t>
      </w:r>
      <w:r>
        <w:rPr>
          <w:noProof/>
        </w:rPr>
        <w:fldChar w:fldCharType="end"/>
      </w:r>
    </w:p>
    <w:p w14:paraId="7C2FDD1C" w14:textId="596CF14D" w:rsidR="00DD0661" w:rsidRDefault="00DD0661">
      <w:pPr>
        <w:pStyle w:val="TM1"/>
        <w:tabs>
          <w:tab w:val="right" w:leader="dot" w:pos="9062"/>
        </w:tabs>
        <w:rPr>
          <w:rFonts w:asciiTheme="minorHAnsi" w:eastAsiaTheme="minorEastAsia" w:hAnsiTheme="minorHAnsi" w:cstheme="minorBidi"/>
          <w:noProof/>
        </w:rPr>
      </w:pPr>
      <w:r>
        <w:rPr>
          <w:noProof/>
        </w:rPr>
        <w:t>Énoncé du sujet</w:t>
      </w:r>
      <w:r>
        <w:rPr>
          <w:noProof/>
        </w:rPr>
        <w:tab/>
      </w:r>
      <w:r>
        <w:rPr>
          <w:noProof/>
        </w:rPr>
        <w:fldChar w:fldCharType="begin"/>
      </w:r>
      <w:r>
        <w:rPr>
          <w:noProof/>
        </w:rPr>
        <w:instrText xml:space="preserve"> PAGEREF _Toc11680280 \h </w:instrText>
      </w:r>
      <w:r>
        <w:rPr>
          <w:noProof/>
        </w:rPr>
      </w:r>
      <w:r>
        <w:rPr>
          <w:noProof/>
        </w:rPr>
        <w:fldChar w:fldCharType="separate"/>
      </w:r>
      <w:r>
        <w:rPr>
          <w:noProof/>
        </w:rPr>
        <w:t>7</w:t>
      </w:r>
      <w:r>
        <w:rPr>
          <w:noProof/>
        </w:rPr>
        <w:fldChar w:fldCharType="end"/>
      </w:r>
    </w:p>
    <w:p w14:paraId="53426F16" w14:textId="54C95EA3" w:rsidR="00DD0661" w:rsidRDefault="00DD0661">
      <w:pPr>
        <w:pStyle w:val="TM1"/>
        <w:tabs>
          <w:tab w:val="right" w:leader="dot" w:pos="9062"/>
        </w:tabs>
        <w:rPr>
          <w:rFonts w:asciiTheme="minorHAnsi" w:eastAsiaTheme="minorEastAsia" w:hAnsiTheme="minorHAnsi" w:cstheme="minorBidi"/>
          <w:noProof/>
        </w:rPr>
      </w:pPr>
      <w:r>
        <w:rPr>
          <w:noProof/>
        </w:rPr>
        <w:t>Résumé</w:t>
      </w:r>
      <w:r>
        <w:rPr>
          <w:noProof/>
        </w:rPr>
        <w:tab/>
      </w:r>
      <w:r>
        <w:rPr>
          <w:noProof/>
        </w:rPr>
        <w:fldChar w:fldCharType="begin"/>
      </w:r>
      <w:r>
        <w:rPr>
          <w:noProof/>
        </w:rPr>
        <w:instrText xml:space="preserve"> PAGEREF _Toc11680281 \h </w:instrText>
      </w:r>
      <w:r>
        <w:rPr>
          <w:noProof/>
        </w:rPr>
      </w:r>
      <w:r>
        <w:rPr>
          <w:noProof/>
        </w:rPr>
        <w:fldChar w:fldCharType="separate"/>
      </w:r>
      <w:r>
        <w:rPr>
          <w:noProof/>
        </w:rPr>
        <w:t>8</w:t>
      </w:r>
      <w:r>
        <w:rPr>
          <w:noProof/>
        </w:rPr>
        <w:fldChar w:fldCharType="end"/>
      </w:r>
    </w:p>
    <w:p w14:paraId="36AC78D5" w14:textId="6FDBF603" w:rsidR="00DD0661" w:rsidRDefault="00DD0661">
      <w:pPr>
        <w:pStyle w:val="TM1"/>
        <w:tabs>
          <w:tab w:val="right" w:leader="dot" w:pos="9062"/>
        </w:tabs>
        <w:rPr>
          <w:rFonts w:asciiTheme="minorHAnsi" w:eastAsiaTheme="minorEastAsia" w:hAnsiTheme="minorHAnsi" w:cstheme="minorBidi"/>
          <w:noProof/>
        </w:rPr>
      </w:pPr>
      <w:r>
        <w:rPr>
          <w:noProof/>
        </w:rPr>
        <w:t>Table des illustrations</w:t>
      </w:r>
      <w:r>
        <w:rPr>
          <w:noProof/>
        </w:rPr>
        <w:tab/>
      </w:r>
      <w:r>
        <w:rPr>
          <w:noProof/>
        </w:rPr>
        <w:fldChar w:fldCharType="begin"/>
      </w:r>
      <w:r>
        <w:rPr>
          <w:noProof/>
        </w:rPr>
        <w:instrText xml:space="preserve"> PAGEREF _Toc11680282 \h </w:instrText>
      </w:r>
      <w:r>
        <w:rPr>
          <w:noProof/>
        </w:rPr>
      </w:r>
      <w:r>
        <w:rPr>
          <w:noProof/>
        </w:rPr>
        <w:fldChar w:fldCharType="separate"/>
      </w:r>
      <w:r>
        <w:rPr>
          <w:noProof/>
        </w:rPr>
        <w:t>9</w:t>
      </w:r>
      <w:r>
        <w:rPr>
          <w:noProof/>
        </w:rPr>
        <w:fldChar w:fldCharType="end"/>
      </w:r>
    </w:p>
    <w:p w14:paraId="11A4550E" w14:textId="0E1AB249" w:rsidR="00DD0661" w:rsidRDefault="00DD0661">
      <w:pPr>
        <w:pStyle w:val="TM1"/>
        <w:tabs>
          <w:tab w:val="right" w:leader="dot" w:pos="9062"/>
        </w:tabs>
        <w:rPr>
          <w:rFonts w:asciiTheme="minorHAnsi" w:eastAsiaTheme="minorEastAsia" w:hAnsiTheme="minorHAnsi" w:cstheme="minorBidi"/>
          <w:noProof/>
        </w:rPr>
      </w:pPr>
      <w:r>
        <w:rPr>
          <w:noProof/>
        </w:rPr>
        <w:t>Table des listing</w:t>
      </w:r>
      <w:r>
        <w:rPr>
          <w:noProof/>
        </w:rPr>
        <w:tab/>
      </w:r>
      <w:r>
        <w:rPr>
          <w:noProof/>
        </w:rPr>
        <w:fldChar w:fldCharType="begin"/>
      </w:r>
      <w:r>
        <w:rPr>
          <w:noProof/>
        </w:rPr>
        <w:instrText xml:space="preserve"> PAGEREF _Toc11680283 \h </w:instrText>
      </w:r>
      <w:r>
        <w:rPr>
          <w:noProof/>
        </w:rPr>
      </w:r>
      <w:r>
        <w:rPr>
          <w:noProof/>
        </w:rPr>
        <w:fldChar w:fldCharType="separate"/>
      </w:r>
      <w:r>
        <w:rPr>
          <w:noProof/>
        </w:rPr>
        <w:t>9</w:t>
      </w:r>
      <w:r>
        <w:rPr>
          <w:noProof/>
        </w:rPr>
        <w:fldChar w:fldCharType="end"/>
      </w:r>
    </w:p>
    <w:p w14:paraId="685FAD1C" w14:textId="44E99D58" w:rsidR="00DD0661" w:rsidRDefault="00DD0661">
      <w:pPr>
        <w:pStyle w:val="TM1"/>
        <w:tabs>
          <w:tab w:val="right" w:leader="dot" w:pos="9062"/>
        </w:tabs>
        <w:rPr>
          <w:rFonts w:asciiTheme="minorHAnsi" w:eastAsiaTheme="minorEastAsia" w:hAnsiTheme="minorHAnsi" w:cstheme="minorBidi"/>
          <w:noProof/>
        </w:rPr>
      </w:pPr>
      <w:r>
        <w:rPr>
          <w:noProof/>
        </w:rPr>
        <w:t>Index des tableaux</w:t>
      </w:r>
      <w:r>
        <w:rPr>
          <w:noProof/>
        </w:rPr>
        <w:tab/>
      </w:r>
      <w:r>
        <w:rPr>
          <w:noProof/>
        </w:rPr>
        <w:fldChar w:fldCharType="begin"/>
      </w:r>
      <w:r>
        <w:rPr>
          <w:noProof/>
        </w:rPr>
        <w:instrText xml:space="preserve"> PAGEREF _Toc11680284 \h </w:instrText>
      </w:r>
      <w:r>
        <w:rPr>
          <w:noProof/>
        </w:rPr>
      </w:r>
      <w:r>
        <w:rPr>
          <w:noProof/>
        </w:rPr>
        <w:fldChar w:fldCharType="separate"/>
      </w:r>
      <w:r>
        <w:rPr>
          <w:noProof/>
        </w:rPr>
        <w:t>10</w:t>
      </w:r>
      <w:r>
        <w:rPr>
          <w:noProof/>
        </w:rPr>
        <w:fldChar w:fldCharType="end"/>
      </w:r>
    </w:p>
    <w:p w14:paraId="3980FFC3" w14:textId="49C1109B" w:rsidR="00DD0661" w:rsidRDefault="00DD0661">
      <w:pPr>
        <w:pStyle w:val="TM1"/>
        <w:tabs>
          <w:tab w:val="right" w:leader="dot" w:pos="9062"/>
        </w:tabs>
        <w:rPr>
          <w:rFonts w:asciiTheme="minorHAnsi" w:eastAsiaTheme="minorEastAsia" w:hAnsiTheme="minorHAnsi" w:cstheme="minorBidi"/>
          <w:noProof/>
        </w:rPr>
      </w:pPr>
      <w:r>
        <w:rPr>
          <w:noProof/>
        </w:rPr>
        <w:t>Liste des acronymes</w:t>
      </w:r>
      <w:r>
        <w:rPr>
          <w:noProof/>
        </w:rPr>
        <w:tab/>
      </w:r>
      <w:r>
        <w:rPr>
          <w:noProof/>
        </w:rPr>
        <w:fldChar w:fldCharType="begin"/>
      </w:r>
      <w:r>
        <w:rPr>
          <w:noProof/>
        </w:rPr>
        <w:instrText xml:space="preserve"> PAGEREF _Toc11680285 \h </w:instrText>
      </w:r>
      <w:r>
        <w:rPr>
          <w:noProof/>
        </w:rPr>
      </w:r>
      <w:r>
        <w:rPr>
          <w:noProof/>
        </w:rPr>
        <w:fldChar w:fldCharType="separate"/>
      </w:r>
      <w:r>
        <w:rPr>
          <w:noProof/>
        </w:rPr>
        <w:t>11</w:t>
      </w:r>
      <w:r>
        <w:rPr>
          <w:noProof/>
        </w:rPr>
        <w:fldChar w:fldCharType="end"/>
      </w:r>
    </w:p>
    <w:p w14:paraId="24E0A798" w14:textId="65E93CAE" w:rsidR="00DD0661" w:rsidRDefault="00DD0661">
      <w:pPr>
        <w:pStyle w:val="TM1"/>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1680286 \h </w:instrText>
      </w:r>
      <w:r>
        <w:rPr>
          <w:noProof/>
        </w:rPr>
      </w:r>
      <w:r>
        <w:rPr>
          <w:noProof/>
        </w:rPr>
        <w:fldChar w:fldCharType="separate"/>
      </w:r>
      <w:r>
        <w:rPr>
          <w:noProof/>
        </w:rPr>
        <w:t>12</w:t>
      </w:r>
      <w:r>
        <w:rPr>
          <w:noProof/>
        </w:rPr>
        <w:fldChar w:fldCharType="end"/>
      </w:r>
    </w:p>
    <w:p w14:paraId="598A3E32" w14:textId="512DD3E4" w:rsidR="00DD0661" w:rsidRDefault="00DD0661">
      <w:pPr>
        <w:pStyle w:val="TM1"/>
        <w:tabs>
          <w:tab w:val="right" w:leader="dot" w:pos="9062"/>
        </w:tabs>
        <w:rPr>
          <w:rFonts w:asciiTheme="minorHAnsi" w:eastAsiaTheme="minorEastAsia" w:hAnsiTheme="minorHAnsi" w:cstheme="minorBidi"/>
          <w:noProof/>
        </w:rPr>
      </w:pPr>
      <w:r w:rsidRPr="00C80AED">
        <w:rPr>
          <w:noProof/>
          <w:lang w:val="fr-FR"/>
        </w:rPr>
        <w:t>Chapitre 1 : Analyse fonctionnel</w:t>
      </w:r>
      <w:r>
        <w:rPr>
          <w:noProof/>
        </w:rPr>
        <w:tab/>
      </w:r>
      <w:r>
        <w:rPr>
          <w:noProof/>
        </w:rPr>
        <w:fldChar w:fldCharType="begin"/>
      </w:r>
      <w:r>
        <w:rPr>
          <w:noProof/>
        </w:rPr>
        <w:instrText xml:space="preserve"> PAGEREF _Toc11680287 \h </w:instrText>
      </w:r>
      <w:r>
        <w:rPr>
          <w:noProof/>
        </w:rPr>
      </w:r>
      <w:r>
        <w:rPr>
          <w:noProof/>
        </w:rPr>
        <w:fldChar w:fldCharType="separate"/>
      </w:r>
      <w:r>
        <w:rPr>
          <w:noProof/>
        </w:rPr>
        <w:t>17</w:t>
      </w:r>
      <w:r>
        <w:rPr>
          <w:noProof/>
        </w:rPr>
        <w:fldChar w:fldCharType="end"/>
      </w:r>
    </w:p>
    <w:p w14:paraId="2780E50C" w14:textId="58A10E15" w:rsidR="00DD0661" w:rsidRDefault="00DD0661">
      <w:pPr>
        <w:pStyle w:val="TM2"/>
        <w:tabs>
          <w:tab w:val="right" w:leader="dot" w:pos="9062"/>
        </w:tabs>
        <w:rPr>
          <w:rFonts w:asciiTheme="minorHAnsi" w:eastAsiaTheme="minorEastAsia" w:hAnsiTheme="minorHAnsi" w:cstheme="minorBidi"/>
          <w:noProof/>
        </w:rPr>
      </w:pPr>
      <w:r w:rsidRPr="00C80AED">
        <w:rPr>
          <w:noProof/>
          <w:lang w:val="fr-FR"/>
        </w:rPr>
        <w:t>Analyse du marché et des besoins</w:t>
      </w:r>
      <w:r>
        <w:rPr>
          <w:noProof/>
        </w:rPr>
        <w:tab/>
      </w:r>
      <w:r>
        <w:rPr>
          <w:noProof/>
        </w:rPr>
        <w:fldChar w:fldCharType="begin"/>
      </w:r>
      <w:r>
        <w:rPr>
          <w:noProof/>
        </w:rPr>
        <w:instrText xml:space="preserve"> PAGEREF _Toc11680288 \h </w:instrText>
      </w:r>
      <w:r>
        <w:rPr>
          <w:noProof/>
        </w:rPr>
      </w:r>
      <w:r>
        <w:rPr>
          <w:noProof/>
        </w:rPr>
        <w:fldChar w:fldCharType="separate"/>
      </w:r>
      <w:r>
        <w:rPr>
          <w:noProof/>
        </w:rPr>
        <w:t>17</w:t>
      </w:r>
      <w:r>
        <w:rPr>
          <w:noProof/>
        </w:rPr>
        <w:fldChar w:fldCharType="end"/>
      </w:r>
    </w:p>
    <w:p w14:paraId="16DFD1E2" w14:textId="2E2D19A2" w:rsidR="00DD0661" w:rsidRDefault="00DD0661">
      <w:pPr>
        <w:pStyle w:val="TM3"/>
        <w:tabs>
          <w:tab w:val="right" w:leader="dot" w:pos="9062"/>
        </w:tabs>
        <w:rPr>
          <w:rFonts w:asciiTheme="minorHAnsi" w:eastAsiaTheme="minorEastAsia" w:hAnsiTheme="minorHAnsi" w:cstheme="minorBidi"/>
          <w:noProof/>
        </w:rPr>
      </w:pPr>
      <w:r>
        <w:rPr>
          <w:noProof/>
        </w:rPr>
        <w:t>Codewars</w:t>
      </w:r>
      <w:r>
        <w:rPr>
          <w:noProof/>
        </w:rPr>
        <w:tab/>
      </w:r>
      <w:r>
        <w:rPr>
          <w:noProof/>
        </w:rPr>
        <w:fldChar w:fldCharType="begin"/>
      </w:r>
      <w:r>
        <w:rPr>
          <w:noProof/>
        </w:rPr>
        <w:instrText xml:space="preserve"> PAGEREF _Toc11680289 \h </w:instrText>
      </w:r>
      <w:r>
        <w:rPr>
          <w:noProof/>
        </w:rPr>
      </w:r>
      <w:r>
        <w:rPr>
          <w:noProof/>
        </w:rPr>
        <w:fldChar w:fldCharType="separate"/>
      </w:r>
      <w:r>
        <w:rPr>
          <w:noProof/>
        </w:rPr>
        <w:t>17</w:t>
      </w:r>
      <w:r>
        <w:rPr>
          <w:noProof/>
        </w:rPr>
        <w:fldChar w:fldCharType="end"/>
      </w:r>
    </w:p>
    <w:p w14:paraId="23837A62" w14:textId="001D3476" w:rsidR="00DD0661" w:rsidRDefault="00DD0661">
      <w:pPr>
        <w:pStyle w:val="TM3"/>
        <w:tabs>
          <w:tab w:val="right" w:leader="dot" w:pos="9062"/>
        </w:tabs>
        <w:rPr>
          <w:rFonts w:asciiTheme="minorHAnsi" w:eastAsiaTheme="minorEastAsia" w:hAnsiTheme="minorHAnsi" w:cstheme="minorBidi"/>
          <w:noProof/>
        </w:rPr>
      </w:pPr>
      <w:r>
        <w:rPr>
          <w:noProof/>
        </w:rPr>
        <w:t>CodinGame</w:t>
      </w:r>
      <w:r>
        <w:rPr>
          <w:noProof/>
        </w:rPr>
        <w:tab/>
      </w:r>
      <w:r>
        <w:rPr>
          <w:noProof/>
        </w:rPr>
        <w:fldChar w:fldCharType="begin"/>
      </w:r>
      <w:r>
        <w:rPr>
          <w:noProof/>
        </w:rPr>
        <w:instrText xml:space="preserve"> PAGEREF _Toc11680290 \h </w:instrText>
      </w:r>
      <w:r>
        <w:rPr>
          <w:noProof/>
        </w:rPr>
      </w:r>
      <w:r>
        <w:rPr>
          <w:noProof/>
        </w:rPr>
        <w:fldChar w:fldCharType="separate"/>
      </w:r>
      <w:r>
        <w:rPr>
          <w:noProof/>
        </w:rPr>
        <w:t>18</w:t>
      </w:r>
      <w:r>
        <w:rPr>
          <w:noProof/>
        </w:rPr>
        <w:fldChar w:fldCharType="end"/>
      </w:r>
    </w:p>
    <w:p w14:paraId="05FACCAF" w14:textId="5424CE5A" w:rsidR="00DD0661" w:rsidRDefault="00DD0661">
      <w:pPr>
        <w:pStyle w:val="TM3"/>
        <w:tabs>
          <w:tab w:val="right" w:leader="dot" w:pos="9062"/>
        </w:tabs>
        <w:rPr>
          <w:rFonts w:asciiTheme="minorHAnsi" w:eastAsiaTheme="minorEastAsia" w:hAnsiTheme="minorHAnsi" w:cstheme="minorBidi"/>
          <w:noProof/>
        </w:rPr>
      </w:pPr>
      <w:r>
        <w:rPr>
          <w:noProof/>
        </w:rPr>
        <w:t>Points relevés</w:t>
      </w:r>
      <w:r>
        <w:rPr>
          <w:noProof/>
        </w:rPr>
        <w:tab/>
      </w:r>
      <w:r>
        <w:rPr>
          <w:noProof/>
        </w:rPr>
        <w:fldChar w:fldCharType="begin"/>
      </w:r>
      <w:r>
        <w:rPr>
          <w:noProof/>
        </w:rPr>
        <w:instrText xml:space="preserve"> PAGEREF _Toc11680291 \h </w:instrText>
      </w:r>
      <w:r>
        <w:rPr>
          <w:noProof/>
        </w:rPr>
      </w:r>
      <w:r>
        <w:rPr>
          <w:noProof/>
        </w:rPr>
        <w:fldChar w:fldCharType="separate"/>
      </w:r>
      <w:r>
        <w:rPr>
          <w:noProof/>
        </w:rPr>
        <w:t>19</w:t>
      </w:r>
      <w:r>
        <w:rPr>
          <w:noProof/>
        </w:rPr>
        <w:fldChar w:fldCharType="end"/>
      </w:r>
    </w:p>
    <w:p w14:paraId="018B0934" w14:textId="32DBDB68" w:rsidR="00DD0661" w:rsidRDefault="00DD0661">
      <w:pPr>
        <w:pStyle w:val="TM2"/>
        <w:tabs>
          <w:tab w:val="right" w:leader="dot" w:pos="9062"/>
        </w:tabs>
        <w:rPr>
          <w:rFonts w:asciiTheme="minorHAnsi" w:eastAsiaTheme="minorEastAsia" w:hAnsiTheme="minorHAnsi" w:cstheme="minorBidi"/>
          <w:noProof/>
        </w:rPr>
      </w:pPr>
      <w:r w:rsidRPr="00C80AED">
        <w:rPr>
          <w:noProof/>
          <w:lang w:val="fr-FR"/>
        </w:rPr>
        <w:t>Game-ification</w:t>
      </w:r>
      <w:r>
        <w:rPr>
          <w:noProof/>
        </w:rPr>
        <w:tab/>
      </w:r>
      <w:r>
        <w:rPr>
          <w:noProof/>
        </w:rPr>
        <w:fldChar w:fldCharType="begin"/>
      </w:r>
      <w:r>
        <w:rPr>
          <w:noProof/>
        </w:rPr>
        <w:instrText xml:space="preserve"> PAGEREF _Toc11680292 \h </w:instrText>
      </w:r>
      <w:r>
        <w:rPr>
          <w:noProof/>
        </w:rPr>
      </w:r>
      <w:r>
        <w:rPr>
          <w:noProof/>
        </w:rPr>
        <w:fldChar w:fldCharType="separate"/>
      </w:r>
      <w:r>
        <w:rPr>
          <w:noProof/>
        </w:rPr>
        <w:t>20</w:t>
      </w:r>
      <w:r>
        <w:rPr>
          <w:noProof/>
        </w:rPr>
        <w:fldChar w:fldCharType="end"/>
      </w:r>
    </w:p>
    <w:p w14:paraId="4DECC923" w14:textId="686B5F6C" w:rsidR="00DD0661" w:rsidRDefault="00DD0661">
      <w:pPr>
        <w:pStyle w:val="TM1"/>
        <w:tabs>
          <w:tab w:val="right" w:leader="dot" w:pos="9062"/>
        </w:tabs>
        <w:rPr>
          <w:rFonts w:asciiTheme="minorHAnsi" w:eastAsiaTheme="minorEastAsia" w:hAnsiTheme="minorHAnsi" w:cstheme="minorBidi"/>
          <w:noProof/>
        </w:rPr>
      </w:pPr>
      <w:r>
        <w:rPr>
          <w:noProof/>
        </w:rPr>
        <w:t>Chapitre 2 : Conception</w:t>
      </w:r>
      <w:r>
        <w:rPr>
          <w:noProof/>
        </w:rPr>
        <w:tab/>
      </w:r>
      <w:r>
        <w:rPr>
          <w:noProof/>
        </w:rPr>
        <w:fldChar w:fldCharType="begin"/>
      </w:r>
      <w:r>
        <w:rPr>
          <w:noProof/>
        </w:rPr>
        <w:instrText xml:space="preserve"> PAGEREF _Toc11680293 \h </w:instrText>
      </w:r>
      <w:r>
        <w:rPr>
          <w:noProof/>
        </w:rPr>
      </w:r>
      <w:r>
        <w:rPr>
          <w:noProof/>
        </w:rPr>
        <w:fldChar w:fldCharType="separate"/>
      </w:r>
      <w:r>
        <w:rPr>
          <w:noProof/>
        </w:rPr>
        <w:t>21</w:t>
      </w:r>
      <w:r>
        <w:rPr>
          <w:noProof/>
        </w:rPr>
        <w:fldChar w:fldCharType="end"/>
      </w:r>
    </w:p>
    <w:p w14:paraId="0FED14DE" w14:textId="0BDB616D" w:rsidR="00DD0661" w:rsidRDefault="00DD0661">
      <w:pPr>
        <w:pStyle w:val="TM2"/>
        <w:tabs>
          <w:tab w:val="right" w:leader="dot" w:pos="9062"/>
        </w:tabs>
        <w:rPr>
          <w:rFonts w:asciiTheme="minorHAnsi" w:eastAsiaTheme="minorEastAsia" w:hAnsiTheme="minorHAnsi" w:cstheme="minorBidi"/>
          <w:noProof/>
        </w:rPr>
      </w:pPr>
      <w:r>
        <w:rPr>
          <w:noProof/>
        </w:rPr>
        <w:t>Préambule</w:t>
      </w:r>
      <w:r>
        <w:rPr>
          <w:noProof/>
        </w:rPr>
        <w:tab/>
      </w:r>
      <w:r>
        <w:rPr>
          <w:noProof/>
        </w:rPr>
        <w:fldChar w:fldCharType="begin"/>
      </w:r>
      <w:r>
        <w:rPr>
          <w:noProof/>
        </w:rPr>
        <w:instrText xml:space="preserve"> PAGEREF _Toc11680294 \h </w:instrText>
      </w:r>
      <w:r>
        <w:rPr>
          <w:noProof/>
        </w:rPr>
      </w:r>
      <w:r>
        <w:rPr>
          <w:noProof/>
        </w:rPr>
        <w:fldChar w:fldCharType="separate"/>
      </w:r>
      <w:r>
        <w:rPr>
          <w:noProof/>
        </w:rPr>
        <w:t>21</w:t>
      </w:r>
      <w:r>
        <w:rPr>
          <w:noProof/>
        </w:rPr>
        <w:fldChar w:fldCharType="end"/>
      </w:r>
    </w:p>
    <w:p w14:paraId="15463CBA" w14:textId="120D8064" w:rsidR="00DD0661" w:rsidRDefault="00DD0661">
      <w:pPr>
        <w:pStyle w:val="TM2"/>
        <w:tabs>
          <w:tab w:val="right" w:leader="dot" w:pos="9062"/>
        </w:tabs>
        <w:rPr>
          <w:rFonts w:asciiTheme="minorHAnsi" w:eastAsiaTheme="minorEastAsia" w:hAnsiTheme="minorHAnsi" w:cstheme="minorBidi"/>
          <w:noProof/>
        </w:rPr>
      </w:pPr>
      <w:r>
        <w:rPr>
          <w:noProof/>
        </w:rPr>
        <w:t>Architecture</w:t>
      </w:r>
      <w:r>
        <w:rPr>
          <w:noProof/>
        </w:rPr>
        <w:tab/>
      </w:r>
      <w:r>
        <w:rPr>
          <w:noProof/>
        </w:rPr>
        <w:fldChar w:fldCharType="begin"/>
      </w:r>
      <w:r>
        <w:rPr>
          <w:noProof/>
        </w:rPr>
        <w:instrText xml:space="preserve"> PAGEREF _Toc11680295 \h </w:instrText>
      </w:r>
      <w:r>
        <w:rPr>
          <w:noProof/>
        </w:rPr>
      </w:r>
      <w:r>
        <w:rPr>
          <w:noProof/>
        </w:rPr>
        <w:fldChar w:fldCharType="separate"/>
      </w:r>
      <w:r>
        <w:rPr>
          <w:noProof/>
        </w:rPr>
        <w:t>21</w:t>
      </w:r>
      <w:r>
        <w:rPr>
          <w:noProof/>
        </w:rPr>
        <w:fldChar w:fldCharType="end"/>
      </w:r>
    </w:p>
    <w:p w14:paraId="42946843" w14:textId="62DC43FC" w:rsidR="00DD0661" w:rsidRDefault="00DD0661">
      <w:pPr>
        <w:pStyle w:val="TM3"/>
        <w:tabs>
          <w:tab w:val="right" w:leader="dot" w:pos="9062"/>
        </w:tabs>
        <w:rPr>
          <w:rFonts w:asciiTheme="minorHAnsi" w:eastAsiaTheme="minorEastAsia" w:hAnsiTheme="minorHAnsi" w:cstheme="minorBidi"/>
          <w:noProof/>
        </w:rPr>
      </w:pPr>
      <w:r>
        <w:rPr>
          <w:noProof/>
        </w:rPr>
        <w:t>Client</w:t>
      </w:r>
      <w:r>
        <w:rPr>
          <w:noProof/>
        </w:rPr>
        <w:tab/>
      </w:r>
      <w:r>
        <w:rPr>
          <w:noProof/>
        </w:rPr>
        <w:fldChar w:fldCharType="begin"/>
      </w:r>
      <w:r>
        <w:rPr>
          <w:noProof/>
        </w:rPr>
        <w:instrText xml:space="preserve"> PAGEREF _Toc11680296 \h </w:instrText>
      </w:r>
      <w:r>
        <w:rPr>
          <w:noProof/>
        </w:rPr>
      </w:r>
      <w:r>
        <w:rPr>
          <w:noProof/>
        </w:rPr>
        <w:fldChar w:fldCharType="separate"/>
      </w:r>
      <w:r>
        <w:rPr>
          <w:noProof/>
        </w:rPr>
        <w:t>22</w:t>
      </w:r>
      <w:r>
        <w:rPr>
          <w:noProof/>
        </w:rPr>
        <w:fldChar w:fldCharType="end"/>
      </w:r>
    </w:p>
    <w:p w14:paraId="5270B120" w14:textId="76AF525C" w:rsidR="00DD0661" w:rsidRDefault="00DD0661">
      <w:pPr>
        <w:pStyle w:val="TM3"/>
        <w:tabs>
          <w:tab w:val="right" w:leader="dot" w:pos="9062"/>
        </w:tabs>
        <w:rPr>
          <w:rFonts w:asciiTheme="minorHAnsi" w:eastAsiaTheme="minorEastAsia" w:hAnsiTheme="minorHAnsi" w:cstheme="minorBidi"/>
          <w:noProof/>
        </w:rPr>
      </w:pPr>
      <w:r>
        <w:rPr>
          <w:noProof/>
        </w:rPr>
        <w:t>Gateway</w:t>
      </w:r>
      <w:r>
        <w:rPr>
          <w:noProof/>
        </w:rPr>
        <w:tab/>
      </w:r>
      <w:r>
        <w:rPr>
          <w:noProof/>
        </w:rPr>
        <w:fldChar w:fldCharType="begin"/>
      </w:r>
      <w:r>
        <w:rPr>
          <w:noProof/>
        </w:rPr>
        <w:instrText xml:space="preserve"> PAGEREF _Toc11680297 \h </w:instrText>
      </w:r>
      <w:r>
        <w:rPr>
          <w:noProof/>
        </w:rPr>
      </w:r>
      <w:r>
        <w:rPr>
          <w:noProof/>
        </w:rPr>
        <w:fldChar w:fldCharType="separate"/>
      </w:r>
      <w:r>
        <w:rPr>
          <w:noProof/>
        </w:rPr>
        <w:t>22</w:t>
      </w:r>
      <w:r>
        <w:rPr>
          <w:noProof/>
        </w:rPr>
        <w:fldChar w:fldCharType="end"/>
      </w:r>
    </w:p>
    <w:p w14:paraId="4847E9D9" w14:textId="0656E832" w:rsidR="00DD0661" w:rsidRDefault="00DD0661">
      <w:pPr>
        <w:pStyle w:val="TM3"/>
        <w:tabs>
          <w:tab w:val="right" w:leader="dot" w:pos="9062"/>
        </w:tabs>
        <w:rPr>
          <w:rFonts w:asciiTheme="minorHAnsi" w:eastAsiaTheme="minorEastAsia" w:hAnsiTheme="minorHAnsi" w:cstheme="minorBidi"/>
          <w:noProof/>
        </w:rPr>
      </w:pPr>
      <w:r>
        <w:rPr>
          <w:noProof/>
        </w:rPr>
        <w:t>Compilation</w:t>
      </w:r>
      <w:r>
        <w:rPr>
          <w:noProof/>
        </w:rPr>
        <w:tab/>
      </w:r>
      <w:r>
        <w:rPr>
          <w:noProof/>
        </w:rPr>
        <w:fldChar w:fldCharType="begin"/>
      </w:r>
      <w:r>
        <w:rPr>
          <w:noProof/>
        </w:rPr>
        <w:instrText xml:space="preserve"> PAGEREF _Toc11680298 \h </w:instrText>
      </w:r>
      <w:r>
        <w:rPr>
          <w:noProof/>
        </w:rPr>
      </w:r>
      <w:r>
        <w:rPr>
          <w:noProof/>
        </w:rPr>
        <w:fldChar w:fldCharType="separate"/>
      </w:r>
      <w:r>
        <w:rPr>
          <w:noProof/>
        </w:rPr>
        <w:t>22</w:t>
      </w:r>
      <w:r>
        <w:rPr>
          <w:noProof/>
        </w:rPr>
        <w:fldChar w:fldCharType="end"/>
      </w:r>
    </w:p>
    <w:p w14:paraId="09E2FFC7" w14:textId="6048FB1A" w:rsidR="00DD0661" w:rsidRDefault="00DD0661">
      <w:pPr>
        <w:pStyle w:val="TM3"/>
        <w:tabs>
          <w:tab w:val="right" w:leader="dot" w:pos="9062"/>
        </w:tabs>
        <w:rPr>
          <w:rFonts w:asciiTheme="minorHAnsi" w:eastAsiaTheme="minorEastAsia" w:hAnsiTheme="minorHAnsi" w:cstheme="minorBidi"/>
          <w:noProof/>
        </w:rPr>
      </w:pPr>
      <w:r>
        <w:rPr>
          <w:noProof/>
        </w:rPr>
        <w:t>Data Provider</w:t>
      </w:r>
      <w:r>
        <w:rPr>
          <w:noProof/>
        </w:rPr>
        <w:tab/>
      </w:r>
      <w:r>
        <w:rPr>
          <w:noProof/>
        </w:rPr>
        <w:fldChar w:fldCharType="begin"/>
      </w:r>
      <w:r>
        <w:rPr>
          <w:noProof/>
        </w:rPr>
        <w:instrText xml:space="preserve"> PAGEREF _Toc11680299 \h </w:instrText>
      </w:r>
      <w:r>
        <w:rPr>
          <w:noProof/>
        </w:rPr>
      </w:r>
      <w:r>
        <w:rPr>
          <w:noProof/>
        </w:rPr>
        <w:fldChar w:fldCharType="separate"/>
      </w:r>
      <w:r>
        <w:rPr>
          <w:noProof/>
        </w:rPr>
        <w:t>22</w:t>
      </w:r>
      <w:r>
        <w:rPr>
          <w:noProof/>
        </w:rPr>
        <w:fldChar w:fldCharType="end"/>
      </w:r>
    </w:p>
    <w:p w14:paraId="647B35E1" w14:textId="2A6D3693" w:rsidR="00DD0661" w:rsidRDefault="00DD0661">
      <w:pPr>
        <w:pStyle w:val="TM3"/>
        <w:tabs>
          <w:tab w:val="right" w:leader="dot" w:pos="9062"/>
        </w:tabs>
        <w:rPr>
          <w:rFonts w:asciiTheme="minorHAnsi" w:eastAsiaTheme="minorEastAsia" w:hAnsiTheme="minorHAnsi" w:cstheme="minorBidi"/>
          <w:noProof/>
        </w:rPr>
      </w:pPr>
      <w:r>
        <w:rPr>
          <w:noProof/>
        </w:rPr>
        <w:t>Vision à long terme</w:t>
      </w:r>
      <w:r>
        <w:rPr>
          <w:noProof/>
        </w:rPr>
        <w:tab/>
      </w:r>
      <w:r>
        <w:rPr>
          <w:noProof/>
        </w:rPr>
        <w:fldChar w:fldCharType="begin"/>
      </w:r>
      <w:r>
        <w:rPr>
          <w:noProof/>
        </w:rPr>
        <w:instrText xml:space="preserve"> PAGEREF _Toc11680300 \h </w:instrText>
      </w:r>
      <w:r>
        <w:rPr>
          <w:noProof/>
        </w:rPr>
      </w:r>
      <w:r>
        <w:rPr>
          <w:noProof/>
        </w:rPr>
        <w:fldChar w:fldCharType="separate"/>
      </w:r>
      <w:r>
        <w:rPr>
          <w:noProof/>
        </w:rPr>
        <w:t>22</w:t>
      </w:r>
      <w:r>
        <w:rPr>
          <w:noProof/>
        </w:rPr>
        <w:fldChar w:fldCharType="end"/>
      </w:r>
    </w:p>
    <w:p w14:paraId="65CEE89B" w14:textId="71C19FD0" w:rsidR="00DD0661" w:rsidRDefault="00DD0661">
      <w:pPr>
        <w:pStyle w:val="TM2"/>
        <w:tabs>
          <w:tab w:val="right" w:leader="dot" w:pos="9062"/>
        </w:tabs>
        <w:rPr>
          <w:rFonts w:asciiTheme="minorHAnsi" w:eastAsiaTheme="minorEastAsia" w:hAnsiTheme="minorHAnsi" w:cstheme="minorBidi"/>
          <w:noProof/>
        </w:rPr>
      </w:pPr>
      <w:r w:rsidRPr="00C80AED">
        <w:rPr>
          <w:noProof/>
          <w:lang w:val="fr-FR"/>
        </w:rPr>
        <w:t>Choix technologiques</w:t>
      </w:r>
      <w:r>
        <w:rPr>
          <w:noProof/>
        </w:rPr>
        <w:tab/>
      </w:r>
      <w:r>
        <w:rPr>
          <w:noProof/>
        </w:rPr>
        <w:fldChar w:fldCharType="begin"/>
      </w:r>
      <w:r>
        <w:rPr>
          <w:noProof/>
        </w:rPr>
        <w:instrText xml:space="preserve"> PAGEREF _Toc11680301 \h </w:instrText>
      </w:r>
      <w:r>
        <w:rPr>
          <w:noProof/>
        </w:rPr>
      </w:r>
      <w:r>
        <w:rPr>
          <w:noProof/>
        </w:rPr>
        <w:fldChar w:fldCharType="separate"/>
      </w:r>
      <w:r>
        <w:rPr>
          <w:noProof/>
        </w:rPr>
        <w:t>24</w:t>
      </w:r>
      <w:r>
        <w:rPr>
          <w:noProof/>
        </w:rPr>
        <w:fldChar w:fldCharType="end"/>
      </w:r>
    </w:p>
    <w:p w14:paraId="4DBE636A" w14:textId="3D9C3DE9" w:rsidR="00DD0661" w:rsidRDefault="00DD0661">
      <w:pPr>
        <w:pStyle w:val="TM3"/>
        <w:tabs>
          <w:tab w:val="right" w:leader="dot" w:pos="9062"/>
        </w:tabs>
        <w:rPr>
          <w:rFonts w:asciiTheme="minorHAnsi" w:eastAsiaTheme="minorEastAsia" w:hAnsiTheme="minorHAnsi" w:cstheme="minorBidi"/>
          <w:noProof/>
        </w:rPr>
      </w:pPr>
      <w:r w:rsidRPr="00C80AED">
        <w:rPr>
          <w:noProof/>
          <w:lang w:val="fr-FR"/>
        </w:rPr>
        <w:t>Angular</w:t>
      </w:r>
      <w:r>
        <w:rPr>
          <w:noProof/>
        </w:rPr>
        <w:tab/>
      </w:r>
      <w:r>
        <w:rPr>
          <w:noProof/>
        </w:rPr>
        <w:fldChar w:fldCharType="begin"/>
      </w:r>
      <w:r>
        <w:rPr>
          <w:noProof/>
        </w:rPr>
        <w:instrText xml:space="preserve"> PAGEREF _Toc11680302 \h </w:instrText>
      </w:r>
      <w:r>
        <w:rPr>
          <w:noProof/>
        </w:rPr>
      </w:r>
      <w:r>
        <w:rPr>
          <w:noProof/>
        </w:rPr>
        <w:fldChar w:fldCharType="separate"/>
      </w:r>
      <w:r>
        <w:rPr>
          <w:noProof/>
        </w:rPr>
        <w:t>24</w:t>
      </w:r>
      <w:r>
        <w:rPr>
          <w:noProof/>
        </w:rPr>
        <w:fldChar w:fldCharType="end"/>
      </w:r>
    </w:p>
    <w:p w14:paraId="1BF8C2EF" w14:textId="58387C9C" w:rsidR="00DD0661" w:rsidRDefault="00DD0661">
      <w:pPr>
        <w:pStyle w:val="TM3"/>
        <w:tabs>
          <w:tab w:val="right" w:leader="dot" w:pos="9062"/>
        </w:tabs>
        <w:rPr>
          <w:rFonts w:asciiTheme="minorHAnsi" w:eastAsiaTheme="minorEastAsia" w:hAnsiTheme="minorHAnsi" w:cstheme="minorBidi"/>
          <w:noProof/>
        </w:rPr>
      </w:pPr>
      <w:r w:rsidRPr="00C80AED">
        <w:rPr>
          <w:noProof/>
          <w:lang w:val="fr-FR"/>
        </w:rPr>
        <w:t>Javalin</w:t>
      </w:r>
      <w:r>
        <w:rPr>
          <w:noProof/>
        </w:rPr>
        <w:tab/>
      </w:r>
      <w:r>
        <w:rPr>
          <w:noProof/>
        </w:rPr>
        <w:fldChar w:fldCharType="begin"/>
      </w:r>
      <w:r>
        <w:rPr>
          <w:noProof/>
        </w:rPr>
        <w:instrText xml:space="preserve"> PAGEREF _Toc11680303 \h </w:instrText>
      </w:r>
      <w:r>
        <w:rPr>
          <w:noProof/>
        </w:rPr>
      </w:r>
      <w:r>
        <w:rPr>
          <w:noProof/>
        </w:rPr>
        <w:fldChar w:fldCharType="separate"/>
      </w:r>
      <w:r>
        <w:rPr>
          <w:noProof/>
        </w:rPr>
        <w:t>24</w:t>
      </w:r>
      <w:r>
        <w:rPr>
          <w:noProof/>
        </w:rPr>
        <w:fldChar w:fldCharType="end"/>
      </w:r>
    </w:p>
    <w:p w14:paraId="315B141B" w14:textId="1590268F" w:rsidR="00DD0661" w:rsidRDefault="00DD0661">
      <w:pPr>
        <w:pStyle w:val="TM3"/>
        <w:tabs>
          <w:tab w:val="right" w:leader="dot" w:pos="9062"/>
        </w:tabs>
        <w:rPr>
          <w:rFonts w:asciiTheme="minorHAnsi" w:eastAsiaTheme="minorEastAsia" w:hAnsiTheme="minorHAnsi" w:cstheme="minorBidi"/>
          <w:noProof/>
        </w:rPr>
      </w:pPr>
      <w:r w:rsidRPr="00C80AED">
        <w:rPr>
          <w:noProof/>
          <w:lang w:val="fr-FR"/>
        </w:rPr>
        <w:t>MongoDB</w:t>
      </w:r>
      <w:r>
        <w:rPr>
          <w:noProof/>
        </w:rPr>
        <w:tab/>
      </w:r>
      <w:r>
        <w:rPr>
          <w:noProof/>
        </w:rPr>
        <w:fldChar w:fldCharType="begin"/>
      </w:r>
      <w:r>
        <w:rPr>
          <w:noProof/>
        </w:rPr>
        <w:instrText xml:space="preserve"> PAGEREF _Toc11680304 \h </w:instrText>
      </w:r>
      <w:r>
        <w:rPr>
          <w:noProof/>
        </w:rPr>
      </w:r>
      <w:r>
        <w:rPr>
          <w:noProof/>
        </w:rPr>
        <w:fldChar w:fldCharType="separate"/>
      </w:r>
      <w:r>
        <w:rPr>
          <w:noProof/>
        </w:rPr>
        <w:t>24</w:t>
      </w:r>
      <w:r>
        <w:rPr>
          <w:noProof/>
        </w:rPr>
        <w:fldChar w:fldCharType="end"/>
      </w:r>
    </w:p>
    <w:p w14:paraId="0E1F1C04" w14:textId="29314A8F" w:rsidR="00DD0661" w:rsidRDefault="00DD0661">
      <w:pPr>
        <w:pStyle w:val="TM2"/>
        <w:tabs>
          <w:tab w:val="right" w:leader="dot" w:pos="9062"/>
        </w:tabs>
        <w:rPr>
          <w:rFonts w:asciiTheme="minorHAnsi" w:eastAsiaTheme="minorEastAsia" w:hAnsiTheme="minorHAnsi" w:cstheme="minorBidi"/>
          <w:noProof/>
        </w:rPr>
      </w:pPr>
      <w:r>
        <w:rPr>
          <w:noProof/>
        </w:rPr>
        <w:t>Base de données</w:t>
      </w:r>
      <w:r>
        <w:rPr>
          <w:noProof/>
        </w:rPr>
        <w:tab/>
      </w:r>
      <w:r>
        <w:rPr>
          <w:noProof/>
        </w:rPr>
        <w:fldChar w:fldCharType="begin"/>
      </w:r>
      <w:r>
        <w:rPr>
          <w:noProof/>
        </w:rPr>
        <w:instrText xml:space="preserve"> PAGEREF _Toc11680305 \h </w:instrText>
      </w:r>
      <w:r>
        <w:rPr>
          <w:noProof/>
        </w:rPr>
      </w:r>
      <w:r>
        <w:rPr>
          <w:noProof/>
        </w:rPr>
        <w:fldChar w:fldCharType="separate"/>
      </w:r>
      <w:r>
        <w:rPr>
          <w:noProof/>
        </w:rPr>
        <w:t>25</w:t>
      </w:r>
      <w:r>
        <w:rPr>
          <w:noProof/>
        </w:rPr>
        <w:fldChar w:fldCharType="end"/>
      </w:r>
    </w:p>
    <w:p w14:paraId="5A826E83" w14:textId="623E39E3" w:rsidR="00DD0661" w:rsidRDefault="00DD0661">
      <w:pPr>
        <w:pStyle w:val="TM3"/>
        <w:tabs>
          <w:tab w:val="right" w:leader="dot" w:pos="9062"/>
        </w:tabs>
        <w:rPr>
          <w:rFonts w:asciiTheme="minorHAnsi" w:eastAsiaTheme="minorEastAsia" w:hAnsiTheme="minorHAnsi" w:cstheme="minorBidi"/>
          <w:noProof/>
        </w:rPr>
      </w:pPr>
      <w:r>
        <w:rPr>
          <w:noProof/>
        </w:rPr>
        <w:t>Users</w:t>
      </w:r>
      <w:r>
        <w:rPr>
          <w:noProof/>
        </w:rPr>
        <w:tab/>
      </w:r>
      <w:r>
        <w:rPr>
          <w:noProof/>
        </w:rPr>
        <w:fldChar w:fldCharType="begin"/>
      </w:r>
      <w:r>
        <w:rPr>
          <w:noProof/>
        </w:rPr>
        <w:instrText xml:space="preserve"> PAGEREF _Toc11680306 \h </w:instrText>
      </w:r>
      <w:r>
        <w:rPr>
          <w:noProof/>
        </w:rPr>
      </w:r>
      <w:r>
        <w:rPr>
          <w:noProof/>
        </w:rPr>
        <w:fldChar w:fldCharType="separate"/>
      </w:r>
      <w:r>
        <w:rPr>
          <w:noProof/>
        </w:rPr>
        <w:t>25</w:t>
      </w:r>
      <w:r>
        <w:rPr>
          <w:noProof/>
        </w:rPr>
        <w:fldChar w:fldCharType="end"/>
      </w:r>
    </w:p>
    <w:p w14:paraId="58D6861C" w14:textId="2E98AF2E" w:rsidR="00DD0661" w:rsidRDefault="00DD0661">
      <w:pPr>
        <w:pStyle w:val="TM3"/>
        <w:tabs>
          <w:tab w:val="right" w:leader="dot" w:pos="9062"/>
        </w:tabs>
        <w:rPr>
          <w:rFonts w:asciiTheme="minorHAnsi" w:eastAsiaTheme="minorEastAsia" w:hAnsiTheme="minorHAnsi" w:cstheme="minorBidi"/>
          <w:noProof/>
        </w:rPr>
      </w:pPr>
      <w:r>
        <w:rPr>
          <w:noProof/>
        </w:rPr>
        <w:t>Programs</w:t>
      </w:r>
      <w:r>
        <w:rPr>
          <w:noProof/>
        </w:rPr>
        <w:tab/>
      </w:r>
      <w:r>
        <w:rPr>
          <w:noProof/>
        </w:rPr>
        <w:fldChar w:fldCharType="begin"/>
      </w:r>
      <w:r>
        <w:rPr>
          <w:noProof/>
        </w:rPr>
        <w:instrText xml:space="preserve"> PAGEREF _Toc11680307 \h </w:instrText>
      </w:r>
      <w:r>
        <w:rPr>
          <w:noProof/>
        </w:rPr>
      </w:r>
      <w:r>
        <w:rPr>
          <w:noProof/>
        </w:rPr>
        <w:fldChar w:fldCharType="separate"/>
      </w:r>
      <w:r>
        <w:rPr>
          <w:noProof/>
        </w:rPr>
        <w:t>27</w:t>
      </w:r>
      <w:r>
        <w:rPr>
          <w:noProof/>
        </w:rPr>
        <w:fldChar w:fldCharType="end"/>
      </w:r>
    </w:p>
    <w:p w14:paraId="38E3B6F1" w14:textId="4BCA04D9" w:rsidR="00DD0661" w:rsidRDefault="00DD0661">
      <w:pPr>
        <w:pStyle w:val="TM2"/>
        <w:tabs>
          <w:tab w:val="right" w:leader="dot" w:pos="9062"/>
        </w:tabs>
        <w:rPr>
          <w:rFonts w:asciiTheme="minorHAnsi" w:eastAsiaTheme="minorEastAsia" w:hAnsiTheme="minorHAnsi" w:cstheme="minorBidi"/>
          <w:noProof/>
        </w:rPr>
      </w:pPr>
      <w:r>
        <w:rPr>
          <w:noProof/>
        </w:rPr>
        <w:t>Services Angular</w:t>
      </w:r>
      <w:r>
        <w:rPr>
          <w:noProof/>
        </w:rPr>
        <w:tab/>
      </w:r>
      <w:r>
        <w:rPr>
          <w:noProof/>
        </w:rPr>
        <w:fldChar w:fldCharType="begin"/>
      </w:r>
      <w:r>
        <w:rPr>
          <w:noProof/>
        </w:rPr>
        <w:instrText xml:space="preserve"> PAGEREF _Toc11680308 \h </w:instrText>
      </w:r>
      <w:r>
        <w:rPr>
          <w:noProof/>
        </w:rPr>
      </w:r>
      <w:r>
        <w:rPr>
          <w:noProof/>
        </w:rPr>
        <w:fldChar w:fldCharType="separate"/>
      </w:r>
      <w:r>
        <w:rPr>
          <w:noProof/>
        </w:rPr>
        <w:t>28</w:t>
      </w:r>
      <w:r>
        <w:rPr>
          <w:noProof/>
        </w:rPr>
        <w:fldChar w:fldCharType="end"/>
      </w:r>
    </w:p>
    <w:p w14:paraId="12EDFC11" w14:textId="577E8933" w:rsidR="00DD0661" w:rsidRDefault="00DD0661">
      <w:pPr>
        <w:pStyle w:val="TM1"/>
        <w:tabs>
          <w:tab w:val="right" w:leader="dot" w:pos="9062"/>
        </w:tabs>
        <w:rPr>
          <w:rFonts w:asciiTheme="minorHAnsi" w:eastAsiaTheme="minorEastAsia" w:hAnsiTheme="minorHAnsi" w:cstheme="minorBidi"/>
          <w:noProof/>
        </w:rPr>
      </w:pPr>
      <w:r>
        <w:rPr>
          <w:noProof/>
        </w:rPr>
        <w:t>Chapitre 3 : Mise en œuvre</w:t>
      </w:r>
      <w:r>
        <w:rPr>
          <w:noProof/>
        </w:rPr>
        <w:tab/>
      </w:r>
      <w:r>
        <w:rPr>
          <w:noProof/>
        </w:rPr>
        <w:fldChar w:fldCharType="begin"/>
      </w:r>
      <w:r>
        <w:rPr>
          <w:noProof/>
        </w:rPr>
        <w:instrText xml:space="preserve"> PAGEREF _Toc11680309 \h </w:instrText>
      </w:r>
      <w:r>
        <w:rPr>
          <w:noProof/>
        </w:rPr>
      </w:r>
      <w:r>
        <w:rPr>
          <w:noProof/>
        </w:rPr>
        <w:fldChar w:fldCharType="separate"/>
      </w:r>
      <w:r>
        <w:rPr>
          <w:noProof/>
        </w:rPr>
        <w:t>29</w:t>
      </w:r>
      <w:r>
        <w:rPr>
          <w:noProof/>
        </w:rPr>
        <w:fldChar w:fldCharType="end"/>
      </w:r>
    </w:p>
    <w:p w14:paraId="4EEBDAB6" w14:textId="7EC9770B" w:rsidR="00DD0661" w:rsidRDefault="00DD0661">
      <w:pPr>
        <w:pStyle w:val="TM2"/>
        <w:tabs>
          <w:tab w:val="right" w:leader="dot" w:pos="9062"/>
        </w:tabs>
        <w:rPr>
          <w:rFonts w:asciiTheme="minorHAnsi" w:eastAsiaTheme="minorEastAsia" w:hAnsiTheme="minorHAnsi" w:cstheme="minorBidi"/>
          <w:noProof/>
        </w:rPr>
      </w:pPr>
      <w:r>
        <w:rPr>
          <w:noProof/>
        </w:rPr>
        <w:t>Les  Programmes</w:t>
      </w:r>
      <w:r>
        <w:rPr>
          <w:noProof/>
        </w:rPr>
        <w:tab/>
      </w:r>
      <w:r>
        <w:rPr>
          <w:noProof/>
        </w:rPr>
        <w:fldChar w:fldCharType="begin"/>
      </w:r>
      <w:r>
        <w:rPr>
          <w:noProof/>
        </w:rPr>
        <w:instrText xml:space="preserve"> PAGEREF _Toc11680310 \h </w:instrText>
      </w:r>
      <w:r>
        <w:rPr>
          <w:noProof/>
        </w:rPr>
      </w:r>
      <w:r>
        <w:rPr>
          <w:noProof/>
        </w:rPr>
        <w:fldChar w:fldCharType="separate"/>
      </w:r>
      <w:r>
        <w:rPr>
          <w:noProof/>
        </w:rPr>
        <w:t>29</w:t>
      </w:r>
      <w:r>
        <w:rPr>
          <w:noProof/>
        </w:rPr>
        <w:fldChar w:fldCharType="end"/>
      </w:r>
    </w:p>
    <w:p w14:paraId="49325D58" w14:textId="50645488" w:rsidR="00DD0661" w:rsidRDefault="00DD0661">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1680311 \h </w:instrText>
      </w:r>
      <w:r>
        <w:rPr>
          <w:noProof/>
        </w:rPr>
      </w:r>
      <w:r>
        <w:rPr>
          <w:noProof/>
        </w:rPr>
        <w:fldChar w:fldCharType="separate"/>
      </w:r>
      <w:r>
        <w:rPr>
          <w:noProof/>
        </w:rPr>
        <w:t>30</w:t>
      </w:r>
      <w:r>
        <w:rPr>
          <w:noProof/>
        </w:rPr>
        <w:fldChar w:fldCharType="end"/>
      </w:r>
    </w:p>
    <w:p w14:paraId="2C33E205" w14:textId="481B1A10" w:rsidR="00DD0661" w:rsidRDefault="00DD0661">
      <w:pPr>
        <w:pStyle w:val="TM3"/>
        <w:tabs>
          <w:tab w:val="right" w:leader="dot" w:pos="9062"/>
        </w:tabs>
        <w:rPr>
          <w:rFonts w:asciiTheme="minorHAnsi" w:eastAsiaTheme="minorEastAsia" w:hAnsiTheme="minorHAnsi" w:cstheme="minorBidi"/>
          <w:noProof/>
        </w:rPr>
      </w:pPr>
      <w:r>
        <w:rPr>
          <w:noProof/>
        </w:rPr>
        <w:t>Filtrer un programme</w:t>
      </w:r>
      <w:r>
        <w:rPr>
          <w:noProof/>
        </w:rPr>
        <w:tab/>
      </w:r>
      <w:r>
        <w:rPr>
          <w:noProof/>
        </w:rPr>
        <w:fldChar w:fldCharType="begin"/>
      </w:r>
      <w:r>
        <w:rPr>
          <w:noProof/>
        </w:rPr>
        <w:instrText xml:space="preserve"> PAGEREF _Toc11680312 \h </w:instrText>
      </w:r>
      <w:r>
        <w:rPr>
          <w:noProof/>
        </w:rPr>
      </w:r>
      <w:r>
        <w:rPr>
          <w:noProof/>
        </w:rPr>
        <w:fldChar w:fldCharType="separate"/>
      </w:r>
      <w:r>
        <w:rPr>
          <w:noProof/>
        </w:rPr>
        <w:t>30</w:t>
      </w:r>
      <w:r>
        <w:rPr>
          <w:noProof/>
        </w:rPr>
        <w:fldChar w:fldCharType="end"/>
      </w:r>
    </w:p>
    <w:p w14:paraId="5D72A69E" w14:textId="3E0CD789" w:rsidR="00DD0661" w:rsidRDefault="00DD0661">
      <w:pPr>
        <w:pStyle w:val="TM3"/>
        <w:tabs>
          <w:tab w:val="right" w:leader="dot" w:pos="9062"/>
        </w:tabs>
        <w:rPr>
          <w:rFonts w:asciiTheme="minorHAnsi" w:eastAsiaTheme="minorEastAsia" w:hAnsiTheme="minorHAnsi" w:cstheme="minorBidi"/>
          <w:noProof/>
        </w:rPr>
      </w:pPr>
      <w:r>
        <w:rPr>
          <w:noProof/>
        </w:rPr>
        <w:lastRenderedPageBreak/>
        <w:t>Recherche</w:t>
      </w:r>
      <w:r>
        <w:rPr>
          <w:noProof/>
        </w:rPr>
        <w:tab/>
      </w:r>
      <w:r>
        <w:rPr>
          <w:noProof/>
        </w:rPr>
        <w:fldChar w:fldCharType="begin"/>
      </w:r>
      <w:r>
        <w:rPr>
          <w:noProof/>
        </w:rPr>
        <w:instrText xml:space="preserve"> PAGEREF _Toc11680313 \h </w:instrText>
      </w:r>
      <w:r>
        <w:rPr>
          <w:noProof/>
        </w:rPr>
      </w:r>
      <w:r>
        <w:rPr>
          <w:noProof/>
        </w:rPr>
        <w:fldChar w:fldCharType="separate"/>
      </w:r>
      <w:r>
        <w:rPr>
          <w:noProof/>
        </w:rPr>
        <w:t>31</w:t>
      </w:r>
      <w:r>
        <w:rPr>
          <w:noProof/>
        </w:rPr>
        <w:fldChar w:fldCharType="end"/>
      </w:r>
    </w:p>
    <w:p w14:paraId="126EDC35" w14:textId="22CE940B" w:rsidR="00DD0661" w:rsidRDefault="00DD0661">
      <w:pPr>
        <w:pStyle w:val="TM3"/>
        <w:tabs>
          <w:tab w:val="right" w:leader="dot" w:pos="9062"/>
        </w:tabs>
        <w:rPr>
          <w:rFonts w:asciiTheme="minorHAnsi" w:eastAsiaTheme="minorEastAsia" w:hAnsiTheme="minorHAnsi" w:cstheme="minorBidi"/>
          <w:noProof/>
        </w:rPr>
      </w:pPr>
      <w:r>
        <w:rPr>
          <w:noProof/>
        </w:rPr>
        <w:t>Gestion</w:t>
      </w:r>
      <w:r>
        <w:rPr>
          <w:noProof/>
        </w:rPr>
        <w:tab/>
      </w:r>
      <w:r>
        <w:rPr>
          <w:noProof/>
        </w:rPr>
        <w:fldChar w:fldCharType="begin"/>
      </w:r>
      <w:r>
        <w:rPr>
          <w:noProof/>
        </w:rPr>
        <w:instrText xml:space="preserve"> PAGEREF _Toc11680314 \h </w:instrText>
      </w:r>
      <w:r>
        <w:rPr>
          <w:noProof/>
        </w:rPr>
      </w:r>
      <w:r>
        <w:rPr>
          <w:noProof/>
        </w:rPr>
        <w:fldChar w:fldCharType="separate"/>
      </w:r>
      <w:r>
        <w:rPr>
          <w:noProof/>
        </w:rPr>
        <w:t>31</w:t>
      </w:r>
      <w:r>
        <w:rPr>
          <w:noProof/>
        </w:rPr>
        <w:fldChar w:fldCharType="end"/>
      </w:r>
    </w:p>
    <w:p w14:paraId="4202AACE" w14:textId="55949047" w:rsidR="00DD0661" w:rsidRDefault="00DD0661">
      <w:pPr>
        <w:pStyle w:val="TM2"/>
        <w:tabs>
          <w:tab w:val="right" w:leader="dot" w:pos="9062"/>
        </w:tabs>
        <w:rPr>
          <w:rFonts w:asciiTheme="minorHAnsi" w:eastAsiaTheme="minorEastAsia" w:hAnsiTheme="minorHAnsi" w:cstheme="minorBidi"/>
          <w:noProof/>
        </w:rPr>
      </w:pPr>
      <w:r>
        <w:rPr>
          <w:noProof/>
        </w:rPr>
        <w:t>Les katas</w:t>
      </w:r>
      <w:r>
        <w:rPr>
          <w:noProof/>
        </w:rPr>
        <w:tab/>
      </w:r>
      <w:r>
        <w:rPr>
          <w:noProof/>
        </w:rPr>
        <w:fldChar w:fldCharType="begin"/>
      </w:r>
      <w:r>
        <w:rPr>
          <w:noProof/>
        </w:rPr>
        <w:instrText xml:space="preserve"> PAGEREF _Toc11680315 \h </w:instrText>
      </w:r>
      <w:r>
        <w:rPr>
          <w:noProof/>
        </w:rPr>
      </w:r>
      <w:r>
        <w:rPr>
          <w:noProof/>
        </w:rPr>
        <w:fldChar w:fldCharType="separate"/>
      </w:r>
      <w:r>
        <w:rPr>
          <w:noProof/>
        </w:rPr>
        <w:t>32</w:t>
      </w:r>
      <w:r>
        <w:rPr>
          <w:noProof/>
        </w:rPr>
        <w:fldChar w:fldCharType="end"/>
      </w:r>
    </w:p>
    <w:p w14:paraId="7B5F7A99" w14:textId="5A75A1FC" w:rsidR="00DD0661" w:rsidRDefault="00DD0661">
      <w:pPr>
        <w:pStyle w:val="TM3"/>
        <w:tabs>
          <w:tab w:val="right" w:leader="dot" w:pos="9062"/>
        </w:tabs>
        <w:rPr>
          <w:rFonts w:asciiTheme="minorHAnsi" w:eastAsiaTheme="minorEastAsia" w:hAnsiTheme="minorHAnsi" w:cstheme="minorBidi"/>
          <w:noProof/>
        </w:rPr>
      </w:pPr>
      <w:r>
        <w:rPr>
          <w:noProof/>
        </w:rPr>
        <w:t>Les états</w:t>
      </w:r>
      <w:r>
        <w:rPr>
          <w:noProof/>
        </w:rPr>
        <w:tab/>
      </w:r>
      <w:r>
        <w:rPr>
          <w:noProof/>
        </w:rPr>
        <w:fldChar w:fldCharType="begin"/>
      </w:r>
      <w:r>
        <w:rPr>
          <w:noProof/>
        </w:rPr>
        <w:instrText xml:space="preserve"> PAGEREF _Toc11680316 \h </w:instrText>
      </w:r>
      <w:r>
        <w:rPr>
          <w:noProof/>
        </w:rPr>
      </w:r>
      <w:r>
        <w:rPr>
          <w:noProof/>
        </w:rPr>
        <w:fldChar w:fldCharType="separate"/>
      </w:r>
      <w:r>
        <w:rPr>
          <w:noProof/>
        </w:rPr>
        <w:t>33</w:t>
      </w:r>
      <w:r>
        <w:rPr>
          <w:noProof/>
        </w:rPr>
        <w:fldChar w:fldCharType="end"/>
      </w:r>
    </w:p>
    <w:p w14:paraId="18EF30A7" w14:textId="533DD12B" w:rsidR="00DD0661" w:rsidRDefault="00DD0661">
      <w:pPr>
        <w:pStyle w:val="TM3"/>
        <w:tabs>
          <w:tab w:val="right" w:leader="dot" w:pos="9062"/>
        </w:tabs>
        <w:rPr>
          <w:rFonts w:asciiTheme="minorHAnsi" w:eastAsiaTheme="minorEastAsia" w:hAnsiTheme="minorHAnsi" w:cstheme="minorBidi"/>
          <w:noProof/>
        </w:rPr>
      </w:pPr>
      <w:r>
        <w:rPr>
          <w:noProof/>
        </w:rPr>
        <w:t>Interface de réalisation d’un Kata</w:t>
      </w:r>
      <w:r>
        <w:rPr>
          <w:noProof/>
        </w:rPr>
        <w:tab/>
      </w:r>
      <w:r>
        <w:rPr>
          <w:noProof/>
        </w:rPr>
        <w:fldChar w:fldCharType="begin"/>
      </w:r>
      <w:r>
        <w:rPr>
          <w:noProof/>
        </w:rPr>
        <w:instrText xml:space="preserve"> PAGEREF _Toc11680317 \h </w:instrText>
      </w:r>
      <w:r>
        <w:rPr>
          <w:noProof/>
        </w:rPr>
      </w:r>
      <w:r>
        <w:rPr>
          <w:noProof/>
        </w:rPr>
        <w:fldChar w:fldCharType="separate"/>
      </w:r>
      <w:r>
        <w:rPr>
          <w:noProof/>
        </w:rPr>
        <w:t>34</w:t>
      </w:r>
      <w:r>
        <w:rPr>
          <w:noProof/>
        </w:rPr>
        <w:fldChar w:fldCharType="end"/>
      </w:r>
    </w:p>
    <w:p w14:paraId="2B2A2DE4" w14:textId="064747A0" w:rsidR="00DD0661" w:rsidRDefault="00DD0661">
      <w:pPr>
        <w:pStyle w:val="TM3"/>
        <w:tabs>
          <w:tab w:val="right" w:leader="dot" w:pos="9062"/>
        </w:tabs>
        <w:rPr>
          <w:rFonts w:asciiTheme="minorHAnsi" w:eastAsiaTheme="minorEastAsia" w:hAnsiTheme="minorHAnsi" w:cstheme="minorBidi"/>
          <w:noProof/>
        </w:rPr>
      </w:pPr>
      <w:r>
        <w:rPr>
          <w:noProof/>
        </w:rPr>
        <w:t>Exécution du code</w:t>
      </w:r>
      <w:r>
        <w:rPr>
          <w:noProof/>
        </w:rPr>
        <w:tab/>
      </w:r>
      <w:r>
        <w:rPr>
          <w:noProof/>
        </w:rPr>
        <w:fldChar w:fldCharType="begin"/>
      </w:r>
      <w:r>
        <w:rPr>
          <w:noProof/>
        </w:rPr>
        <w:instrText xml:space="preserve"> PAGEREF _Toc11680318 \h </w:instrText>
      </w:r>
      <w:r>
        <w:rPr>
          <w:noProof/>
        </w:rPr>
      </w:r>
      <w:r>
        <w:rPr>
          <w:noProof/>
        </w:rPr>
        <w:fldChar w:fldCharType="separate"/>
      </w:r>
      <w:r>
        <w:rPr>
          <w:noProof/>
        </w:rPr>
        <w:t>36</w:t>
      </w:r>
      <w:r>
        <w:rPr>
          <w:noProof/>
        </w:rPr>
        <w:fldChar w:fldCharType="end"/>
      </w:r>
    </w:p>
    <w:p w14:paraId="0C2F58A7" w14:textId="4264734B" w:rsidR="00DD0661" w:rsidRDefault="00DD0661">
      <w:pPr>
        <w:pStyle w:val="TM3"/>
        <w:tabs>
          <w:tab w:val="right" w:leader="dot" w:pos="9062"/>
        </w:tabs>
        <w:rPr>
          <w:rFonts w:asciiTheme="minorHAnsi" w:eastAsiaTheme="minorEastAsia" w:hAnsiTheme="minorHAnsi" w:cstheme="minorBidi"/>
          <w:noProof/>
        </w:rPr>
      </w:pPr>
      <w:r>
        <w:rPr>
          <w:noProof/>
        </w:rPr>
        <w:t>Le service de compilation</w:t>
      </w:r>
      <w:r>
        <w:rPr>
          <w:noProof/>
        </w:rPr>
        <w:tab/>
      </w:r>
      <w:r>
        <w:rPr>
          <w:noProof/>
        </w:rPr>
        <w:fldChar w:fldCharType="begin"/>
      </w:r>
      <w:r>
        <w:rPr>
          <w:noProof/>
        </w:rPr>
        <w:instrText xml:space="preserve"> PAGEREF _Toc11680319 \h </w:instrText>
      </w:r>
      <w:r>
        <w:rPr>
          <w:noProof/>
        </w:rPr>
      </w:r>
      <w:r>
        <w:rPr>
          <w:noProof/>
        </w:rPr>
        <w:fldChar w:fldCharType="separate"/>
      </w:r>
      <w:r>
        <w:rPr>
          <w:noProof/>
        </w:rPr>
        <w:t>36</w:t>
      </w:r>
      <w:r>
        <w:rPr>
          <w:noProof/>
        </w:rPr>
        <w:fldChar w:fldCharType="end"/>
      </w:r>
    </w:p>
    <w:p w14:paraId="0F68A376" w14:textId="1AC3EFF0" w:rsidR="00DD0661" w:rsidRDefault="00DD0661">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1680320 \h </w:instrText>
      </w:r>
      <w:r>
        <w:rPr>
          <w:noProof/>
        </w:rPr>
      </w:r>
      <w:r>
        <w:rPr>
          <w:noProof/>
        </w:rPr>
        <w:fldChar w:fldCharType="separate"/>
      </w:r>
      <w:r>
        <w:rPr>
          <w:noProof/>
        </w:rPr>
        <w:t>39</w:t>
      </w:r>
      <w:r>
        <w:rPr>
          <w:noProof/>
        </w:rPr>
        <w:fldChar w:fldCharType="end"/>
      </w:r>
    </w:p>
    <w:p w14:paraId="3C53A076" w14:textId="06BEB137" w:rsidR="00DD0661" w:rsidRDefault="00DD0661">
      <w:pPr>
        <w:pStyle w:val="TM3"/>
        <w:tabs>
          <w:tab w:val="right" w:leader="dot" w:pos="9062"/>
        </w:tabs>
        <w:rPr>
          <w:rFonts w:asciiTheme="minorHAnsi" w:eastAsiaTheme="minorEastAsia" w:hAnsiTheme="minorHAnsi" w:cstheme="minorBidi"/>
          <w:noProof/>
        </w:rPr>
      </w:pPr>
      <w:r>
        <w:rPr>
          <w:noProof/>
        </w:rPr>
        <w:t>Communication entre les différents services</w:t>
      </w:r>
      <w:r>
        <w:rPr>
          <w:noProof/>
        </w:rPr>
        <w:tab/>
      </w:r>
      <w:r>
        <w:rPr>
          <w:noProof/>
        </w:rPr>
        <w:fldChar w:fldCharType="begin"/>
      </w:r>
      <w:r>
        <w:rPr>
          <w:noProof/>
        </w:rPr>
        <w:instrText xml:space="preserve"> PAGEREF _Toc11680321 \h </w:instrText>
      </w:r>
      <w:r>
        <w:rPr>
          <w:noProof/>
        </w:rPr>
      </w:r>
      <w:r>
        <w:rPr>
          <w:noProof/>
        </w:rPr>
        <w:fldChar w:fldCharType="separate"/>
      </w:r>
      <w:r>
        <w:rPr>
          <w:noProof/>
        </w:rPr>
        <w:t>42</w:t>
      </w:r>
      <w:r>
        <w:rPr>
          <w:noProof/>
        </w:rPr>
        <w:fldChar w:fldCharType="end"/>
      </w:r>
    </w:p>
    <w:p w14:paraId="6F3FAA5A" w14:textId="1BD2B1FB" w:rsidR="00DD0661" w:rsidRDefault="00DD0661">
      <w:pPr>
        <w:pStyle w:val="TM3"/>
        <w:tabs>
          <w:tab w:val="right" w:leader="dot" w:pos="9062"/>
        </w:tabs>
        <w:rPr>
          <w:rFonts w:asciiTheme="minorHAnsi" w:eastAsiaTheme="minorEastAsia" w:hAnsiTheme="minorHAnsi" w:cstheme="minorBidi"/>
          <w:noProof/>
        </w:rPr>
      </w:pPr>
      <w:r>
        <w:rPr>
          <w:noProof/>
        </w:rPr>
        <w:t>Réussir un kata</w:t>
      </w:r>
      <w:r>
        <w:rPr>
          <w:noProof/>
        </w:rPr>
        <w:tab/>
      </w:r>
      <w:r>
        <w:rPr>
          <w:noProof/>
        </w:rPr>
        <w:fldChar w:fldCharType="begin"/>
      </w:r>
      <w:r>
        <w:rPr>
          <w:noProof/>
        </w:rPr>
        <w:instrText xml:space="preserve"> PAGEREF _Toc11680322 \h </w:instrText>
      </w:r>
      <w:r>
        <w:rPr>
          <w:noProof/>
        </w:rPr>
      </w:r>
      <w:r>
        <w:rPr>
          <w:noProof/>
        </w:rPr>
        <w:fldChar w:fldCharType="separate"/>
      </w:r>
      <w:r>
        <w:rPr>
          <w:noProof/>
        </w:rPr>
        <w:t>43</w:t>
      </w:r>
      <w:r>
        <w:rPr>
          <w:noProof/>
        </w:rPr>
        <w:fldChar w:fldCharType="end"/>
      </w:r>
    </w:p>
    <w:p w14:paraId="78773694" w14:textId="5127F9D9" w:rsidR="00DD0661" w:rsidRDefault="00DD0661">
      <w:pPr>
        <w:pStyle w:val="TM3"/>
        <w:tabs>
          <w:tab w:val="right" w:leader="dot" w:pos="9062"/>
        </w:tabs>
        <w:rPr>
          <w:rFonts w:asciiTheme="minorHAnsi" w:eastAsiaTheme="minorEastAsia" w:hAnsiTheme="minorHAnsi" w:cstheme="minorBidi"/>
          <w:noProof/>
        </w:rPr>
      </w:pPr>
      <w:r>
        <w:rPr>
          <w:noProof/>
        </w:rPr>
        <w:t>Abandonner un kata</w:t>
      </w:r>
      <w:r>
        <w:rPr>
          <w:noProof/>
        </w:rPr>
        <w:tab/>
      </w:r>
      <w:r>
        <w:rPr>
          <w:noProof/>
        </w:rPr>
        <w:fldChar w:fldCharType="begin"/>
      </w:r>
      <w:r>
        <w:rPr>
          <w:noProof/>
        </w:rPr>
        <w:instrText xml:space="preserve"> PAGEREF _Toc11680323 \h </w:instrText>
      </w:r>
      <w:r>
        <w:rPr>
          <w:noProof/>
        </w:rPr>
      </w:r>
      <w:r>
        <w:rPr>
          <w:noProof/>
        </w:rPr>
        <w:fldChar w:fldCharType="separate"/>
      </w:r>
      <w:r>
        <w:rPr>
          <w:noProof/>
        </w:rPr>
        <w:t>43</w:t>
      </w:r>
      <w:r>
        <w:rPr>
          <w:noProof/>
        </w:rPr>
        <w:fldChar w:fldCharType="end"/>
      </w:r>
    </w:p>
    <w:p w14:paraId="1075BD96" w14:textId="4A07A4BB" w:rsidR="00DD0661" w:rsidRDefault="00DD0661">
      <w:pPr>
        <w:pStyle w:val="TM3"/>
        <w:tabs>
          <w:tab w:val="right" w:leader="dot" w:pos="9062"/>
        </w:tabs>
        <w:rPr>
          <w:rFonts w:asciiTheme="minorHAnsi" w:eastAsiaTheme="minorEastAsia" w:hAnsiTheme="minorHAnsi" w:cstheme="minorBidi"/>
          <w:noProof/>
        </w:rPr>
      </w:pPr>
      <w:r>
        <w:rPr>
          <w:noProof/>
        </w:rPr>
        <w:t>Gestion</w:t>
      </w:r>
      <w:r>
        <w:rPr>
          <w:noProof/>
        </w:rPr>
        <w:tab/>
      </w:r>
      <w:r>
        <w:rPr>
          <w:noProof/>
        </w:rPr>
        <w:fldChar w:fldCharType="begin"/>
      </w:r>
      <w:r>
        <w:rPr>
          <w:noProof/>
        </w:rPr>
        <w:instrText xml:space="preserve"> PAGEREF _Toc11680324 \h </w:instrText>
      </w:r>
      <w:r>
        <w:rPr>
          <w:noProof/>
        </w:rPr>
      </w:r>
      <w:r>
        <w:rPr>
          <w:noProof/>
        </w:rPr>
        <w:fldChar w:fldCharType="separate"/>
      </w:r>
      <w:r>
        <w:rPr>
          <w:noProof/>
        </w:rPr>
        <w:t>44</w:t>
      </w:r>
      <w:r>
        <w:rPr>
          <w:noProof/>
        </w:rPr>
        <w:fldChar w:fldCharType="end"/>
      </w:r>
    </w:p>
    <w:p w14:paraId="0FF6D3AD" w14:textId="3D3ABD45" w:rsidR="00DD0661" w:rsidRDefault="00DD0661">
      <w:pPr>
        <w:pStyle w:val="TM2"/>
        <w:tabs>
          <w:tab w:val="right" w:leader="dot" w:pos="9062"/>
        </w:tabs>
        <w:rPr>
          <w:rFonts w:asciiTheme="minorHAnsi" w:eastAsiaTheme="minorEastAsia" w:hAnsiTheme="minorHAnsi" w:cstheme="minorBidi"/>
          <w:noProof/>
        </w:rPr>
      </w:pPr>
      <w:r>
        <w:rPr>
          <w:noProof/>
        </w:rPr>
        <w:t>Gestion des ressources et privilèges</w:t>
      </w:r>
      <w:r>
        <w:rPr>
          <w:noProof/>
        </w:rPr>
        <w:tab/>
      </w:r>
      <w:r>
        <w:rPr>
          <w:noProof/>
        </w:rPr>
        <w:fldChar w:fldCharType="begin"/>
      </w:r>
      <w:r>
        <w:rPr>
          <w:noProof/>
        </w:rPr>
        <w:instrText xml:space="preserve"> PAGEREF _Toc11680325 \h </w:instrText>
      </w:r>
      <w:r>
        <w:rPr>
          <w:noProof/>
        </w:rPr>
      </w:r>
      <w:r>
        <w:rPr>
          <w:noProof/>
        </w:rPr>
        <w:fldChar w:fldCharType="separate"/>
      </w:r>
      <w:r>
        <w:rPr>
          <w:noProof/>
        </w:rPr>
        <w:t>45</w:t>
      </w:r>
      <w:r>
        <w:rPr>
          <w:noProof/>
        </w:rPr>
        <w:fldChar w:fldCharType="end"/>
      </w:r>
    </w:p>
    <w:p w14:paraId="0B233F76" w14:textId="5ABA22AD" w:rsidR="00DD0661" w:rsidRDefault="00DD0661">
      <w:pPr>
        <w:pStyle w:val="TM3"/>
        <w:tabs>
          <w:tab w:val="right" w:leader="dot" w:pos="9062"/>
        </w:tabs>
        <w:rPr>
          <w:rFonts w:asciiTheme="minorHAnsi" w:eastAsiaTheme="minorEastAsia" w:hAnsiTheme="minorHAnsi" w:cstheme="minorBidi"/>
          <w:noProof/>
        </w:rPr>
      </w:pPr>
      <w:r>
        <w:rPr>
          <w:noProof/>
        </w:rPr>
        <w:t>JWT</w:t>
      </w:r>
      <w:r>
        <w:rPr>
          <w:noProof/>
        </w:rPr>
        <w:tab/>
      </w:r>
      <w:r>
        <w:rPr>
          <w:noProof/>
        </w:rPr>
        <w:fldChar w:fldCharType="begin"/>
      </w:r>
      <w:r>
        <w:rPr>
          <w:noProof/>
        </w:rPr>
        <w:instrText xml:space="preserve"> PAGEREF _Toc11680326 \h </w:instrText>
      </w:r>
      <w:r>
        <w:rPr>
          <w:noProof/>
        </w:rPr>
      </w:r>
      <w:r>
        <w:rPr>
          <w:noProof/>
        </w:rPr>
        <w:fldChar w:fldCharType="separate"/>
      </w:r>
      <w:r>
        <w:rPr>
          <w:noProof/>
        </w:rPr>
        <w:t>45</w:t>
      </w:r>
      <w:r>
        <w:rPr>
          <w:noProof/>
        </w:rPr>
        <w:fldChar w:fldCharType="end"/>
      </w:r>
    </w:p>
    <w:p w14:paraId="62463A67" w14:textId="136F533B" w:rsidR="00DD0661" w:rsidRDefault="00DD0661">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1680327 \h </w:instrText>
      </w:r>
      <w:r>
        <w:rPr>
          <w:noProof/>
        </w:rPr>
      </w:r>
      <w:r>
        <w:rPr>
          <w:noProof/>
        </w:rPr>
        <w:fldChar w:fldCharType="separate"/>
      </w:r>
      <w:r>
        <w:rPr>
          <w:noProof/>
        </w:rPr>
        <w:t>47</w:t>
      </w:r>
      <w:r>
        <w:rPr>
          <w:noProof/>
        </w:rPr>
        <w:fldChar w:fldCharType="end"/>
      </w:r>
    </w:p>
    <w:p w14:paraId="3B3B6586" w14:textId="1EAD718C" w:rsidR="00DD0661" w:rsidRDefault="00DD0661">
      <w:pPr>
        <w:pStyle w:val="TM2"/>
        <w:tabs>
          <w:tab w:val="right" w:leader="dot" w:pos="9062"/>
        </w:tabs>
        <w:rPr>
          <w:rFonts w:asciiTheme="minorHAnsi" w:eastAsiaTheme="minorEastAsia" w:hAnsiTheme="minorHAnsi" w:cstheme="minorBidi"/>
          <w:noProof/>
        </w:rPr>
      </w:pPr>
      <w:r>
        <w:rPr>
          <w:noProof/>
        </w:rPr>
        <w:t>Les abonnements</w:t>
      </w:r>
      <w:r>
        <w:rPr>
          <w:noProof/>
        </w:rPr>
        <w:tab/>
      </w:r>
      <w:r>
        <w:rPr>
          <w:noProof/>
        </w:rPr>
        <w:fldChar w:fldCharType="begin"/>
      </w:r>
      <w:r>
        <w:rPr>
          <w:noProof/>
        </w:rPr>
        <w:instrText xml:space="preserve"> PAGEREF _Toc11680328 \h </w:instrText>
      </w:r>
      <w:r>
        <w:rPr>
          <w:noProof/>
        </w:rPr>
      </w:r>
      <w:r>
        <w:rPr>
          <w:noProof/>
        </w:rPr>
        <w:fldChar w:fldCharType="separate"/>
      </w:r>
      <w:r>
        <w:rPr>
          <w:noProof/>
        </w:rPr>
        <w:t>52</w:t>
      </w:r>
      <w:r>
        <w:rPr>
          <w:noProof/>
        </w:rPr>
        <w:fldChar w:fldCharType="end"/>
      </w:r>
    </w:p>
    <w:p w14:paraId="70B292EE" w14:textId="25E2FB6A" w:rsidR="00DD0661" w:rsidRDefault="00DD0661">
      <w:pPr>
        <w:pStyle w:val="TM1"/>
        <w:tabs>
          <w:tab w:val="right" w:leader="dot" w:pos="9062"/>
        </w:tabs>
        <w:rPr>
          <w:rFonts w:asciiTheme="minorHAnsi" w:eastAsiaTheme="minorEastAsia" w:hAnsiTheme="minorHAnsi" w:cstheme="minorBidi"/>
          <w:noProof/>
        </w:rPr>
      </w:pPr>
      <w:r>
        <w:rPr>
          <w:noProof/>
        </w:rPr>
        <w:t>Conclusion</w:t>
      </w:r>
      <w:r>
        <w:rPr>
          <w:noProof/>
        </w:rPr>
        <w:tab/>
      </w:r>
      <w:r>
        <w:rPr>
          <w:noProof/>
        </w:rPr>
        <w:fldChar w:fldCharType="begin"/>
      </w:r>
      <w:r>
        <w:rPr>
          <w:noProof/>
        </w:rPr>
        <w:instrText xml:space="preserve"> PAGEREF _Toc11680329 \h </w:instrText>
      </w:r>
      <w:r>
        <w:rPr>
          <w:noProof/>
        </w:rPr>
      </w:r>
      <w:r>
        <w:rPr>
          <w:noProof/>
        </w:rPr>
        <w:fldChar w:fldCharType="separate"/>
      </w:r>
      <w:r>
        <w:rPr>
          <w:noProof/>
        </w:rPr>
        <w:t>54</w:t>
      </w:r>
      <w:r>
        <w:rPr>
          <w:noProof/>
        </w:rPr>
        <w:fldChar w:fldCharType="end"/>
      </w:r>
    </w:p>
    <w:p w14:paraId="0DBB98B8" w14:textId="79995C53" w:rsidR="00DD0661" w:rsidRDefault="00DD0661">
      <w:pPr>
        <w:pStyle w:val="TM1"/>
        <w:tabs>
          <w:tab w:val="right" w:leader="dot" w:pos="9062"/>
        </w:tabs>
        <w:rPr>
          <w:rFonts w:asciiTheme="minorHAnsi" w:eastAsiaTheme="minorEastAsia" w:hAnsiTheme="minorHAnsi" w:cstheme="minorBidi"/>
          <w:noProof/>
        </w:rPr>
      </w:pPr>
      <w:r>
        <w:rPr>
          <w:noProof/>
        </w:rPr>
        <w:t>ANNEXES</w:t>
      </w:r>
      <w:r>
        <w:rPr>
          <w:noProof/>
        </w:rPr>
        <w:tab/>
      </w:r>
      <w:r>
        <w:rPr>
          <w:noProof/>
        </w:rPr>
        <w:fldChar w:fldCharType="begin"/>
      </w:r>
      <w:r>
        <w:rPr>
          <w:noProof/>
        </w:rPr>
        <w:instrText xml:space="preserve"> PAGEREF _Toc11680330 \h </w:instrText>
      </w:r>
      <w:r>
        <w:rPr>
          <w:noProof/>
        </w:rPr>
      </w:r>
      <w:r>
        <w:rPr>
          <w:noProof/>
        </w:rPr>
        <w:fldChar w:fldCharType="separate"/>
      </w:r>
      <w:r>
        <w:rPr>
          <w:noProof/>
        </w:rPr>
        <w:t>55</w:t>
      </w:r>
      <w:r>
        <w:rPr>
          <w:noProof/>
        </w:rPr>
        <w:fldChar w:fldCharType="end"/>
      </w:r>
    </w:p>
    <w:p w14:paraId="70DE7FD1" w14:textId="2129E1FD" w:rsidR="00DD0661" w:rsidRDefault="00DD0661">
      <w:pPr>
        <w:pStyle w:val="TM1"/>
        <w:tabs>
          <w:tab w:val="right" w:leader="dot" w:pos="9062"/>
        </w:tabs>
        <w:rPr>
          <w:rFonts w:asciiTheme="minorHAnsi" w:eastAsiaTheme="minorEastAsia" w:hAnsiTheme="minorHAnsi" w:cstheme="minorBidi"/>
          <w:noProof/>
        </w:rPr>
      </w:pPr>
      <w:r>
        <w:rPr>
          <w:noProof/>
        </w:rPr>
        <w:t>Annexes 1 : Tests et Résultats</w:t>
      </w:r>
      <w:r>
        <w:rPr>
          <w:noProof/>
        </w:rPr>
        <w:tab/>
      </w:r>
      <w:r>
        <w:rPr>
          <w:noProof/>
        </w:rPr>
        <w:fldChar w:fldCharType="begin"/>
      </w:r>
      <w:r>
        <w:rPr>
          <w:noProof/>
        </w:rPr>
        <w:instrText xml:space="preserve"> PAGEREF _Toc11680331 \h </w:instrText>
      </w:r>
      <w:r>
        <w:rPr>
          <w:noProof/>
        </w:rPr>
      </w:r>
      <w:r>
        <w:rPr>
          <w:noProof/>
        </w:rPr>
        <w:fldChar w:fldCharType="separate"/>
      </w:r>
      <w:r>
        <w:rPr>
          <w:noProof/>
        </w:rPr>
        <w:t>56</w:t>
      </w:r>
      <w:r>
        <w:rPr>
          <w:noProof/>
        </w:rPr>
        <w:fldChar w:fldCharType="end"/>
      </w:r>
    </w:p>
    <w:p w14:paraId="22DA5EE0" w14:textId="3547B533" w:rsidR="00DD0661" w:rsidRDefault="00DD0661">
      <w:pPr>
        <w:pStyle w:val="TM1"/>
        <w:tabs>
          <w:tab w:val="right" w:leader="dot" w:pos="9062"/>
        </w:tabs>
        <w:rPr>
          <w:rFonts w:asciiTheme="minorHAnsi" w:eastAsiaTheme="minorEastAsia" w:hAnsiTheme="minorHAnsi" w:cstheme="minorBidi"/>
          <w:noProof/>
        </w:rPr>
      </w:pPr>
      <w:r>
        <w:rPr>
          <w:noProof/>
        </w:rPr>
        <w:t>Annexe 2 : manuel de l’utilisateur</w:t>
      </w:r>
      <w:r>
        <w:rPr>
          <w:noProof/>
        </w:rPr>
        <w:tab/>
      </w:r>
      <w:r>
        <w:rPr>
          <w:noProof/>
        </w:rPr>
        <w:fldChar w:fldCharType="begin"/>
      </w:r>
      <w:r>
        <w:rPr>
          <w:noProof/>
        </w:rPr>
        <w:instrText xml:space="preserve"> PAGEREF _Toc11680332 \h </w:instrText>
      </w:r>
      <w:r>
        <w:rPr>
          <w:noProof/>
        </w:rPr>
      </w:r>
      <w:r>
        <w:rPr>
          <w:noProof/>
        </w:rPr>
        <w:fldChar w:fldCharType="separate"/>
      </w:r>
      <w:r>
        <w:rPr>
          <w:noProof/>
        </w:rPr>
        <w:t>57</w:t>
      </w:r>
      <w:r>
        <w:rPr>
          <w:noProof/>
        </w:rPr>
        <w:fldChar w:fldCharType="end"/>
      </w:r>
    </w:p>
    <w:p w14:paraId="2E768B39" w14:textId="34C7169A" w:rsidR="00DD0661" w:rsidRDefault="00DD0661">
      <w:pPr>
        <w:pStyle w:val="TM2"/>
        <w:tabs>
          <w:tab w:val="right" w:leader="dot" w:pos="9062"/>
        </w:tabs>
        <w:rPr>
          <w:rFonts w:asciiTheme="minorHAnsi" w:eastAsiaTheme="minorEastAsia" w:hAnsiTheme="minorHAnsi" w:cstheme="minorBidi"/>
          <w:noProof/>
        </w:rPr>
      </w:pPr>
      <w:r>
        <w:rPr>
          <w:noProof/>
        </w:rPr>
        <w:t>Sensei</w:t>
      </w:r>
      <w:r>
        <w:rPr>
          <w:noProof/>
        </w:rPr>
        <w:tab/>
      </w:r>
      <w:r>
        <w:rPr>
          <w:noProof/>
        </w:rPr>
        <w:fldChar w:fldCharType="begin"/>
      </w:r>
      <w:r>
        <w:rPr>
          <w:noProof/>
        </w:rPr>
        <w:instrText xml:space="preserve"> PAGEREF _Toc11680333 \h </w:instrText>
      </w:r>
      <w:r>
        <w:rPr>
          <w:noProof/>
        </w:rPr>
      </w:r>
      <w:r>
        <w:rPr>
          <w:noProof/>
        </w:rPr>
        <w:fldChar w:fldCharType="separate"/>
      </w:r>
      <w:r>
        <w:rPr>
          <w:noProof/>
        </w:rPr>
        <w:t>57</w:t>
      </w:r>
      <w:r>
        <w:rPr>
          <w:noProof/>
        </w:rPr>
        <w:fldChar w:fldCharType="end"/>
      </w:r>
    </w:p>
    <w:p w14:paraId="14C7C700" w14:textId="041CE43E" w:rsidR="00DD0661" w:rsidRDefault="00DD0661">
      <w:pPr>
        <w:pStyle w:val="TM3"/>
        <w:tabs>
          <w:tab w:val="right" w:leader="dot" w:pos="9062"/>
        </w:tabs>
        <w:rPr>
          <w:rFonts w:asciiTheme="minorHAnsi" w:eastAsiaTheme="minorEastAsia" w:hAnsiTheme="minorHAnsi" w:cstheme="minorBidi"/>
          <w:noProof/>
        </w:rPr>
      </w:pPr>
      <w:r>
        <w:rPr>
          <w:noProof/>
        </w:rPr>
        <w:t>Créer un programme</w:t>
      </w:r>
      <w:r>
        <w:rPr>
          <w:noProof/>
        </w:rPr>
        <w:tab/>
      </w:r>
      <w:r>
        <w:rPr>
          <w:noProof/>
        </w:rPr>
        <w:fldChar w:fldCharType="begin"/>
      </w:r>
      <w:r>
        <w:rPr>
          <w:noProof/>
        </w:rPr>
        <w:instrText xml:space="preserve"> PAGEREF _Toc11680334 \h </w:instrText>
      </w:r>
      <w:r>
        <w:rPr>
          <w:noProof/>
        </w:rPr>
      </w:r>
      <w:r>
        <w:rPr>
          <w:noProof/>
        </w:rPr>
        <w:fldChar w:fldCharType="separate"/>
      </w:r>
      <w:r>
        <w:rPr>
          <w:noProof/>
        </w:rPr>
        <w:t>57</w:t>
      </w:r>
      <w:r>
        <w:rPr>
          <w:noProof/>
        </w:rPr>
        <w:fldChar w:fldCharType="end"/>
      </w:r>
    </w:p>
    <w:p w14:paraId="4F2A14CE" w14:textId="676289A3" w:rsidR="00DD0661" w:rsidRDefault="00DD0661">
      <w:pPr>
        <w:pStyle w:val="TM3"/>
        <w:tabs>
          <w:tab w:val="right" w:leader="dot" w:pos="9062"/>
        </w:tabs>
        <w:rPr>
          <w:rFonts w:asciiTheme="minorHAnsi" w:eastAsiaTheme="minorEastAsia" w:hAnsiTheme="minorHAnsi" w:cstheme="minorBidi"/>
          <w:noProof/>
        </w:rPr>
      </w:pPr>
      <w:r>
        <w:rPr>
          <w:noProof/>
        </w:rPr>
        <w:t>Gérer votre programme</w:t>
      </w:r>
      <w:r>
        <w:rPr>
          <w:noProof/>
        </w:rPr>
        <w:tab/>
      </w:r>
      <w:r>
        <w:rPr>
          <w:noProof/>
        </w:rPr>
        <w:fldChar w:fldCharType="begin"/>
      </w:r>
      <w:r>
        <w:rPr>
          <w:noProof/>
        </w:rPr>
        <w:instrText xml:space="preserve"> PAGEREF _Toc11680335 \h </w:instrText>
      </w:r>
      <w:r>
        <w:rPr>
          <w:noProof/>
        </w:rPr>
      </w:r>
      <w:r>
        <w:rPr>
          <w:noProof/>
        </w:rPr>
        <w:fldChar w:fldCharType="separate"/>
      </w:r>
      <w:r>
        <w:rPr>
          <w:noProof/>
        </w:rPr>
        <w:t>57</w:t>
      </w:r>
      <w:r>
        <w:rPr>
          <w:noProof/>
        </w:rPr>
        <w:fldChar w:fldCharType="end"/>
      </w:r>
    </w:p>
    <w:p w14:paraId="1C6CF975" w14:textId="14868AAA" w:rsidR="00DD0661" w:rsidRDefault="00DD0661">
      <w:pPr>
        <w:pStyle w:val="TM3"/>
        <w:tabs>
          <w:tab w:val="right" w:leader="dot" w:pos="9062"/>
        </w:tabs>
        <w:rPr>
          <w:rFonts w:asciiTheme="minorHAnsi" w:eastAsiaTheme="minorEastAsia" w:hAnsiTheme="minorHAnsi" w:cstheme="minorBidi"/>
          <w:noProof/>
        </w:rPr>
      </w:pPr>
      <w:r>
        <w:rPr>
          <w:noProof/>
        </w:rPr>
        <w:t>Créer un kata</w:t>
      </w:r>
      <w:r>
        <w:rPr>
          <w:noProof/>
        </w:rPr>
        <w:tab/>
      </w:r>
      <w:r>
        <w:rPr>
          <w:noProof/>
        </w:rPr>
        <w:fldChar w:fldCharType="begin"/>
      </w:r>
      <w:r>
        <w:rPr>
          <w:noProof/>
        </w:rPr>
        <w:instrText xml:space="preserve"> PAGEREF _Toc11680336 \h </w:instrText>
      </w:r>
      <w:r>
        <w:rPr>
          <w:noProof/>
        </w:rPr>
      </w:r>
      <w:r>
        <w:rPr>
          <w:noProof/>
        </w:rPr>
        <w:fldChar w:fldCharType="separate"/>
      </w:r>
      <w:r>
        <w:rPr>
          <w:noProof/>
        </w:rPr>
        <w:t>57</w:t>
      </w:r>
      <w:r>
        <w:rPr>
          <w:noProof/>
        </w:rPr>
        <w:fldChar w:fldCharType="end"/>
      </w:r>
    </w:p>
    <w:p w14:paraId="1BAAB015" w14:textId="1E208DD8" w:rsidR="00DD0661" w:rsidRDefault="00DD0661">
      <w:pPr>
        <w:pStyle w:val="TM3"/>
        <w:tabs>
          <w:tab w:val="right" w:leader="dot" w:pos="9062"/>
        </w:tabs>
        <w:rPr>
          <w:rFonts w:asciiTheme="minorHAnsi" w:eastAsiaTheme="minorEastAsia" w:hAnsiTheme="minorHAnsi" w:cstheme="minorBidi"/>
          <w:noProof/>
        </w:rPr>
      </w:pPr>
      <w:r>
        <w:rPr>
          <w:noProof/>
        </w:rPr>
        <w:t>Gérer votre kata</w:t>
      </w:r>
      <w:r>
        <w:rPr>
          <w:noProof/>
        </w:rPr>
        <w:tab/>
      </w:r>
      <w:r>
        <w:rPr>
          <w:noProof/>
        </w:rPr>
        <w:fldChar w:fldCharType="begin"/>
      </w:r>
      <w:r>
        <w:rPr>
          <w:noProof/>
        </w:rPr>
        <w:instrText xml:space="preserve"> PAGEREF _Toc11680337 \h </w:instrText>
      </w:r>
      <w:r>
        <w:rPr>
          <w:noProof/>
        </w:rPr>
      </w:r>
      <w:r>
        <w:rPr>
          <w:noProof/>
        </w:rPr>
        <w:fldChar w:fldCharType="separate"/>
      </w:r>
      <w:r>
        <w:rPr>
          <w:noProof/>
        </w:rPr>
        <w:t>57</w:t>
      </w:r>
      <w:r>
        <w:rPr>
          <w:noProof/>
        </w:rPr>
        <w:fldChar w:fldCharType="end"/>
      </w:r>
    </w:p>
    <w:p w14:paraId="7E31E067" w14:textId="1E9C3422" w:rsidR="00DD0661" w:rsidRDefault="00DD0661">
      <w:pPr>
        <w:pStyle w:val="TM3"/>
        <w:tabs>
          <w:tab w:val="right" w:leader="dot" w:pos="9062"/>
        </w:tabs>
        <w:rPr>
          <w:rFonts w:asciiTheme="minorHAnsi" w:eastAsiaTheme="minorEastAsia" w:hAnsiTheme="minorHAnsi" w:cstheme="minorBidi"/>
          <w:noProof/>
        </w:rPr>
      </w:pPr>
      <w:r>
        <w:rPr>
          <w:noProof/>
        </w:rPr>
        <w:t>Visualiser vos programmes</w:t>
      </w:r>
      <w:r>
        <w:rPr>
          <w:noProof/>
        </w:rPr>
        <w:tab/>
      </w:r>
      <w:r>
        <w:rPr>
          <w:noProof/>
        </w:rPr>
        <w:fldChar w:fldCharType="begin"/>
      </w:r>
      <w:r>
        <w:rPr>
          <w:noProof/>
        </w:rPr>
        <w:instrText xml:space="preserve"> PAGEREF _Toc11680338 \h </w:instrText>
      </w:r>
      <w:r>
        <w:rPr>
          <w:noProof/>
        </w:rPr>
      </w:r>
      <w:r>
        <w:rPr>
          <w:noProof/>
        </w:rPr>
        <w:fldChar w:fldCharType="separate"/>
      </w:r>
      <w:r>
        <w:rPr>
          <w:noProof/>
        </w:rPr>
        <w:t>57</w:t>
      </w:r>
      <w:r>
        <w:rPr>
          <w:noProof/>
        </w:rPr>
        <w:fldChar w:fldCharType="end"/>
      </w:r>
    </w:p>
    <w:p w14:paraId="5A7ADA42" w14:textId="55508389" w:rsidR="00DD0661" w:rsidRDefault="00DD0661">
      <w:pPr>
        <w:pStyle w:val="TM3"/>
        <w:tabs>
          <w:tab w:val="right" w:leader="dot" w:pos="9062"/>
        </w:tabs>
        <w:rPr>
          <w:rFonts w:asciiTheme="minorHAnsi" w:eastAsiaTheme="minorEastAsia" w:hAnsiTheme="minorHAnsi" w:cstheme="minorBidi"/>
          <w:noProof/>
        </w:rPr>
      </w:pPr>
      <w:r>
        <w:rPr>
          <w:noProof/>
        </w:rPr>
        <w:t>Sponsoriser un nouvel utilisateur</w:t>
      </w:r>
      <w:r>
        <w:rPr>
          <w:noProof/>
        </w:rPr>
        <w:tab/>
      </w:r>
      <w:r>
        <w:rPr>
          <w:noProof/>
        </w:rPr>
        <w:fldChar w:fldCharType="begin"/>
      </w:r>
      <w:r>
        <w:rPr>
          <w:noProof/>
        </w:rPr>
        <w:instrText xml:space="preserve"> PAGEREF _Toc11680339 \h </w:instrText>
      </w:r>
      <w:r>
        <w:rPr>
          <w:noProof/>
        </w:rPr>
      </w:r>
      <w:r>
        <w:rPr>
          <w:noProof/>
        </w:rPr>
        <w:fldChar w:fldCharType="separate"/>
      </w:r>
      <w:r>
        <w:rPr>
          <w:noProof/>
        </w:rPr>
        <w:t>58</w:t>
      </w:r>
      <w:r>
        <w:rPr>
          <w:noProof/>
        </w:rPr>
        <w:fldChar w:fldCharType="end"/>
      </w:r>
    </w:p>
    <w:p w14:paraId="36140625" w14:textId="5EDB0053" w:rsidR="00DD0661" w:rsidRDefault="00DD0661">
      <w:pPr>
        <w:pStyle w:val="TM2"/>
        <w:tabs>
          <w:tab w:val="right" w:leader="dot" w:pos="9062"/>
        </w:tabs>
        <w:rPr>
          <w:rFonts w:asciiTheme="minorHAnsi" w:eastAsiaTheme="minorEastAsia" w:hAnsiTheme="minorHAnsi" w:cstheme="minorBidi"/>
          <w:noProof/>
        </w:rPr>
      </w:pPr>
      <w:r>
        <w:rPr>
          <w:noProof/>
        </w:rPr>
        <w:t>Monji</w:t>
      </w:r>
      <w:r>
        <w:rPr>
          <w:noProof/>
        </w:rPr>
        <w:tab/>
      </w:r>
      <w:r>
        <w:rPr>
          <w:noProof/>
        </w:rPr>
        <w:fldChar w:fldCharType="begin"/>
      </w:r>
      <w:r>
        <w:rPr>
          <w:noProof/>
        </w:rPr>
        <w:instrText xml:space="preserve"> PAGEREF _Toc11680340 \h </w:instrText>
      </w:r>
      <w:r>
        <w:rPr>
          <w:noProof/>
        </w:rPr>
      </w:r>
      <w:r>
        <w:rPr>
          <w:noProof/>
        </w:rPr>
        <w:fldChar w:fldCharType="separate"/>
      </w:r>
      <w:r>
        <w:rPr>
          <w:noProof/>
        </w:rPr>
        <w:t>58</w:t>
      </w:r>
      <w:r>
        <w:rPr>
          <w:noProof/>
        </w:rPr>
        <w:fldChar w:fldCharType="end"/>
      </w:r>
    </w:p>
    <w:p w14:paraId="393C900F" w14:textId="10853F1A" w:rsidR="00DD0661" w:rsidRDefault="00DD0661">
      <w:pPr>
        <w:pStyle w:val="TM3"/>
        <w:tabs>
          <w:tab w:val="right" w:leader="dot" w:pos="9062"/>
        </w:tabs>
        <w:rPr>
          <w:rFonts w:asciiTheme="minorHAnsi" w:eastAsiaTheme="minorEastAsia" w:hAnsiTheme="minorHAnsi" w:cstheme="minorBidi"/>
          <w:noProof/>
        </w:rPr>
      </w:pPr>
      <w:r>
        <w:rPr>
          <w:noProof/>
        </w:rPr>
        <w:t>Visualiser les programmes</w:t>
      </w:r>
      <w:r>
        <w:rPr>
          <w:noProof/>
        </w:rPr>
        <w:tab/>
      </w:r>
      <w:r>
        <w:rPr>
          <w:noProof/>
        </w:rPr>
        <w:fldChar w:fldCharType="begin"/>
      </w:r>
      <w:r>
        <w:rPr>
          <w:noProof/>
        </w:rPr>
        <w:instrText xml:space="preserve"> PAGEREF _Toc11680341 \h </w:instrText>
      </w:r>
      <w:r>
        <w:rPr>
          <w:noProof/>
        </w:rPr>
      </w:r>
      <w:r>
        <w:rPr>
          <w:noProof/>
        </w:rPr>
        <w:fldChar w:fldCharType="separate"/>
      </w:r>
      <w:r>
        <w:rPr>
          <w:noProof/>
        </w:rPr>
        <w:t>59</w:t>
      </w:r>
      <w:r>
        <w:rPr>
          <w:noProof/>
        </w:rPr>
        <w:fldChar w:fldCharType="end"/>
      </w:r>
    </w:p>
    <w:p w14:paraId="636F6863" w14:textId="04F7231E" w:rsidR="00DD0661" w:rsidRDefault="00DD0661">
      <w:pPr>
        <w:pStyle w:val="TM3"/>
        <w:tabs>
          <w:tab w:val="right" w:leader="dot" w:pos="9062"/>
        </w:tabs>
        <w:rPr>
          <w:rFonts w:asciiTheme="minorHAnsi" w:eastAsiaTheme="minorEastAsia" w:hAnsiTheme="minorHAnsi" w:cstheme="minorBidi"/>
          <w:noProof/>
        </w:rPr>
      </w:pPr>
      <w:r>
        <w:rPr>
          <w:noProof/>
        </w:rPr>
        <w:t>Afficher un programme</w:t>
      </w:r>
      <w:r>
        <w:rPr>
          <w:noProof/>
        </w:rPr>
        <w:tab/>
      </w:r>
      <w:r>
        <w:rPr>
          <w:noProof/>
        </w:rPr>
        <w:fldChar w:fldCharType="begin"/>
      </w:r>
      <w:r>
        <w:rPr>
          <w:noProof/>
        </w:rPr>
        <w:instrText xml:space="preserve"> PAGEREF _Toc11680342 \h </w:instrText>
      </w:r>
      <w:r>
        <w:rPr>
          <w:noProof/>
        </w:rPr>
      </w:r>
      <w:r>
        <w:rPr>
          <w:noProof/>
        </w:rPr>
        <w:fldChar w:fldCharType="separate"/>
      </w:r>
      <w:r>
        <w:rPr>
          <w:noProof/>
        </w:rPr>
        <w:t>60</w:t>
      </w:r>
      <w:r>
        <w:rPr>
          <w:noProof/>
        </w:rPr>
        <w:fldChar w:fldCharType="end"/>
      </w:r>
    </w:p>
    <w:p w14:paraId="44048F1B" w14:textId="186209E2" w:rsidR="00DD0661" w:rsidRDefault="00DD0661">
      <w:pPr>
        <w:pStyle w:val="TM3"/>
        <w:tabs>
          <w:tab w:val="right" w:leader="dot" w:pos="9062"/>
        </w:tabs>
        <w:rPr>
          <w:rFonts w:asciiTheme="minorHAnsi" w:eastAsiaTheme="minorEastAsia" w:hAnsiTheme="minorHAnsi" w:cstheme="minorBidi"/>
          <w:noProof/>
        </w:rPr>
      </w:pPr>
      <w:r>
        <w:rPr>
          <w:noProof/>
        </w:rPr>
        <w:t>Vous abonner à un programme</w:t>
      </w:r>
      <w:r>
        <w:rPr>
          <w:noProof/>
        </w:rPr>
        <w:tab/>
      </w:r>
      <w:r>
        <w:rPr>
          <w:noProof/>
        </w:rPr>
        <w:fldChar w:fldCharType="begin"/>
      </w:r>
      <w:r>
        <w:rPr>
          <w:noProof/>
        </w:rPr>
        <w:instrText xml:space="preserve"> PAGEREF _Toc11680343 \h </w:instrText>
      </w:r>
      <w:r>
        <w:rPr>
          <w:noProof/>
        </w:rPr>
      </w:r>
      <w:r>
        <w:rPr>
          <w:noProof/>
        </w:rPr>
        <w:fldChar w:fldCharType="separate"/>
      </w:r>
      <w:r>
        <w:rPr>
          <w:noProof/>
        </w:rPr>
        <w:t>62</w:t>
      </w:r>
      <w:r>
        <w:rPr>
          <w:noProof/>
        </w:rPr>
        <w:fldChar w:fldCharType="end"/>
      </w:r>
    </w:p>
    <w:p w14:paraId="7DF2E349" w14:textId="73F53D06" w:rsidR="00DD0661" w:rsidRDefault="00DD0661">
      <w:pPr>
        <w:pStyle w:val="TM3"/>
        <w:tabs>
          <w:tab w:val="right" w:leader="dot" w:pos="9062"/>
        </w:tabs>
        <w:rPr>
          <w:rFonts w:asciiTheme="minorHAnsi" w:eastAsiaTheme="minorEastAsia" w:hAnsiTheme="minorHAnsi" w:cstheme="minorBidi"/>
          <w:noProof/>
        </w:rPr>
      </w:pPr>
      <w:r>
        <w:rPr>
          <w:noProof/>
        </w:rPr>
        <w:t>Accéder et gérer vos abonnements</w:t>
      </w:r>
      <w:r>
        <w:rPr>
          <w:noProof/>
        </w:rPr>
        <w:tab/>
      </w:r>
      <w:r>
        <w:rPr>
          <w:noProof/>
        </w:rPr>
        <w:fldChar w:fldCharType="begin"/>
      </w:r>
      <w:r>
        <w:rPr>
          <w:noProof/>
        </w:rPr>
        <w:instrText xml:space="preserve"> PAGEREF _Toc11680344 \h </w:instrText>
      </w:r>
      <w:r>
        <w:rPr>
          <w:noProof/>
        </w:rPr>
      </w:r>
      <w:r>
        <w:rPr>
          <w:noProof/>
        </w:rPr>
        <w:fldChar w:fldCharType="separate"/>
      </w:r>
      <w:r>
        <w:rPr>
          <w:noProof/>
        </w:rPr>
        <w:t>63</w:t>
      </w:r>
      <w:r>
        <w:rPr>
          <w:noProof/>
        </w:rPr>
        <w:fldChar w:fldCharType="end"/>
      </w:r>
    </w:p>
    <w:p w14:paraId="6A06579C" w14:textId="61DF3F76" w:rsidR="00DD0661" w:rsidRDefault="00DD0661">
      <w:pPr>
        <w:pStyle w:val="TM3"/>
        <w:tabs>
          <w:tab w:val="right" w:leader="dot" w:pos="9062"/>
        </w:tabs>
        <w:rPr>
          <w:rFonts w:asciiTheme="minorHAnsi" w:eastAsiaTheme="minorEastAsia" w:hAnsiTheme="minorHAnsi" w:cstheme="minorBidi"/>
          <w:noProof/>
        </w:rPr>
      </w:pPr>
      <w:r>
        <w:rPr>
          <w:noProof/>
        </w:rPr>
        <w:t>Réaliser un kata</w:t>
      </w:r>
      <w:r>
        <w:rPr>
          <w:noProof/>
        </w:rPr>
        <w:tab/>
      </w:r>
      <w:r>
        <w:rPr>
          <w:noProof/>
        </w:rPr>
        <w:fldChar w:fldCharType="begin"/>
      </w:r>
      <w:r>
        <w:rPr>
          <w:noProof/>
        </w:rPr>
        <w:instrText xml:space="preserve"> PAGEREF _Toc11680345 \h </w:instrText>
      </w:r>
      <w:r>
        <w:rPr>
          <w:noProof/>
        </w:rPr>
      </w:r>
      <w:r>
        <w:rPr>
          <w:noProof/>
        </w:rPr>
        <w:fldChar w:fldCharType="separate"/>
      </w:r>
      <w:r>
        <w:rPr>
          <w:noProof/>
        </w:rPr>
        <w:t>63</w:t>
      </w:r>
      <w:r>
        <w:rPr>
          <w:noProof/>
        </w:rPr>
        <w:fldChar w:fldCharType="end"/>
      </w:r>
    </w:p>
    <w:p w14:paraId="105BF1B0" w14:textId="381BF926" w:rsidR="00DD0661" w:rsidRDefault="00DD0661">
      <w:pPr>
        <w:pStyle w:val="TM3"/>
        <w:tabs>
          <w:tab w:val="right" w:leader="dot" w:pos="9062"/>
        </w:tabs>
        <w:rPr>
          <w:rFonts w:asciiTheme="minorHAnsi" w:eastAsiaTheme="minorEastAsia" w:hAnsiTheme="minorHAnsi" w:cstheme="minorBidi"/>
          <w:noProof/>
        </w:rPr>
      </w:pPr>
      <w:r>
        <w:rPr>
          <w:noProof/>
        </w:rPr>
        <w:t>Rechercher des programmes</w:t>
      </w:r>
      <w:r>
        <w:rPr>
          <w:noProof/>
        </w:rPr>
        <w:tab/>
      </w:r>
      <w:r>
        <w:rPr>
          <w:noProof/>
        </w:rPr>
        <w:fldChar w:fldCharType="begin"/>
      </w:r>
      <w:r>
        <w:rPr>
          <w:noProof/>
        </w:rPr>
        <w:instrText xml:space="preserve"> PAGEREF _Toc11680346 \h </w:instrText>
      </w:r>
      <w:r>
        <w:rPr>
          <w:noProof/>
        </w:rPr>
      </w:r>
      <w:r>
        <w:rPr>
          <w:noProof/>
        </w:rPr>
        <w:fldChar w:fldCharType="separate"/>
      </w:r>
      <w:r>
        <w:rPr>
          <w:noProof/>
        </w:rPr>
        <w:t>64</w:t>
      </w:r>
      <w:r>
        <w:rPr>
          <w:noProof/>
        </w:rPr>
        <w:fldChar w:fldCharType="end"/>
      </w:r>
    </w:p>
    <w:p w14:paraId="3253A3A3" w14:textId="65FC1D26" w:rsidR="00DD0661" w:rsidRDefault="00DD0661">
      <w:pPr>
        <w:pStyle w:val="TM2"/>
        <w:tabs>
          <w:tab w:val="right" w:leader="dot" w:pos="9062"/>
        </w:tabs>
        <w:rPr>
          <w:rFonts w:asciiTheme="minorHAnsi" w:eastAsiaTheme="minorEastAsia" w:hAnsiTheme="minorHAnsi" w:cstheme="minorBidi"/>
          <w:noProof/>
        </w:rPr>
      </w:pPr>
      <w:r>
        <w:rPr>
          <w:noProof/>
        </w:rPr>
        <w:t>N’importe qui</w:t>
      </w:r>
      <w:r>
        <w:rPr>
          <w:noProof/>
        </w:rPr>
        <w:tab/>
      </w:r>
      <w:r>
        <w:rPr>
          <w:noProof/>
        </w:rPr>
        <w:fldChar w:fldCharType="begin"/>
      </w:r>
      <w:r>
        <w:rPr>
          <w:noProof/>
        </w:rPr>
        <w:instrText xml:space="preserve"> PAGEREF _Toc11680347 \h </w:instrText>
      </w:r>
      <w:r>
        <w:rPr>
          <w:noProof/>
        </w:rPr>
      </w:r>
      <w:r>
        <w:rPr>
          <w:noProof/>
        </w:rPr>
        <w:fldChar w:fldCharType="separate"/>
      </w:r>
      <w:r>
        <w:rPr>
          <w:noProof/>
        </w:rPr>
        <w:t>64</w:t>
      </w:r>
      <w:r>
        <w:rPr>
          <w:noProof/>
        </w:rPr>
        <w:fldChar w:fldCharType="end"/>
      </w:r>
    </w:p>
    <w:p w14:paraId="4DB96E9E" w14:textId="0E970310" w:rsidR="00DD0661" w:rsidRDefault="00DD0661">
      <w:pPr>
        <w:pStyle w:val="TM3"/>
        <w:tabs>
          <w:tab w:val="right" w:leader="dot" w:pos="9062"/>
        </w:tabs>
        <w:rPr>
          <w:rFonts w:asciiTheme="minorHAnsi" w:eastAsiaTheme="minorEastAsia" w:hAnsiTheme="minorHAnsi" w:cstheme="minorBidi"/>
          <w:noProof/>
        </w:rPr>
      </w:pPr>
      <w:r>
        <w:rPr>
          <w:noProof/>
        </w:rPr>
        <w:t>Rejoindre DojoHepia</w:t>
      </w:r>
      <w:r>
        <w:rPr>
          <w:noProof/>
        </w:rPr>
        <w:tab/>
      </w:r>
      <w:r>
        <w:rPr>
          <w:noProof/>
        </w:rPr>
        <w:fldChar w:fldCharType="begin"/>
      </w:r>
      <w:r>
        <w:rPr>
          <w:noProof/>
        </w:rPr>
        <w:instrText xml:space="preserve"> PAGEREF _Toc11680348 \h </w:instrText>
      </w:r>
      <w:r>
        <w:rPr>
          <w:noProof/>
        </w:rPr>
      </w:r>
      <w:r>
        <w:rPr>
          <w:noProof/>
        </w:rPr>
        <w:fldChar w:fldCharType="separate"/>
      </w:r>
      <w:r>
        <w:rPr>
          <w:noProof/>
        </w:rPr>
        <w:t>64</w:t>
      </w:r>
      <w:r>
        <w:rPr>
          <w:noProof/>
        </w:rPr>
        <w:fldChar w:fldCharType="end"/>
      </w:r>
    </w:p>
    <w:p w14:paraId="5DD58B66" w14:textId="6FA69A10" w:rsidR="00DD0661" w:rsidRDefault="00DD0661">
      <w:pPr>
        <w:pStyle w:val="TM3"/>
        <w:tabs>
          <w:tab w:val="right" w:leader="dot" w:pos="9062"/>
        </w:tabs>
        <w:rPr>
          <w:rFonts w:asciiTheme="minorHAnsi" w:eastAsiaTheme="minorEastAsia" w:hAnsiTheme="minorHAnsi" w:cstheme="minorBidi"/>
          <w:noProof/>
        </w:rPr>
      </w:pPr>
      <w:r>
        <w:rPr>
          <w:noProof/>
        </w:rPr>
        <w:t>S’authentifier à DojoHepia</w:t>
      </w:r>
      <w:r>
        <w:rPr>
          <w:noProof/>
        </w:rPr>
        <w:tab/>
      </w:r>
      <w:r>
        <w:rPr>
          <w:noProof/>
        </w:rPr>
        <w:fldChar w:fldCharType="begin"/>
      </w:r>
      <w:r>
        <w:rPr>
          <w:noProof/>
        </w:rPr>
        <w:instrText xml:space="preserve"> PAGEREF _Toc11680349 \h </w:instrText>
      </w:r>
      <w:r>
        <w:rPr>
          <w:noProof/>
        </w:rPr>
      </w:r>
      <w:r>
        <w:rPr>
          <w:noProof/>
        </w:rPr>
        <w:fldChar w:fldCharType="separate"/>
      </w:r>
      <w:r>
        <w:rPr>
          <w:noProof/>
        </w:rPr>
        <w:t>65</w:t>
      </w:r>
      <w:r>
        <w:rPr>
          <w:noProof/>
        </w:rPr>
        <w:fldChar w:fldCharType="end"/>
      </w:r>
    </w:p>
    <w:p w14:paraId="6451A663" w14:textId="49A38C39" w:rsidR="00DD0661" w:rsidRDefault="00DD0661">
      <w:pPr>
        <w:pStyle w:val="TM1"/>
        <w:tabs>
          <w:tab w:val="right" w:leader="dot" w:pos="9062"/>
        </w:tabs>
        <w:rPr>
          <w:rFonts w:asciiTheme="minorHAnsi" w:eastAsiaTheme="minorEastAsia" w:hAnsiTheme="minorHAnsi" w:cstheme="minorBidi"/>
          <w:noProof/>
        </w:rPr>
      </w:pPr>
      <w:r>
        <w:rPr>
          <w:noProof/>
        </w:rPr>
        <w:lastRenderedPageBreak/>
        <w:t>Annexe 3 : Ajouter un langage pour les katas</w:t>
      </w:r>
      <w:r>
        <w:rPr>
          <w:noProof/>
        </w:rPr>
        <w:tab/>
      </w:r>
      <w:r>
        <w:rPr>
          <w:noProof/>
        </w:rPr>
        <w:fldChar w:fldCharType="begin"/>
      </w:r>
      <w:r>
        <w:rPr>
          <w:noProof/>
        </w:rPr>
        <w:instrText xml:space="preserve"> PAGEREF _Toc11680350 \h </w:instrText>
      </w:r>
      <w:r>
        <w:rPr>
          <w:noProof/>
        </w:rPr>
      </w:r>
      <w:r>
        <w:rPr>
          <w:noProof/>
        </w:rPr>
        <w:fldChar w:fldCharType="separate"/>
      </w:r>
      <w:r>
        <w:rPr>
          <w:noProof/>
        </w:rPr>
        <w:t>66</w:t>
      </w:r>
      <w:r>
        <w:rPr>
          <w:noProof/>
        </w:rPr>
        <w:fldChar w:fldCharType="end"/>
      </w:r>
    </w:p>
    <w:p w14:paraId="2B69181B" w14:textId="46F99B7B" w:rsidR="00DD0661" w:rsidRDefault="00DD0661">
      <w:pPr>
        <w:pStyle w:val="TM2"/>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1680351 \h </w:instrText>
      </w:r>
      <w:r>
        <w:rPr>
          <w:noProof/>
        </w:rPr>
      </w:r>
      <w:r>
        <w:rPr>
          <w:noProof/>
        </w:rPr>
        <w:fldChar w:fldCharType="separate"/>
      </w:r>
      <w:r>
        <w:rPr>
          <w:noProof/>
        </w:rPr>
        <w:t>66</w:t>
      </w:r>
      <w:r>
        <w:rPr>
          <w:noProof/>
        </w:rPr>
        <w:fldChar w:fldCharType="end"/>
      </w:r>
    </w:p>
    <w:p w14:paraId="79CE8C1C" w14:textId="098B358C" w:rsidR="00DD0661" w:rsidRDefault="00DD0661">
      <w:pPr>
        <w:pStyle w:val="TM3"/>
        <w:tabs>
          <w:tab w:val="right" w:leader="dot" w:pos="9062"/>
        </w:tabs>
        <w:rPr>
          <w:rFonts w:asciiTheme="minorHAnsi" w:eastAsiaTheme="minorEastAsia" w:hAnsiTheme="minorHAnsi" w:cstheme="minorBidi"/>
          <w:noProof/>
        </w:rPr>
      </w:pPr>
      <w:r>
        <w:rPr>
          <w:noProof/>
        </w:rPr>
        <w:t>Image docker</w:t>
      </w:r>
      <w:r>
        <w:rPr>
          <w:noProof/>
        </w:rPr>
        <w:tab/>
      </w:r>
      <w:r>
        <w:rPr>
          <w:noProof/>
        </w:rPr>
        <w:fldChar w:fldCharType="begin"/>
      </w:r>
      <w:r>
        <w:rPr>
          <w:noProof/>
        </w:rPr>
        <w:instrText xml:space="preserve"> PAGEREF _Toc11680352 \h </w:instrText>
      </w:r>
      <w:r>
        <w:rPr>
          <w:noProof/>
        </w:rPr>
      </w:r>
      <w:r>
        <w:rPr>
          <w:noProof/>
        </w:rPr>
        <w:fldChar w:fldCharType="separate"/>
      </w:r>
      <w:r>
        <w:rPr>
          <w:noProof/>
        </w:rPr>
        <w:t>66</w:t>
      </w:r>
      <w:r>
        <w:rPr>
          <w:noProof/>
        </w:rPr>
        <w:fldChar w:fldCharType="end"/>
      </w:r>
    </w:p>
    <w:p w14:paraId="03E2193E" w14:textId="7930AC1F" w:rsidR="00DD0661" w:rsidRDefault="00DD0661">
      <w:pPr>
        <w:pStyle w:val="TM3"/>
        <w:tabs>
          <w:tab w:val="right" w:leader="dot" w:pos="9062"/>
        </w:tabs>
        <w:rPr>
          <w:rFonts w:asciiTheme="minorHAnsi" w:eastAsiaTheme="minorEastAsia" w:hAnsiTheme="minorHAnsi" w:cstheme="minorBidi"/>
          <w:noProof/>
        </w:rPr>
      </w:pPr>
      <w:r>
        <w:rPr>
          <w:noProof/>
        </w:rPr>
        <w:t>Mise à jour du Service de compilation Javalin</w:t>
      </w:r>
      <w:r>
        <w:rPr>
          <w:noProof/>
        </w:rPr>
        <w:tab/>
      </w:r>
      <w:r>
        <w:rPr>
          <w:noProof/>
        </w:rPr>
        <w:fldChar w:fldCharType="begin"/>
      </w:r>
      <w:r>
        <w:rPr>
          <w:noProof/>
        </w:rPr>
        <w:instrText xml:space="preserve"> PAGEREF _Toc11680353 \h </w:instrText>
      </w:r>
      <w:r>
        <w:rPr>
          <w:noProof/>
        </w:rPr>
      </w:r>
      <w:r>
        <w:rPr>
          <w:noProof/>
        </w:rPr>
        <w:fldChar w:fldCharType="separate"/>
      </w:r>
      <w:r>
        <w:rPr>
          <w:noProof/>
        </w:rPr>
        <w:t>68</w:t>
      </w:r>
      <w:r>
        <w:rPr>
          <w:noProof/>
        </w:rPr>
        <w:fldChar w:fldCharType="end"/>
      </w:r>
    </w:p>
    <w:p w14:paraId="13EF17CC" w14:textId="599292CE" w:rsidR="00DD0661" w:rsidRDefault="00DD0661">
      <w:pPr>
        <w:pStyle w:val="TM1"/>
        <w:tabs>
          <w:tab w:val="right" w:leader="dot" w:pos="9062"/>
        </w:tabs>
        <w:rPr>
          <w:rFonts w:asciiTheme="minorHAnsi" w:eastAsiaTheme="minorEastAsia" w:hAnsiTheme="minorHAnsi" w:cstheme="minorBidi"/>
          <w:noProof/>
        </w:rPr>
      </w:pPr>
      <w:r>
        <w:rPr>
          <w:noProof/>
        </w:rPr>
        <w:t>Annexe 4 : Utiliser DojoHepia</w:t>
      </w:r>
      <w:r>
        <w:rPr>
          <w:noProof/>
        </w:rPr>
        <w:tab/>
      </w:r>
      <w:r>
        <w:rPr>
          <w:noProof/>
        </w:rPr>
        <w:fldChar w:fldCharType="begin"/>
      </w:r>
      <w:r>
        <w:rPr>
          <w:noProof/>
        </w:rPr>
        <w:instrText xml:space="preserve"> PAGEREF _Toc11680354 \h </w:instrText>
      </w:r>
      <w:r>
        <w:rPr>
          <w:noProof/>
        </w:rPr>
      </w:r>
      <w:r>
        <w:rPr>
          <w:noProof/>
        </w:rPr>
        <w:fldChar w:fldCharType="separate"/>
      </w:r>
      <w:r>
        <w:rPr>
          <w:noProof/>
        </w:rPr>
        <w:t>69</w:t>
      </w:r>
      <w:r>
        <w:rPr>
          <w:noProof/>
        </w:rPr>
        <w:fldChar w:fldCharType="end"/>
      </w:r>
    </w:p>
    <w:p w14:paraId="5670B065" w14:textId="1A512D98" w:rsidR="00DD0661" w:rsidRDefault="00DD0661">
      <w:pPr>
        <w:pStyle w:val="TM1"/>
        <w:tabs>
          <w:tab w:val="right" w:leader="dot" w:pos="9062"/>
        </w:tabs>
        <w:rPr>
          <w:rFonts w:asciiTheme="minorHAnsi" w:eastAsiaTheme="minorEastAsia" w:hAnsiTheme="minorHAnsi" w:cstheme="minorBidi"/>
          <w:noProof/>
        </w:rPr>
      </w:pPr>
      <w:r>
        <w:rPr>
          <w:noProof/>
        </w:rPr>
        <w:t>Références documentaires</w:t>
      </w:r>
      <w:r>
        <w:rPr>
          <w:noProof/>
        </w:rPr>
        <w:tab/>
      </w:r>
      <w:r>
        <w:rPr>
          <w:noProof/>
        </w:rPr>
        <w:fldChar w:fldCharType="begin"/>
      </w:r>
      <w:r>
        <w:rPr>
          <w:noProof/>
        </w:rPr>
        <w:instrText xml:space="preserve"> PAGEREF _Toc11680355 \h </w:instrText>
      </w:r>
      <w:r>
        <w:rPr>
          <w:noProof/>
        </w:rPr>
      </w:r>
      <w:r>
        <w:rPr>
          <w:noProof/>
        </w:rPr>
        <w:fldChar w:fldCharType="separate"/>
      </w:r>
      <w:r>
        <w:rPr>
          <w:noProof/>
        </w:rPr>
        <w:t>70</w:t>
      </w:r>
      <w:r>
        <w:rPr>
          <w:noProof/>
        </w:rPr>
        <w:fldChar w:fldCharType="end"/>
      </w:r>
    </w:p>
    <w:p w14:paraId="13C9D948" w14:textId="5859B720" w:rsidR="005A1F30" w:rsidRDefault="004556F7" w:rsidP="00B977EA">
      <w:pPr>
        <w:rPr>
          <w:b/>
          <w:bCs/>
          <w:kern w:val="36"/>
          <w:sz w:val="32"/>
          <w:szCs w:val="32"/>
          <w:lang w:eastAsia="fr-CH"/>
        </w:rPr>
      </w:pPr>
      <w:r>
        <w:rPr>
          <w:b/>
          <w:bCs/>
          <w:kern w:val="36"/>
          <w:sz w:val="32"/>
          <w:szCs w:val="32"/>
          <w:lang w:eastAsia="fr-CH"/>
        </w:rPr>
        <w:fldChar w:fldCharType="end"/>
      </w:r>
      <w:r w:rsidR="005A1F30">
        <w:rPr>
          <w:b/>
          <w:bCs/>
          <w:kern w:val="36"/>
          <w:sz w:val="32"/>
          <w:szCs w:val="32"/>
          <w:lang w:eastAsia="fr-CH"/>
        </w:rPr>
        <w:br w:type="page"/>
      </w:r>
    </w:p>
    <w:p w14:paraId="41A165AA" w14:textId="77777777" w:rsidR="001F2CCA" w:rsidRPr="001854DC" w:rsidRDefault="001F2CCA" w:rsidP="001854DC">
      <w:pPr>
        <w:jc w:val="center"/>
        <w:rPr>
          <w:iCs/>
          <w:lang w:eastAsia="fr-CH"/>
        </w:rPr>
      </w:pPr>
    </w:p>
    <w:p w14:paraId="67C601AC" w14:textId="77777777" w:rsidR="001F2CCA" w:rsidRPr="001854DC" w:rsidRDefault="001F2CCA" w:rsidP="001854DC">
      <w:pPr>
        <w:pStyle w:val="western"/>
        <w:spacing w:before="0" w:beforeAutospacing="0" w:after="0" w:line="240" w:lineRule="auto"/>
        <w:jc w:val="center"/>
      </w:pPr>
    </w:p>
    <w:p w14:paraId="323B184C" w14:textId="77777777" w:rsidR="001F2CCA" w:rsidRPr="001854DC" w:rsidRDefault="001F2CCA" w:rsidP="001854DC">
      <w:pPr>
        <w:jc w:val="center"/>
        <w:rPr>
          <w:b/>
          <w:bCs/>
          <w:kern w:val="36"/>
          <w:lang w:eastAsia="fr-CH"/>
        </w:rPr>
      </w:pPr>
    </w:p>
    <w:p w14:paraId="201FFC45" w14:textId="77777777" w:rsidR="001279D6" w:rsidRPr="001854DC" w:rsidRDefault="001279D6" w:rsidP="001854DC">
      <w:pPr>
        <w:jc w:val="center"/>
        <w:rPr>
          <w:b/>
          <w:bCs/>
          <w:kern w:val="36"/>
          <w:lang w:eastAsia="fr-CH"/>
        </w:rPr>
      </w:pPr>
    </w:p>
    <w:p w14:paraId="061DA2AF" w14:textId="77777777" w:rsidR="001279D6" w:rsidRPr="001854DC" w:rsidRDefault="001279D6" w:rsidP="001854DC">
      <w:pPr>
        <w:jc w:val="center"/>
        <w:rPr>
          <w:b/>
          <w:bCs/>
          <w:kern w:val="36"/>
          <w:lang w:eastAsia="fr-CH"/>
        </w:rPr>
      </w:pPr>
    </w:p>
    <w:p w14:paraId="39F6CF38" w14:textId="77777777" w:rsidR="001854DC" w:rsidRPr="001854DC" w:rsidRDefault="001854DC" w:rsidP="001854DC">
      <w:pPr>
        <w:jc w:val="center"/>
        <w:rPr>
          <w:b/>
          <w:bCs/>
          <w:kern w:val="36"/>
          <w:lang w:eastAsia="fr-CH"/>
        </w:rPr>
      </w:pPr>
    </w:p>
    <w:p w14:paraId="4C78614C" w14:textId="77777777" w:rsidR="001854DC" w:rsidRPr="001854DC" w:rsidRDefault="001854DC" w:rsidP="001854DC">
      <w:pPr>
        <w:jc w:val="center"/>
        <w:rPr>
          <w:b/>
          <w:bCs/>
          <w:kern w:val="36"/>
          <w:lang w:eastAsia="fr-CH"/>
        </w:rPr>
      </w:pPr>
    </w:p>
    <w:p w14:paraId="4139852A" w14:textId="77777777" w:rsidR="001854DC" w:rsidRPr="001854DC" w:rsidRDefault="001854DC" w:rsidP="001854DC">
      <w:pPr>
        <w:jc w:val="center"/>
        <w:rPr>
          <w:b/>
          <w:bCs/>
          <w:kern w:val="36"/>
          <w:lang w:eastAsia="fr-CH"/>
        </w:rPr>
      </w:pPr>
    </w:p>
    <w:p w14:paraId="56B66CF4" w14:textId="77777777" w:rsidR="001854DC" w:rsidRDefault="001854DC" w:rsidP="001854DC">
      <w:pPr>
        <w:jc w:val="center"/>
        <w:rPr>
          <w:b/>
          <w:bCs/>
          <w:kern w:val="36"/>
          <w:lang w:eastAsia="fr-CH"/>
        </w:rPr>
      </w:pPr>
    </w:p>
    <w:p w14:paraId="2F7EBE88" w14:textId="77777777" w:rsidR="001854DC" w:rsidRPr="001854DC" w:rsidRDefault="001854DC" w:rsidP="001854DC">
      <w:pPr>
        <w:jc w:val="center"/>
        <w:rPr>
          <w:b/>
          <w:bCs/>
          <w:kern w:val="36"/>
          <w:lang w:eastAsia="fr-CH"/>
        </w:rPr>
      </w:pPr>
    </w:p>
    <w:p w14:paraId="2238A6E4" w14:textId="77777777" w:rsidR="00CC0991" w:rsidRDefault="00CC0991" w:rsidP="00CC0991">
      <w:pPr>
        <w:jc w:val="center"/>
        <w:rPr>
          <w:rFonts w:ascii="MS Mincho" w:eastAsia="MS Mincho" w:hAnsi="MS Mincho" w:cs="MS Mincho"/>
          <w:bCs/>
          <w:i/>
          <w:kern w:val="36"/>
          <w:lang w:eastAsia="fr-CH"/>
        </w:rPr>
      </w:pPr>
    </w:p>
    <w:p w14:paraId="006E00B6" w14:textId="77777777" w:rsidR="00CC0991" w:rsidRDefault="00CC0991" w:rsidP="00CC0991">
      <w:pPr>
        <w:jc w:val="center"/>
        <w:rPr>
          <w:rFonts w:ascii="MS Mincho" w:eastAsia="MS Mincho" w:hAnsi="MS Mincho" w:cs="MS Mincho"/>
          <w:bCs/>
          <w:i/>
          <w:kern w:val="36"/>
          <w:lang w:eastAsia="fr-CH"/>
        </w:rPr>
      </w:pPr>
    </w:p>
    <w:p w14:paraId="7464893C" w14:textId="77777777" w:rsidR="00CC0991" w:rsidRDefault="00CC0991" w:rsidP="00CC0991">
      <w:pPr>
        <w:jc w:val="center"/>
        <w:rPr>
          <w:rFonts w:ascii="MS Mincho" w:eastAsia="MS Mincho" w:hAnsi="MS Mincho" w:cs="MS Mincho"/>
          <w:bCs/>
          <w:i/>
          <w:kern w:val="36"/>
          <w:lang w:eastAsia="fr-CH"/>
        </w:rPr>
      </w:pPr>
    </w:p>
    <w:p w14:paraId="057E5F22" w14:textId="77777777" w:rsidR="00CC0991" w:rsidRDefault="00CC0991" w:rsidP="00CC0991">
      <w:pPr>
        <w:jc w:val="center"/>
        <w:rPr>
          <w:rFonts w:ascii="MS Mincho" w:eastAsia="MS Mincho" w:hAnsi="MS Mincho" w:cs="MS Mincho"/>
          <w:bCs/>
          <w:i/>
          <w:kern w:val="36"/>
          <w:lang w:eastAsia="fr-CH"/>
        </w:rPr>
      </w:pPr>
    </w:p>
    <w:p w14:paraId="12C4C552" w14:textId="77777777" w:rsidR="00CC0991" w:rsidRDefault="00CC0991" w:rsidP="00CC0991">
      <w:pPr>
        <w:jc w:val="center"/>
        <w:rPr>
          <w:rFonts w:ascii="MS Mincho" w:eastAsia="MS Mincho" w:hAnsi="MS Mincho" w:cs="MS Mincho"/>
          <w:bCs/>
          <w:i/>
          <w:kern w:val="36"/>
          <w:lang w:eastAsia="fr-CH"/>
        </w:rPr>
      </w:pPr>
    </w:p>
    <w:p w14:paraId="24E2414D" w14:textId="77777777" w:rsidR="00CC0991" w:rsidRDefault="00CC0991" w:rsidP="00CC0991">
      <w:pPr>
        <w:jc w:val="center"/>
        <w:rPr>
          <w:rFonts w:ascii="MS Mincho" w:eastAsia="MS Mincho" w:hAnsi="MS Mincho" w:cs="MS Mincho"/>
          <w:bCs/>
          <w:i/>
          <w:kern w:val="36"/>
          <w:lang w:eastAsia="fr-CH"/>
        </w:rPr>
      </w:pPr>
    </w:p>
    <w:p w14:paraId="0CE984F1" w14:textId="77777777" w:rsidR="00CC0991" w:rsidRDefault="00CC0991" w:rsidP="00CC0991">
      <w:pPr>
        <w:jc w:val="center"/>
        <w:rPr>
          <w:rFonts w:ascii="MS Mincho" w:eastAsia="MS Mincho" w:hAnsi="MS Mincho" w:cs="MS Mincho"/>
          <w:bCs/>
          <w:i/>
          <w:kern w:val="36"/>
          <w:lang w:eastAsia="fr-CH"/>
        </w:rPr>
      </w:pPr>
    </w:p>
    <w:p w14:paraId="406B916A" w14:textId="77777777" w:rsidR="00CC0991" w:rsidRDefault="00CC0991" w:rsidP="00CC0991">
      <w:pPr>
        <w:jc w:val="center"/>
        <w:rPr>
          <w:rFonts w:ascii="MS Mincho" w:eastAsia="MS Mincho" w:hAnsi="MS Mincho" w:cs="MS Mincho"/>
          <w:bCs/>
          <w:i/>
          <w:kern w:val="36"/>
          <w:lang w:eastAsia="fr-CH"/>
        </w:rPr>
      </w:pPr>
    </w:p>
    <w:p w14:paraId="64E61929" w14:textId="77777777" w:rsidR="00CC0991" w:rsidRDefault="00CC0991" w:rsidP="00CC0991">
      <w:pPr>
        <w:jc w:val="center"/>
        <w:rPr>
          <w:rFonts w:ascii="MS Mincho" w:eastAsia="MS Mincho" w:hAnsi="MS Mincho" w:cs="MS Mincho"/>
          <w:bCs/>
          <w:i/>
          <w:kern w:val="36"/>
          <w:lang w:eastAsia="fr-CH"/>
        </w:rPr>
      </w:pPr>
    </w:p>
    <w:p w14:paraId="03605F48" w14:textId="77777777" w:rsidR="00CC0991" w:rsidRDefault="00CC0991" w:rsidP="00CC0991">
      <w:pPr>
        <w:jc w:val="center"/>
        <w:rPr>
          <w:rFonts w:ascii="MS Mincho" w:eastAsia="MS Mincho" w:hAnsi="MS Mincho" w:cs="MS Mincho"/>
          <w:bCs/>
          <w:i/>
          <w:kern w:val="36"/>
          <w:lang w:eastAsia="fr-CH"/>
        </w:rPr>
      </w:pPr>
    </w:p>
    <w:p w14:paraId="7E27C9EE" w14:textId="77777777" w:rsidR="00CC0991" w:rsidRDefault="00CC0991" w:rsidP="00513B68">
      <w:pPr>
        <w:rPr>
          <w:rFonts w:ascii="MS Mincho" w:eastAsia="MS Mincho" w:hAnsi="MS Mincho" w:cs="MS Mincho"/>
          <w:bCs/>
          <w:i/>
          <w:kern w:val="36"/>
          <w:lang w:eastAsia="fr-CH"/>
        </w:rPr>
      </w:pPr>
    </w:p>
    <w:p w14:paraId="1A9A8886" w14:textId="77777777" w:rsidR="00CC0991" w:rsidRDefault="00CC0991" w:rsidP="00CC0991">
      <w:pPr>
        <w:jc w:val="center"/>
        <w:rPr>
          <w:rFonts w:ascii="MS Mincho" w:eastAsia="MS Mincho" w:hAnsi="MS Mincho" w:cs="MS Mincho"/>
          <w:bCs/>
          <w:i/>
          <w:kern w:val="36"/>
          <w:lang w:eastAsia="fr-CH"/>
        </w:rPr>
      </w:pPr>
    </w:p>
    <w:p w14:paraId="043DD95B" w14:textId="6DA1EC5F" w:rsidR="00CA6D5A" w:rsidRDefault="009C0196" w:rsidP="00CC0991">
      <w:pPr>
        <w:jc w:val="center"/>
        <w:rPr>
          <w:b/>
          <w:bCs/>
          <w:kern w:val="36"/>
          <w:sz w:val="32"/>
          <w:szCs w:val="32"/>
          <w:lang w:eastAsia="fr-CH"/>
        </w:rPr>
      </w:pPr>
      <w:r>
        <w:rPr>
          <w:rFonts w:ascii="MS Mincho" w:eastAsia="MS Mincho" w:hAnsi="MS Mincho" w:cs="MS Mincho" w:hint="eastAsia"/>
          <w:bCs/>
          <w:i/>
          <w:kern w:val="36"/>
          <w:lang w:eastAsia="fr-CH"/>
        </w:rPr>
        <w:t>M</w:t>
      </w:r>
      <w:r>
        <w:rPr>
          <w:rFonts w:ascii="MS Mincho" w:eastAsia="MS Mincho" w:hAnsi="MS Mincho" w:cs="MS Mincho"/>
          <w:bCs/>
          <w:i/>
          <w:kern w:val="36"/>
          <w:lang w:eastAsia="fr-CH"/>
        </w:rPr>
        <w:t>emento mori.</w:t>
      </w:r>
      <w:r w:rsidR="00CA6D5A">
        <w:rPr>
          <w:b/>
          <w:bCs/>
          <w:kern w:val="36"/>
          <w:sz w:val="32"/>
          <w:szCs w:val="32"/>
          <w:lang w:eastAsia="fr-CH"/>
        </w:rPr>
        <w:br w:type="page"/>
      </w:r>
    </w:p>
    <w:p w14:paraId="53C82517" w14:textId="77777777" w:rsidR="001F2CCA" w:rsidRDefault="001F2CCA" w:rsidP="00B977EA">
      <w:pPr>
        <w:rPr>
          <w:b/>
          <w:bCs/>
          <w:kern w:val="36"/>
          <w:sz w:val="32"/>
          <w:szCs w:val="32"/>
          <w:lang w:eastAsia="fr-CH"/>
        </w:rPr>
      </w:pPr>
    </w:p>
    <w:p w14:paraId="4043C390" w14:textId="77777777" w:rsidR="004175DC" w:rsidRPr="004175DC" w:rsidRDefault="00C1730D" w:rsidP="001D6E74">
      <w:pPr>
        <w:pStyle w:val="Titre"/>
      </w:pPr>
      <w:bookmarkStart w:id="1" w:name="_Toc11680279"/>
      <w:r w:rsidRPr="001D6E74">
        <w:t>Remerciements</w:t>
      </w:r>
      <w:bookmarkEnd w:id="1"/>
    </w:p>
    <w:p w14:paraId="02B24DD9" w14:textId="77777777" w:rsidR="003548F2" w:rsidRDefault="003548F2" w:rsidP="00B977EA">
      <w:pPr>
        <w:pStyle w:val="western"/>
        <w:spacing w:before="0" w:beforeAutospacing="0" w:after="0" w:line="240" w:lineRule="auto"/>
      </w:pPr>
      <w:bookmarkStart w:id="2" w:name="__DdeLink__4494_815341517"/>
      <w:bookmarkEnd w:id="2"/>
    </w:p>
    <w:p w14:paraId="0D612BD7" w14:textId="77777777" w:rsidR="003548F2" w:rsidRDefault="003548F2" w:rsidP="00B977EA">
      <w:pPr>
        <w:pStyle w:val="western"/>
        <w:spacing w:before="0" w:beforeAutospacing="0" w:after="0" w:line="240" w:lineRule="auto"/>
      </w:pPr>
    </w:p>
    <w:p w14:paraId="63DB9ED0" w14:textId="0B3AA9CD" w:rsidR="001279D6" w:rsidRDefault="001279D6" w:rsidP="00942CB6">
      <w:pPr>
        <w:pStyle w:val="western"/>
        <w:spacing w:before="0" w:beforeAutospacing="0" w:after="0"/>
        <w:ind w:firstLine="708"/>
      </w:pPr>
      <w:r>
        <w:t xml:space="preserve">&lt; </w:t>
      </w:r>
      <w:r w:rsidRPr="0020008D">
        <w:rPr>
          <w:i/>
        </w:rPr>
        <w:t xml:space="preserve">Formulez ici vos remerciements aux personnes qui vous ont aidé dans la réalisation de votre travail. Les remerciements sont rédigés dans le style </w:t>
      </w:r>
      <w:r w:rsidRPr="003548F2">
        <w:t>« Corps de texte »</w:t>
      </w:r>
      <w:r>
        <w:t xml:space="preserve"> &gt;.</w:t>
      </w:r>
    </w:p>
    <w:p w14:paraId="6490DE5C" w14:textId="5AE43CA4" w:rsidR="00277FE3" w:rsidRDefault="00277FE3" w:rsidP="00942CB6">
      <w:pPr>
        <w:pStyle w:val="western"/>
        <w:spacing w:before="0" w:beforeAutospacing="0" w:after="0"/>
        <w:ind w:firstLine="708"/>
      </w:pPr>
    </w:p>
    <w:p w14:paraId="00F74137" w14:textId="3703237D" w:rsidR="00277FE3" w:rsidRPr="00277FE3" w:rsidRDefault="00277FE3" w:rsidP="00942CB6">
      <w:pPr>
        <w:pStyle w:val="western"/>
        <w:spacing w:before="0" w:beforeAutospacing="0" w:after="0"/>
        <w:ind w:firstLine="708"/>
        <w:rPr>
          <w:color w:val="FF0000"/>
        </w:rPr>
      </w:pPr>
      <w:r w:rsidRPr="00277FE3">
        <w:rPr>
          <w:color w:val="FF0000"/>
        </w:rPr>
        <w:t xml:space="preserve">Je pense qu’il faudra parler dans la conception de comment seront fait les choses, avec les </w:t>
      </w:r>
      <w:proofErr w:type="spellStart"/>
      <w:r w:rsidRPr="00277FE3">
        <w:rPr>
          <w:color w:val="FF0000"/>
        </w:rPr>
        <w:t>mockups</w:t>
      </w:r>
      <w:proofErr w:type="spellEnd"/>
      <w:r w:rsidRPr="00277FE3">
        <w:rPr>
          <w:color w:val="FF0000"/>
        </w:rPr>
        <w:t xml:space="preserve">, expliquer qu’il y aura des notions de </w:t>
      </w:r>
      <w:proofErr w:type="spellStart"/>
      <w:r w:rsidRPr="00277FE3">
        <w:rPr>
          <w:color w:val="FF0000"/>
        </w:rPr>
        <w:t>progammes</w:t>
      </w:r>
      <w:proofErr w:type="spellEnd"/>
      <w:r w:rsidRPr="00277FE3">
        <w:rPr>
          <w:color w:val="FF0000"/>
        </w:rPr>
        <w:t xml:space="preserve"> et qu’ils seront constitués de kata ,etc.. pour bien </w:t>
      </w:r>
      <w:proofErr w:type="spellStart"/>
      <w:r w:rsidRPr="00277FE3">
        <w:rPr>
          <w:color w:val="FF0000"/>
        </w:rPr>
        <w:t>struct</w:t>
      </w:r>
      <w:proofErr w:type="spellEnd"/>
      <w:r w:rsidRPr="00277FE3">
        <w:rPr>
          <w:color w:val="FF0000"/>
        </w:rPr>
        <w:t>.</w:t>
      </w:r>
    </w:p>
    <w:p w14:paraId="7B687BE2" w14:textId="77777777" w:rsidR="00A918F0" w:rsidRDefault="00A918F0" w:rsidP="00B977EA"/>
    <w:p w14:paraId="726583A3" w14:textId="77777777" w:rsidR="004175DC" w:rsidRDefault="004175DC" w:rsidP="00B977EA"/>
    <w:p w14:paraId="3B77EBD7" w14:textId="77777777" w:rsidR="001279D6" w:rsidRDefault="001279D6" w:rsidP="00B977EA">
      <w:r>
        <w:br w:type="page"/>
      </w:r>
    </w:p>
    <w:p w14:paraId="029F790A" w14:textId="4DED49BF" w:rsidR="001279D6" w:rsidRDefault="001279D6" w:rsidP="001D6E74">
      <w:pPr>
        <w:pStyle w:val="Titre"/>
      </w:pPr>
      <w:bookmarkStart w:id="3" w:name="_Toc11680280"/>
      <w:r>
        <w:lastRenderedPageBreak/>
        <w:t xml:space="preserve">Énoncé du </w:t>
      </w:r>
      <w:r w:rsidR="00FA1D9E">
        <w:t>sujet</w:t>
      </w:r>
      <w:bookmarkEnd w:id="3"/>
    </w:p>
    <w:p w14:paraId="3AF3379F" w14:textId="77777777" w:rsidR="001279D6" w:rsidRDefault="001279D6" w:rsidP="00B977EA">
      <w:pPr>
        <w:pStyle w:val="western"/>
        <w:spacing w:before="0" w:beforeAutospacing="0" w:after="0" w:line="240" w:lineRule="auto"/>
      </w:pPr>
    </w:p>
    <w:p w14:paraId="1FA99114" w14:textId="77777777" w:rsidR="001279D6" w:rsidRDefault="001279D6" w:rsidP="00B977EA">
      <w:pPr>
        <w:pStyle w:val="western"/>
        <w:spacing w:before="0" w:beforeAutospacing="0" w:after="0" w:line="240" w:lineRule="auto"/>
      </w:pPr>
    </w:p>
    <w:p w14:paraId="472F6D3A" w14:textId="77777777" w:rsidR="001279D6" w:rsidRDefault="001279D6" w:rsidP="00B977EA">
      <w:pPr>
        <w:pStyle w:val="western"/>
        <w:spacing w:before="0" w:beforeAutospacing="0" w:after="0" w:line="240" w:lineRule="auto"/>
      </w:pPr>
    </w:p>
    <w:p w14:paraId="017E366C" w14:textId="77777777" w:rsidR="001279D6" w:rsidRDefault="001279D6" w:rsidP="00B977EA">
      <w:pPr>
        <w:pStyle w:val="western"/>
        <w:spacing w:before="0" w:beforeAutospacing="0" w:after="0" w:line="240" w:lineRule="auto"/>
      </w:pPr>
    </w:p>
    <w:p w14:paraId="61FA735F" w14:textId="77777777" w:rsidR="001279D6" w:rsidRDefault="001279D6" w:rsidP="00B977EA">
      <w:pPr>
        <w:pStyle w:val="western"/>
        <w:spacing w:before="0" w:beforeAutospacing="0" w:after="0" w:line="240" w:lineRule="auto"/>
      </w:pPr>
    </w:p>
    <w:p w14:paraId="6028EECF" w14:textId="77777777" w:rsidR="001279D6" w:rsidRDefault="001279D6" w:rsidP="00B977EA">
      <w:pPr>
        <w:pStyle w:val="western"/>
        <w:spacing w:before="0" w:beforeAutospacing="0" w:after="0" w:line="240" w:lineRule="auto"/>
        <w:jc w:val="center"/>
      </w:pPr>
      <w:bookmarkStart w:id="4" w:name="__DdeLink__1928_2063594322"/>
      <w:bookmarkEnd w:id="4"/>
      <w:r>
        <w:rPr>
          <w:sz w:val="32"/>
          <w:szCs w:val="32"/>
        </w:rPr>
        <w:t>&lt; Insérez ici la page d’énoncé complété et signé</w:t>
      </w:r>
    </w:p>
    <w:p w14:paraId="1D5E64B3" w14:textId="77777777" w:rsidR="001279D6" w:rsidRDefault="001279D6" w:rsidP="00B977EA">
      <w:pPr>
        <w:pStyle w:val="western"/>
        <w:spacing w:before="0" w:beforeAutospacing="0" w:after="0" w:line="240" w:lineRule="auto"/>
        <w:jc w:val="center"/>
      </w:pPr>
      <w:bookmarkStart w:id="5" w:name="__DdeLink__1932_815341517"/>
      <w:bookmarkEnd w:id="5"/>
      <w:r>
        <w:rPr>
          <w:sz w:val="32"/>
          <w:szCs w:val="32"/>
        </w:rPr>
        <w:t>par l’</w:t>
      </w:r>
      <w:proofErr w:type="spellStart"/>
      <w:r>
        <w:rPr>
          <w:sz w:val="32"/>
          <w:szCs w:val="32"/>
        </w:rPr>
        <w:t>enseignant-e</w:t>
      </w:r>
      <w:proofErr w:type="spellEnd"/>
      <w:r>
        <w:rPr>
          <w:sz w:val="32"/>
          <w:szCs w:val="32"/>
        </w:rPr>
        <w:t xml:space="preserve"> responsable (cf. feuille de style fournie) &gt;</w:t>
      </w:r>
    </w:p>
    <w:p w14:paraId="4949F746" w14:textId="77777777" w:rsidR="001279D6" w:rsidRDefault="001279D6" w:rsidP="00B977EA">
      <w:pPr>
        <w:pStyle w:val="western"/>
        <w:spacing w:before="0" w:beforeAutospacing="0" w:after="0" w:line="240" w:lineRule="auto"/>
        <w:jc w:val="center"/>
      </w:pPr>
    </w:p>
    <w:p w14:paraId="35A026E0" w14:textId="77777777" w:rsidR="001279D6" w:rsidRDefault="001279D6" w:rsidP="00B977EA">
      <w:pPr>
        <w:pStyle w:val="western"/>
        <w:spacing w:before="0" w:beforeAutospacing="0" w:after="0" w:line="240" w:lineRule="auto"/>
        <w:jc w:val="center"/>
      </w:pPr>
      <w:bookmarkStart w:id="6" w:name="__DdeLink__1930_2063594322"/>
      <w:bookmarkEnd w:id="6"/>
      <w:r>
        <w:rPr>
          <w:sz w:val="32"/>
          <w:szCs w:val="32"/>
        </w:rPr>
        <w:t>(obligatoire)</w:t>
      </w:r>
    </w:p>
    <w:p w14:paraId="5C002F2C" w14:textId="77777777" w:rsidR="001279D6" w:rsidRPr="00893794" w:rsidRDefault="001279D6" w:rsidP="00B977EA">
      <w:r w:rsidRPr="00893794">
        <w:br w:type="page"/>
      </w:r>
    </w:p>
    <w:p w14:paraId="0E1E95FC" w14:textId="484921FD" w:rsidR="001279D6" w:rsidRDefault="001279D6" w:rsidP="001D6E74">
      <w:pPr>
        <w:pStyle w:val="Titre"/>
      </w:pPr>
      <w:bookmarkStart w:id="7" w:name="_Toc11680281"/>
      <w:r>
        <w:lastRenderedPageBreak/>
        <w:t>Résumé</w:t>
      </w:r>
      <w:bookmarkEnd w:id="7"/>
    </w:p>
    <w:p w14:paraId="466CA6B5" w14:textId="77777777" w:rsidR="001279D6" w:rsidRDefault="001279D6" w:rsidP="00B977EA">
      <w:pPr>
        <w:pStyle w:val="western"/>
        <w:spacing w:before="0" w:beforeAutospacing="0" w:after="0" w:line="240" w:lineRule="auto"/>
      </w:pPr>
    </w:p>
    <w:p w14:paraId="51445681" w14:textId="77777777" w:rsidR="001279D6" w:rsidRDefault="001279D6" w:rsidP="00B977EA">
      <w:pPr>
        <w:pStyle w:val="western"/>
        <w:spacing w:before="0" w:beforeAutospacing="0" w:after="0" w:line="240" w:lineRule="auto"/>
      </w:pPr>
    </w:p>
    <w:p w14:paraId="45B76A28" w14:textId="77777777" w:rsidR="001279D6" w:rsidRDefault="001279D6" w:rsidP="00B977EA">
      <w:pPr>
        <w:pStyle w:val="western"/>
        <w:spacing w:before="0" w:beforeAutospacing="0" w:after="0" w:line="240" w:lineRule="auto"/>
      </w:pPr>
    </w:p>
    <w:p w14:paraId="28704B76" w14:textId="77777777" w:rsidR="001279D6" w:rsidRDefault="001279D6" w:rsidP="00B977EA">
      <w:pPr>
        <w:pStyle w:val="western"/>
        <w:spacing w:before="0" w:beforeAutospacing="0" w:after="0" w:line="240" w:lineRule="auto"/>
      </w:pPr>
    </w:p>
    <w:p w14:paraId="770BB9EB" w14:textId="77777777" w:rsidR="001279D6" w:rsidRDefault="001279D6" w:rsidP="00B977EA">
      <w:pPr>
        <w:pStyle w:val="western"/>
        <w:spacing w:before="0" w:beforeAutospacing="0" w:after="0" w:line="240" w:lineRule="auto"/>
      </w:pPr>
    </w:p>
    <w:p w14:paraId="17E85439" w14:textId="77777777" w:rsidR="00C1730D" w:rsidRDefault="00C1730D" w:rsidP="00B977EA">
      <w:pPr>
        <w:pStyle w:val="western"/>
        <w:spacing w:before="0" w:beforeAutospacing="0" w:after="0" w:line="240" w:lineRule="auto"/>
      </w:pPr>
    </w:p>
    <w:p w14:paraId="46F3DF41" w14:textId="77777777" w:rsidR="001279D6" w:rsidRDefault="001279D6" w:rsidP="00B977EA">
      <w:pPr>
        <w:pStyle w:val="western"/>
        <w:spacing w:before="0" w:beforeAutospacing="0" w:after="0" w:line="240" w:lineRule="auto"/>
        <w:jc w:val="center"/>
      </w:pPr>
      <w:r>
        <w:rPr>
          <w:sz w:val="32"/>
          <w:szCs w:val="32"/>
        </w:rPr>
        <w:t>&lt; Insérez ici la page de résumé de votre</w:t>
      </w:r>
    </w:p>
    <w:p w14:paraId="14C8A492" w14:textId="77777777" w:rsidR="001279D6" w:rsidRDefault="001279D6" w:rsidP="00B977EA">
      <w:pPr>
        <w:pStyle w:val="western"/>
        <w:spacing w:before="0" w:beforeAutospacing="0" w:after="0" w:line="240" w:lineRule="auto"/>
        <w:jc w:val="center"/>
      </w:pPr>
      <w:r>
        <w:rPr>
          <w:sz w:val="32"/>
          <w:szCs w:val="32"/>
        </w:rPr>
        <w:t>travail rédigée (cf. feuille de style fournie) &gt;</w:t>
      </w:r>
    </w:p>
    <w:p w14:paraId="705E345A" w14:textId="77777777" w:rsidR="001279D6" w:rsidRDefault="001279D6" w:rsidP="00B977EA">
      <w:pPr>
        <w:pStyle w:val="western"/>
        <w:spacing w:before="0" w:beforeAutospacing="0" w:after="0" w:line="240" w:lineRule="auto"/>
        <w:jc w:val="center"/>
      </w:pPr>
    </w:p>
    <w:p w14:paraId="690B4D30" w14:textId="77777777" w:rsidR="001279D6" w:rsidRDefault="001279D6" w:rsidP="00B977EA">
      <w:pPr>
        <w:pStyle w:val="western"/>
        <w:spacing w:before="0" w:beforeAutospacing="0" w:after="0" w:line="240" w:lineRule="auto"/>
        <w:jc w:val="center"/>
      </w:pPr>
      <w:r>
        <w:rPr>
          <w:sz w:val="32"/>
          <w:szCs w:val="32"/>
        </w:rPr>
        <w:t>(obligatoire)</w:t>
      </w:r>
    </w:p>
    <w:p w14:paraId="719D2B3D" w14:textId="77777777" w:rsidR="001279D6" w:rsidRDefault="001279D6" w:rsidP="00B977EA">
      <w:pPr>
        <w:pStyle w:val="western"/>
        <w:spacing w:before="0" w:beforeAutospacing="0" w:after="0" w:line="240" w:lineRule="auto"/>
      </w:pPr>
    </w:p>
    <w:p w14:paraId="3590A637" w14:textId="77777777" w:rsidR="001279D6" w:rsidRDefault="001279D6" w:rsidP="00B977EA">
      <w:pPr>
        <w:pStyle w:val="western"/>
        <w:spacing w:before="0" w:beforeAutospacing="0" w:after="0" w:line="240" w:lineRule="auto"/>
      </w:pPr>
    </w:p>
    <w:p w14:paraId="65F1A441" w14:textId="7D871806" w:rsidR="001279D6" w:rsidRDefault="001279D6" w:rsidP="00B977EA">
      <w:r>
        <w:br w:type="page"/>
      </w:r>
    </w:p>
    <w:p w14:paraId="02374468" w14:textId="5EDA7117" w:rsidR="001279D6" w:rsidRDefault="001279D6" w:rsidP="001D6E74">
      <w:pPr>
        <w:pStyle w:val="Titre"/>
      </w:pPr>
      <w:bookmarkStart w:id="8" w:name="_Toc11680282"/>
      <w:r>
        <w:lastRenderedPageBreak/>
        <w:t xml:space="preserve">Table des </w:t>
      </w:r>
      <w:r w:rsidRPr="005A1F30">
        <w:t>illustrations</w:t>
      </w:r>
      <w:bookmarkEnd w:id="8"/>
    </w:p>
    <w:p w14:paraId="53EE9E78" w14:textId="66B0CAA5" w:rsidR="00FC27BA" w:rsidRDefault="009B273A">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Figure" </w:instrText>
      </w:r>
      <w:r>
        <w:rPr>
          <w:rFonts w:ascii="Arial" w:hAnsi="Arial" w:cs="Arial"/>
          <w:i/>
          <w:iCs/>
        </w:rPr>
        <w:fldChar w:fldCharType="separate"/>
      </w:r>
      <w:hyperlink w:anchor="_Toc11679985" w:history="1">
        <w:r w:rsidR="00FC27BA" w:rsidRPr="00F20576">
          <w:rPr>
            <w:rStyle w:val="Lienhypertexte"/>
            <w:noProof/>
          </w:rPr>
          <w:t>Figure 1 - La collection Users et ses sous-collections (AV, 2019)</w:t>
        </w:r>
        <w:r w:rsidR="00FC27BA">
          <w:rPr>
            <w:noProof/>
            <w:webHidden/>
          </w:rPr>
          <w:tab/>
        </w:r>
        <w:r w:rsidR="00FC27BA">
          <w:rPr>
            <w:noProof/>
            <w:webHidden/>
          </w:rPr>
          <w:fldChar w:fldCharType="begin"/>
        </w:r>
        <w:r w:rsidR="00FC27BA">
          <w:rPr>
            <w:noProof/>
            <w:webHidden/>
          </w:rPr>
          <w:instrText xml:space="preserve"> PAGEREF _Toc11679985 \h </w:instrText>
        </w:r>
        <w:r w:rsidR="00FC27BA">
          <w:rPr>
            <w:noProof/>
            <w:webHidden/>
          </w:rPr>
        </w:r>
        <w:r w:rsidR="00FC27BA">
          <w:rPr>
            <w:noProof/>
            <w:webHidden/>
          </w:rPr>
          <w:fldChar w:fldCharType="separate"/>
        </w:r>
        <w:r w:rsidR="00FC27BA">
          <w:rPr>
            <w:noProof/>
            <w:webHidden/>
          </w:rPr>
          <w:t>25</w:t>
        </w:r>
        <w:r w:rsidR="00FC27BA">
          <w:rPr>
            <w:noProof/>
            <w:webHidden/>
          </w:rPr>
          <w:fldChar w:fldCharType="end"/>
        </w:r>
      </w:hyperlink>
    </w:p>
    <w:p w14:paraId="044253A3" w14:textId="160963C1" w:rsidR="00FC27BA" w:rsidRDefault="00C84B87">
      <w:pPr>
        <w:pStyle w:val="Tabledesillustrations"/>
        <w:tabs>
          <w:tab w:val="right" w:leader="dot" w:pos="9062"/>
        </w:tabs>
        <w:rPr>
          <w:rFonts w:asciiTheme="minorHAnsi" w:eastAsiaTheme="minorEastAsia" w:hAnsiTheme="minorHAnsi" w:cstheme="minorBidi"/>
          <w:noProof/>
        </w:rPr>
      </w:pPr>
      <w:hyperlink w:anchor="_Toc11679986" w:history="1">
        <w:r w:rsidR="00FC27BA" w:rsidRPr="00F20576">
          <w:rPr>
            <w:rStyle w:val="Lienhypertexte"/>
            <w:noProof/>
          </w:rPr>
          <w:t>Figure 2 - La collection Programs et sa sous-collection (AV, 2019)</w:t>
        </w:r>
        <w:r w:rsidR="00FC27BA">
          <w:rPr>
            <w:noProof/>
            <w:webHidden/>
          </w:rPr>
          <w:tab/>
        </w:r>
        <w:r w:rsidR="00FC27BA">
          <w:rPr>
            <w:noProof/>
            <w:webHidden/>
          </w:rPr>
          <w:fldChar w:fldCharType="begin"/>
        </w:r>
        <w:r w:rsidR="00FC27BA">
          <w:rPr>
            <w:noProof/>
            <w:webHidden/>
          </w:rPr>
          <w:instrText xml:space="preserve"> PAGEREF _Toc11679986 \h </w:instrText>
        </w:r>
        <w:r w:rsidR="00FC27BA">
          <w:rPr>
            <w:noProof/>
            <w:webHidden/>
          </w:rPr>
        </w:r>
        <w:r w:rsidR="00FC27BA">
          <w:rPr>
            <w:noProof/>
            <w:webHidden/>
          </w:rPr>
          <w:fldChar w:fldCharType="separate"/>
        </w:r>
        <w:r w:rsidR="00FC27BA">
          <w:rPr>
            <w:noProof/>
            <w:webHidden/>
          </w:rPr>
          <w:t>27</w:t>
        </w:r>
        <w:r w:rsidR="00FC27BA">
          <w:rPr>
            <w:noProof/>
            <w:webHidden/>
          </w:rPr>
          <w:fldChar w:fldCharType="end"/>
        </w:r>
      </w:hyperlink>
    </w:p>
    <w:p w14:paraId="7F8F5938" w14:textId="4BFD607F" w:rsidR="00FC27BA" w:rsidRDefault="00C84B87">
      <w:pPr>
        <w:pStyle w:val="Tabledesillustrations"/>
        <w:tabs>
          <w:tab w:val="right" w:leader="dot" w:pos="9062"/>
        </w:tabs>
        <w:rPr>
          <w:rFonts w:asciiTheme="minorHAnsi" w:eastAsiaTheme="minorEastAsia" w:hAnsiTheme="minorHAnsi" w:cstheme="minorBidi"/>
          <w:noProof/>
        </w:rPr>
      </w:pPr>
      <w:hyperlink w:anchor="_Toc11679987" w:history="1">
        <w:r w:rsidR="00FC27BA" w:rsidRPr="00F20576">
          <w:rPr>
            <w:rStyle w:val="Lienhypertexte"/>
            <w:noProof/>
          </w:rPr>
          <w:t>Figure 3 - Vue des programmes (AV, 2019)</w:t>
        </w:r>
        <w:r w:rsidR="00FC27BA">
          <w:rPr>
            <w:noProof/>
            <w:webHidden/>
          </w:rPr>
          <w:tab/>
        </w:r>
        <w:r w:rsidR="00FC27BA">
          <w:rPr>
            <w:noProof/>
            <w:webHidden/>
          </w:rPr>
          <w:fldChar w:fldCharType="begin"/>
        </w:r>
        <w:r w:rsidR="00FC27BA">
          <w:rPr>
            <w:noProof/>
            <w:webHidden/>
          </w:rPr>
          <w:instrText xml:space="preserve"> PAGEREF _Toc11679987 \h </w:instrText>
        </w:r>
        <w:r w:rsidR="00FC27BA">
          <w:rPr>
            <w:noProof/>
            <w:webHidden/>
          </w:rPr>
        </w:r>
        <w:r w:rsidR="00FC27BA">
          <w:rPr>
            <w:noProof/>
            <w:webHidden/>
          </w:rPr>
          <w:fldChar w:fldCharType="separate"/>
        </w:r>
        <w:r w:rsidR="00FC27BA">
          <w:rPr>
            <w:noProof/>
            <w:webHidden/>
          </w:rPr>
          <w:t>29</w:t>
        </w:r>
        <w:r w:rsidR="00FC27BA">
          <w:rPr>
            <w:noProof/>
            <w:webHidden/>
          </w:rPr>
          <w:fldChar w:fldCharType="end"/>
        </w:r>
      </w:hyperlink>
    </w:p>
    <w:p w14:paraId="395EC4B6" w14:textId="25DCC325" w:rsidR="00FC27BA" w:rsidRDefault="00C84B87">
      <w:pPr>
        <w:pStyle w:val="Tabledesillustrations"/>
        <w:tabs>
          <w:tab w:val="right" w:leader="dot" w:pos="9062"/>
        </w:tabs>
        <w:rPr>
          <w:rFonts w:asciiTheme="minorHAnsi" w:eastAsiaTheme="minorEastAsia" w:hAnsiTheme="minorHAnsi" w:cstheme="minorBidi"/>
          <w:noProof/>
        </w:rPr>
      </w:pPr>
      <w:hyperlink w:anchor="_Toc11679988" w:history="1">
        <w:r w:rsidR="00FC27BA" w:rsidRPr="00F20576">
          <w:rPr>
            <w:rStyle w:val="Lienhypertexte"/>
            <w:noProof/>
          </w:rPr>
          <w:t>Figure 4 - Carte d'un programme (AV, 2019)</w:t>
        </w:r>
        <w:r w:rsidR="00FC27BA">
          <w:rPr>
            <w:noProof/>
            <w:webHidden/>
          </w:rPr>
          <w:tab/>
        </w:r>
        <w:r w:rsidR="00FC27BA">
          <w:rPr>
            <w:noProof/>
            <w:webHidden/>
          </w:rPr>
          <w:fldChar w:fldCharType="begin"/>
        </w:r>
        <w:r w:rsidR="00FC27BA">
          <w:rPr>
            <w:noProof/>
            <w:webHidden/>
          </w:rPr>
          <w:instrText xml:space="preserve"> PAGEREF _Toc11679988 \h </w:instrText>
        </w:r>
        <w:r w:rsidR="00FC27BA">
          <w:rPr>
            <w:noProof/>
            <w:webHidden/>
          </w:rPr>
        </w:r>
        <w:r w:rsidR="00FC27BA">
          <w:rPr>
            <w:noProof/>
            <w:webHidden/>
          </w:rPr>
          <w:fldChar w:fldCharType="separate"/>
        </w:r>
        <w:r w:rsidR="00FC27BA">
          <w:rPr>
            <w:noProof/>
            <w:webHidden/>
          </w:rPr>
          <w:t>30</w:t>
        </w:r>
        <w:r w:rsidR="00FC27BA">
          <w:rPr>
            <w:noProof/>
            <w:webHidden/>
          </w:rPr>
          <w:fldChar w:fldCharType="end"/>
        </w:r>
      </w:hyperlink>
    </w:p>
    <w:p w14:paraId="03AD4E44" w14:textId="35660318" w:rsidR="00FC27BA" w:rsidRDefault="00C84B87">
      <w:pPr>
        <w:pStyle w:val="Tabledesillustrations"/>
        <w:tabs>
          <w:tab w:val="right" w:leader="dot" w:pos="9062"/>
        </w:tabs>
        <w:rPr>
          <w:rFonts w:asciiTheme="minorHAnsi" w:eastAsiaTheme="minorEastAsia" w:hAnsiTheme="minorHAnsi" w:cstheme="minorBidi"/>
          <w:noProof/>
        </w:rPr>
      </w:pPr>
      <w:hyperlink w:anchor="_Toc11679989" w:history="1">
        <w:r w:rsidR="00FC27BA" w:rsidRPr="00F20576">
          <w:rPr>
            <w:rStyle w:val="Lienhypertexte"/>
            <w:noProof/>
          </w:rPr>
          <w:t>Figure 5 - Vue des  programmes, aucun filtre (AV,, 2019)</w:t>
        </w:r>
        <w:r w:rsidR="00FC27BA">
          <w:rPr>
            <w:noProof/>
            <w:webHidden/>
          </w:rPr>
          <w:tab/>
        </w:r>
        <w:r w:rsidR="00FC27BA">
          <w:rPr>
            <w:noProof/>
            <w:webHidden/>
          </w:rPr>
          <w:fldChar w:fldCharType="begin"/>
        </w:r>
        <w:r w:rsidR="00FC27BA">
          <w:rPr>
            <w:noProof/>
            <w:webHidden/>
          </w:rPr>
          <w:instrText xml:space="preserve"> PAGEREF _Toc11679989 \h </w:instrText>
        </w:r>
        <w:r w:rsidR="00FC27BA">
          <w:rPr>
            <w:noProof/>
            <w:webHidden/>
          </w:rPr>
        </w:r>
        <w:r w:rsidR="00FC27BA">
          <w:rPr>
            <w:noProof/>
            <w:webHidden/>
          </w:rPr>
          <w:fldChar w:fldCharType="separate"/>
        </w:r>
        <w:r w:rsidR="00FC27BA">
          <w:rPr>
            <w:noProof/>
            <w:webHidden/>
          </w:rPr>
          <w:t>30</w:t>
        </w:r>
        <w:r w:rsidR="00FC27BA">
          <w:rPr>
            <w:noProof/>
            <w:webHidden/>
          </w:rPr>
          <w:fldChar w:fldCharType="end"/>
        </w:r>
      </w:hyperlink>
    </w:p>
    <w:p w14:paraId="2AA03982" w14:textId="4C5E455B" w:rsidR="00FC27BA" w:rsidRDefault="00C84B87">
      <w:pPr>
        <w:pStyle w:val="Tabledesillustrations"/>
        <w:tabs>
          <w:tab w:val="right" w:leader="dot" w:pos="9062"/>
        </w:tabs>
        <w:rPr>
          <w:rFonts w:asciiTheme="minorHAnsi" w:eastAsiaTheme="minorEastAsia" w:hAnsiTheme="minorHAnsi" w:cstheme="minorBidi"/>
          <w:noProof/>
        </w:rPr>
      </w:pPr>
      <w:hyperlink w:anchor="_Toc11679990" w:history="1">
        <w:r w:rsidR="00FC27BA" w:rsidRPr="00F20576">
          <w:rPr>
            <w:rStyle w:val="Lienhypertexte"/>
            <w:noProof/>
          </w:rPr>
          <w:t>Figure 6 - Vue des programmes, Filtre sur tag "list" appliqué (AV, 2019)</w:t>
        </w:r>
        <w:r w:rsidR="00FC27BA">
          <w:rPr>
            <w:noProof/>
            <w:webHidden/>
          </w:rPr>
          <w:tab/>
        </w:r>
        <w:r w:rsidR="00FC27BA">
          <w:rPr>
            <w:noProof/>
            <w:webHidden/>
          </w:rPr>
          <w:fldChar w:fldCharType="begin"/>
        </w:r>
        <w:r w:rsidR="00FC27BA">
          <w:rPr>
            <w:noProof/>
            <w:webHidden/>
          </w:rPr>
          <w:instrText xml:space="preserve"> PAGEREF _Toc11679990 \h </w:instrText>
        </w:r>
        <w:r w:rsidR="00FC27BA">
          <w:rPr>
            <w:noProof/>
            <w:webHidden/>
          </w:rPr>
        </w:r>
        <w:r w:rsidR="00FC27BA">
          <w:rPr>
            <w:noProof/>
            <w:webHidden/>
          </w:rPr>
          <w:fldChar w:fldCharType="separate"/>
        </w:r>
        <w:r w:rsidR="00FC27BA">
          <w:rPr>
            <w:noProof/>
            <w:webHidden/>
          </w:rPr>
          <w:t>30</w:t>
        </w:r>
        <w:r w:rsidR="00FC27BA">
          <w:rPr>
            <w:noProof/>
            <w:webHidden/>
          </w:rPr>
          <w:fldChar w:fldCharType="end"/>
        </w:r>
      </w:hyperlink>
    </w:p>
    <w:p w14:paraId="5FCAE98C" w14:textId="10BEFF51" w:rsidR="00FC27BA" w:rsidRDefault="00C84B87">
      <w:pPr>
        <w:pStyle w:val="Tabledesillustrations"/>
        <w:tabs>
          <w:tab w:val="right" w:leader="dot" w:pos="9062"/>
        </w:tabs>
        <w:rPr>
          <w:rFonts w:asciiTheme="minorHAnsi" w:eastAsiaTheme="minorEastAsia" w:hAnsiTheme="minorHAnsi" w:cstheme="minorBidi"/>
          <w:noProof/>
        </w:rPr>
      </w:pPr>
      <w:hyperlink w:anchor="_Toc11679991" w:history="1">
        <w:r w:rsidR="00FC27BA" w:rsidRPr="00F20576">
          <w:rPr>
            <w:rStyle w:val="Lienhypertexte"/>
            <w:noProof/>
          </w:rPr>
          <w:t>Figure 7 - Vue d'un programme – Le menu déroulant (AV, 2019)</w:t>
        </w:r>
        <w:r w:rsidR="00FC27BA">
          <w:rPr>
            <w:noProof/>
            <w:webHidden/>
          </w:rPr>
          <w:tab/>
        </w:r>
        <w:r w:rsidR="00FC27BA">
          <w:rPr>
            <w:noProof/>
            <w:webHidden/>
          </w:rPr>
          <w:fldChar w:fldCharType="begin"/>
        </w:r>
        <w:r w:rsidR="00FC27BA">
          <w:rPr>
            <w:noProof/>
            <w:webHidden/>
          </w:rPr>
          <w:instrText xml:space="preserve"> PAGEREF _Toc11679991 \h </w:instrText>
        </w:r>
        <w:r w:rsidR="00FC27BA">
          <w:rPr>
            <w:noProof/>
            <w:webHidden/>
          </w:rPr>
        </w:r>
        <w:r w:rsidR="00FC27BA">
          <w:rPr>
            <w:noProof/>
            <w:webHidden/>
          </w:rPr>
          <w:fldChar w:fldCharType="separate"/>
        </w:r>
        <w:r w:rsidR="00FC27BA">
          <w:rPr>
            <w:noProof/>
            <w:webHidden/>
          </w:rPr>
          <w:t>31</w:t>
        </w:r>
        <w:r w:rsidR="00FC27BA">
          <w:rPr>
            <w:noProof/>
            <w:webHidden/>
          </w:rPr>
          <w:fldChar w:fldCharType="end"/>
        </w:r>
      </w:hyperlink>
    </w:p>
    <w:p w14:paraId="066E77FB" w14:textId="7AEEA8DE" w:rsidR="00FC27BA" w:rsidRDefault="00C84B87">
      <w:pPr>
        <w:pStyle w:val="Tabledesillustrations"/>
        <w:tabs>
          <w:tab w:val="right" w:leader="dot" w:pos="9062"/>
        </w:tabs>
        <w:rPr>
          <w:rFonts w:asciiTheme="minorHAnsi" w:eastAsiaTheme="minorEastAsia" w:hAnsiTheme="minorHAnsi" w:cstheme="minorBidi"/>
          <w:noProof/>
        </w:rPr>
      </w:pPr>
      <w:hyperlink w:anchor="_Toc11679992" w:history="1">
        <w:r w:rsidR="00FC27BA" w:rsidRPr="00F20576">
          <w:rPr>
            <w:rStyle w:val="Lienhypertexte"/>
            <w:noProof/>
          </w:rPr>
          <w:t>Figure 8 - Vue des katas, Monji (AV, 2019)</w:t>
        </w:r>
        <w:r w:rsidR="00FC27BA">
          <w:rPr>
            <w:noProof/>
            <w:webHidden/>
          </w:rPr>
          <w:tab/>
        </w:r>
        <w:r w:rsidR="00FC27BA">
          <w:rPr>
            <w:noProof/>
            <w:webHidden/>
          </w:rPr>
          <w:fldChar w:fldCharType="begin"/>
        </w:r>
        <w:r w:rsidR="00FC27BA">
          <w:rPr>
            <w:noProof/>
            <w:webHidden/>
          </w:rPr>
          <w:instrText xml:space="preserve"> PAGEREF _Toc11679992 \h </w:instrText>
        </w:r>
        <w:r w:rsidR="00FC27BA">
          <w:rPr>
            <w:noProof/>
            <w:webHidden/>
          </w:rPr>
        </w:r>
        <w:r w:rsidR="00FC27BA">
          <w:rPr>
            <w:noProof/>
            <w:webHidden/>
          </w:rPr>
          <w:fldChar w:fldCharType="separate"/>
        </w:r>
        <w:r w:rsidR="00FC27BA">
          <w:rPr>
            <w:noProof/>
            <w:webHidden/>
          </w:rPr>
          <w:t>32</w:t>
        </w:r>
        <w:r w:rsidR="00FC27BA">
          <w:rPr>
            <w:noProof/>
            <w:webHidden/>
          </w:rPr>
          <w:fldChar w:fldCharType="end"/>
        </w:r>
      </w:hyperlink>
    </w:p>
    <w:p w14:paraId="56FD7CAC" w14:textId="11B7EA01" w:rsidR="00FC27BA" w:rsidRDefault="00C84B87">
      <w:pPr>
        <w:pStyle w:val="Tabledesillustrations"/>
        <w:tabs>
          <w:tab w:val="right" w:leader="dot" w:pos="9062"/>
        </w:tabs>
        <w:rPr>
          <w:rFonts w:asciiTheme="minorHAnsi" w:eastAsiaTheme="minorEastAsia" w:hAnsiTheme="minorHAnsi" w:cstheme="minorBidi"/>
          <w:noProof/>
        </w:rPr>
      </w:pPr>
      <w:hyperlink w:anchor="_Toc11679993" w:history="1">
        <w:r w:rsidR="00FC27BA" w:rsidRPr="00F20576">
          <w:rPr>
            <w:rStyle w:val="Lienhypertexte"/>
            <w:noProof/>
          </w:rPr>
          <w:t>Figure 9 - Uu kata, utilisateur Sensei (AV, 2019)</w:t>
        </w:r>
        <w:r w:rsidR="00FC27BA">
          <w:rPr>
            <w:noProof/>
            <w:webHidden/>
          </w:rPr>
          <w:tab/>
        </w:r>
        <w:r w:rsidR="00FC27BA">
          <w:rPr>
            <w:noProof/>
            <w:webHidden/>
          </w:rPr>
          <w:fldChar w:fldCharType="begin"/>
        </w:r>
        <w:r w:rsidR="00FC27BA">
          <w:rPr>
            <w:noProof/>
            <w:webHidden/>
          </w:rPr>
          <w:instrText xml:space="preserve"> PAGEREF _Toc11679993 \h </w:instrText>
        </w:r>
        <w:r w:rsidR="00FC27BA">
          <w:rPr>
            <w:noProof/>
            <w:webHidden/>
          </w:rPr>
        </w:r>
        <w:r w:rsidR="00FC27BA">
          <w:rPr>
            <w:noProof/>
            <w:webHidden/>
          </w:rPr>
          <w:fldChar w:fldCharType="separate"/>
        </w:r>
        <w:r w:rsidR="00FC27BA">
          <w:rPr>
            <w:noProof/>
            <w:webHidden/>
          </w:rPr>
          <w:t>32</w:t>
        </w:r>
        <w:r w:rsidR="00FC27BA">
          <w:rPr>
            <w:noProof/>
            <w:webHidden/>
          </w:rPr>
          <w:fldChar w:fldCharType="end"/>
        </w:r>
      </w:hyperlink>
    </w:p>
    <w:p w14:paraId="55A4BDEE" w14:textId="3B335A2F" w:rsidR="00FC27BA" w:rsidRDefault="00C84B87">
      <w:pPr>
        <w:pStyle w:val="Tabledesillustrations"/>
        <w:tabs>
          <w:tab w:val="right" w:leader="dot" w:pos="9062"/>
        </w:tabs>
        <w:rPr>
          <w:rFonts w:asciiTheme="minorHAnsi" w:eastAsiaTheme="minorEastAsia" w:hAnsiTheme="minorHAnsi" w:cstheme="minorBidi"/>
          <w:noProof/>
        </w:rPr>
      </w:pPr>
      <w:hyperlink w:anchor="_Toc11679994" w:history="1">
        <w:r w:rsidR="00FC27BA" w:rsidRPr="00F20576">
          <w:rPr>
            <w:rStyle w:val="Lienhypertexte"/>
            <w:noProof/>
          </w:rPr>
          <w:t>Figure 10 - Vue de la réalisation d'un kata (AV, 2019)</w:t>
        </w:r>
        <w:r w:rsidR="00FC27BA">
          <w:rPr>
            <w:noProof/>
            <w:webHidden/>
          </w:rPr>
          <w:tab/>
        </w:r>
        <w:r w:rsidR="00FC27BA">
          <w:rPr>
            <w:noProof/>
            <w:webHidden/>
          </w:rPr>
          <w:fldChar w:fldCharType="begin"/>
        </w:r>
        <w:r w:rsidR="00FC27BA">
          <w:rPr>
            <w:noProof/>
            <w:webHidden/>
          </w:rPr>
          <w:instrText xml:space="preserve"> PAGEREF _Toc11679994 \h </w:instrText>
        </w:r>
        <w:r w:rsidR="00FC27BA">
          <w:rPr>
            <w:noProof/>
            <w:webHidden/>
          </w:rPr>
        </w:r>
        <w:r w:rsidR="00FC27BA">
          <w:rPr>
            <w:noProof/>
            <w:webHidden/>
          </w:rPr>
          <w:fldChar w:fldCharType="separate"/>
        </w:r>
        <w:r w:rsidR="00FC27BA">
          <w:rPr>
            <w:noProof/>
            <w:webHidden/>
          </w:rPr>
          <w:t>34</w:t>
        </w:r>
        <w:r w:rsidR="00FC27BA">
          <w:rPr>
            <w:noProof/>
            <w:webHidden/>
          </w:rPr>
          <w:fldChar w:fldCharType="end"/>
        </w:r>
      </w:hyperlink>
    </w:p>
    <w:p w14:paraId="2C173F6F" w14:textId="4385A086" w:rsidR="00FC27BA" w:rsidRDefault="00C84B87">
      <w:pPr>
        <w:pStyle w:val="Tabledesillustrations"/>
        <w:tabs>
          <w:tab w:val="right" w:leader="dot" w:pos="9062"/>
        </w:tabs>
        <w:rPr>
          <w:rFonts w:asciiTheme="minorHAnsi" w:eastAsiaTheme="minorEastAsia" w:hAnsiTheme="minorHAnsi" w:cstheme="minorBidi"/>
          <w:noProof/>
        </w:rPr>
      </w:pPr>
      <w:hyperlink w:anchor="_Toc11679995" w:history="1">
        <w:r w:rsidR="00FC27BA" w:rsidRPr="00F20576">
          <w:rPr>
            <w:rStyle w:val="Lienhypertexte"/>
            <w:noProof/>
          </w:rPr>
          <w:t>Figure 11 – Réalisation d’un kata, communication entre les services (AV, 2019)</w:t>
        </w:r>
        <w:r w:rsidR="00FC27BA">
          <w:rPr>
            <w:noProof/>
            <w:webHidden/>
          </w:rPr>
          <w:tab/>
        </w:r>
        <w:r w:rsidR="00FC27BA">
          <w:rPr>
            <w:noProof/>
            <w:webHidden/>
          </w:rPr>
          <w:fldChar w:fldCharType="begin"/>
        </w:r>
        <w:r w:rsidR="00FC27BA">
          <w:rPr>
            <w:noProof/>
            <w:webHidden/>
          </w:rPr>
          <w:instrText xml:space="preserve"> PAGEREF _Toc11679995 \h </w:instrText>
        </w:r>
        <w:r w:rsidR="00FC27BA">
          <w:rPr>
            <w:noProof/>
            <w:webHidden/>
          </w:rPr>
        </w:r>
        <w:r w:rsidR="00FC27BA">
          <w:rPr>
            <w:noProof/>
            <w:webHidden/>
          </w:rPr>
          <w:fldChar w:fldCharType="separate"/>
        </w:r>
        <w:r w:rsidR="00FC27BA">
          <w:rPr>
            <w:noProof/>
            <w:webHidden/>
          </w:rPr>
          <w:t>42</w:t>
        </w:r>
        <w:r w:rsidR="00FC27BA">
          <w:rPr>
            <w:noProof/>
            <w:webHidden/>
          </w:rPr>
          <w:fldChar w:fldCharType="end"/>
        </w:r>
      </w:hyperlink>
    </w:p>
    <w:p w14:paraId="12E9555A" w14:textId="7FF7B53E" w:rsidR="00FC27BA" w:rsidRDefault="00C84B87">
      <w:pPr>
        <w:pStyle w:val="Tabledesillustrations"/>
        <w:tabs>
          <w:tab w:val="right" w:leader="dot" w:pos="9062"/>
        </w:tabs>
        <w:rPr>
          <w:rFonts w:asciiTheme="minorHAnsi" w:eastAsiaTheme="minorEastAsia" w:hAnsiTheme="minorHAnsi" w:cstheme="minorBidi"/>
          <w:noProof/>
        </w:rPr>
      </w:pPr>
      <w:hyperlink w:anchor="_Toc11679996" w:history="1">
        <w:r w:rsidR="00FC27BA" w:rsidRPr="00F20576">
          <w:rPr>
            <w:rStyle w:val="Lienhypertexte"/>
            <w:noProof/>
          </w:rPr>
          <w:t>Figure 12 - Gestion d'un kata, menu déroulant</w:t>
        </w:r>
        <w:r w:rsidR="00FC27BA">
          <w:rPr>
            <w:noProof/>
            <w:webHidden/>
          </w:rPr>
          <w:tab/>
        </w:r>
        <w:r w:rsidR="00FC27BA">
          <w:rPr>
            <w:noProof/>
            <w:webHidden/>
          </w:rPr>
          <w:fldChar w:fldCharType="begin"/>
        </w:r>
        <w:r w:rsidR="00FC27BA">
          <w:rPr>
            <w:noProof/>
            <w:webHidden/>
          </w:rPr>
          <w:instrText xml:space="preserve"> PAGEREF _Toc11679996 \h </w:instrText>
        </w:r>
        <w:r w:rsidR="00FC27BA">
          <w:rPr>
            <w:noProof/>
            <w:webHidden/>
          </w:rPr>
        </w:r>
        <w:r w:rsidR="00FC27BA">
          <w:rPr>
            <w:noProof/>
            <w:webHidden/>
          </w:rPr>
          <w:fldChar w:fldCharType="separate"/>
        </w:r>
        <w:r w:rsidR="00FC27BA">
          <w:rPr>
            <w:noProof/>
            <w:webHidden/>
          </w:rPr>
          <w:t>44</w:t>
        </w:r>
        <w:r w:rsidR="00FC27BA">
          <w:rPr>
            <w:noProof/>
            <w:webHidden/>
          </w:rPr>
          <w:fldChar w:fldCharType="end"/>
        </w:r>
      </w:hyperlink>
    </w:p>
    <w:p w14:paraId="1C7C10E0" w14:textId="3DB4515B" w:rsidR="00FC27BA" w:rsidRDefault="00C84B87">
      <w:pPr>
        <w:pStyle w:val="Tabledesillustrations"/>
        <w:tabs>
          <w:tab w:val="right" w:leader="dot" w:pos="9062"/>
        </w:tabs>
        <w:rPr>
          <w:rFonts w:asciiTheme="minorHAnsi" w:eastAsiaTheme="minorEastAsia" w:hAnsiTheme="minorHAnsi" w:cstheme="minorBidi"/>
          <w:noProof/>
        </w:rPr>
      </w:pPr>
      <w:hyperlink w:anchor="_Toc11679997" w:history="1">
        <w:r w:rsidR="00FC27BA" w:rsidRPr="00F20576">
          <w:rPr>
            <w:rStyle w:val="Lienhypertexte"/>
            <w:noProof/>
          </w:rPr>
          <w:t>Figure 13 - Authentification d’un client au serveur (AV, 2019)</w:t>
        </w:r>
        <w:r w:rsidR="00FC27BA">
          <w:rPr>
            <w:noProof/>
            <w:webHidden/>
          </w:rPr>
          <w:tab/>
        </w:r>
        <w:r w:rsidR="00FC27BA">
          <w:rPr>
            <w:noProof/>
            <w:webHidden/>
          </w:rPr>
          <w:fldChar w:fldCharType="begin"/>
        </w:r>
        <w:r w:rsidR="00FC27BA">
          <w:rPr>
            <w:noProof/>
            <w:webHidden/>
          </w:rPr>
          <w:instrText xml:space="preserve"> PAGEREF _Toc11679997 \h </w:instrText>
        </w:r>
        <w:r w:rsidR="00FC27BA">
          <w:rPr>
            <w:noProof/>
            <w:webHidden/>
          </w:rPr>
        </w:r>
        <w:r w:rsidR="00FC27BA">
          <w:rPr>
            <w:noProof/>
            <w:webHidden/>
          </w:rPr>
          <w:fldChar w:fldCharType="separate"/>
        </w:r>
        <w:r w:rsidR="00FC27BA">
          <w:rPr>
            <w:noProof/>
            <w:webHidden/>
          </w:rPr>
          <w:t>48</w:t>
        </w:r>
        <w:r w:rsidR="00FC27BA">
          <w:rPr>
            <w:noProof/>
            <w:webHidden/>
          </w:rPr>
          <w:fldChar w:fldCharType="end"/>
        </w:r>
      </w:hyperlink>
    </w:p>
    <w:p w14:paraId="5EA0172C" w14:textId="2F30B0CF" w:rsidR="00FC27BA" w:rsidRDefault="00C84B87">
      <w:pPr>
        <w:pStyle w:val="Tabledesillustrations"/>
        <w:tabs>
          <w:tab w:val="right" w:leader="dot" w:pos="9062"/>
        </w:tabs>
        <w:rPr>
          <w:rFonts w:asciiTheme="minorHAnsi" w:eastAsiaTheme="minorEastAsia" w:hAnsiTheme="minorHAnsi" w:cstheme="minorBidi"/>
          <w:noProof/>
        </w:rPr>
      </w:pPr>
      <w:hyperlink w:anchor="_Toc11679998" w:history="1">
        <w:r w:rsidR="00FC27BA" w:rsidRPr="00F20576">
          <w:rPr>
            <w:rStyle w:val="Lienhypertexte"/>
            <w:noProof/>
          </w:rPr>
          <w:t>Figure 14 - Cycle de vie d’une requête http (AV, 2019)</w:t>
        </w:r>
        <w:r w:rsidR="00FC27BA">
          <w:rPr>
            <w:noProof/>
            <w:webHidden/>
          </w:rPr>
          <w:tab/>
        </w:r>
        <w:r w:rsidR="00FC27BA">
          <w:rPr>
            <w:noProof/>
            <w:webHidden/>
          </w:rPr>
          <w:fldChar w:fldCharType="begin"/>
        </w:r>
        <w:r w:rsidR="00FC27BA">
          <w:rPr>
            <w:noProof/>
            <w:webHidden/>
          </w:rPr>
          <w:instrText xml:space="preserve"> PAGEREF _Toc11679998 \h </w:instrText>
        </w:r>
        <w:r w:rsidR="00FC27BA">
          <w:rPr>
            <w:noProof/>
            <w:webHidden/>
          </w:rPr>
        </w:r>
        <w:r w:rsidR="00FC27BA">
          <w:rPr>
            <w:noProof/>
            <w:webHidden/>
          </w:rPr>
          <w:fldChar w:fldCharType="separate"/>
        </w:r>
        <w:r w:rsidR="00FC27BA">
          <w:rPr>
            <w:noProof/>
            <w:webHidden/>
          </w:rPr>
          <w:t>49</w:t>
        </w:r>
        <w:r w:rsidR="00FC27BA">
          <w:rPr>
            <w:noProof/>
            <w:webHidden/>
          </w:rPr>
          <w:fldChar w:fldCharType="end"/>
        </w:r>
      </w:hyperlink>
    </w:p>
    <w:p w14:paraId="3EA5DCDC" w14:textId="0AA1C940" w:rsidR="00FC27BA" w:rsidRDefault="00C84B87">
      <w:pPr>
        <w:pStyle w:val="Tabledesillustrations"/>
        <w:tabs>
          <w:tab w:val="right" w:leader="dot" w:pos="9062"/>
        </w:tabs>
        <w:rPr>
          <w:rFonts w:asciiTheme="minorHAnsi" w:eastAsiaTheme="minorEastAsia" w:hAnsiTheme="minorHAnsi" w:cstheme="minorBidi"/>
          <w:noProof/>
        </w:rPr>
      </w:pPr>
      <w:hyperlink w:anchor="_Toc11679999" w:history="1">
        <w:r w:rsidR="00FC27BA" w:rsidRPr="00F20576">
          <w:rPr>
            <w:rStyle w:val="Lienhypertexte"/>
            <w:noProof/>
          </w:rPr>
          <w:t>Figure 15 - Manuel utilisateur : Sensei - Page de Sponsoring (AV, 2019)</w:t>
        </w:r>
        <w:r w:rsidR="00FC27BA">
          <w:rPr>
            <w:noProof/>
            <w:webHidden/>
          </w:rPr>
          <w:tab/>
        </w:r>
        <w:r w:rsidR="00FC27BA">
          <w:rPr>
            <w:noProof/>
            <w:webHidden/>
          </w:rPr>
          <w:fldChar w:fldCharType="begin"/>
        </w:r>
        <w:r w:rsidR="00FC27BA">
          <w:rPr>
            <w:noProof/>
            <w:webHidden/>
          </w:rPr>
          <w:instrText xml:space="preserve"> PAGEREF _Toc11679999 \h </w:instrText>
        </w:r>
        <w:r w:rsidR="00FC27BA">
          <w:rPr>
            <w:noProof/>
            <w:webHidden/>
          </w:rPr>
        </w:r>
        <w:r w:rsidR="00FC27BA">
          <w:rPr>
            <w:noProof/>
            <w:webHidden/>
          </w:rPr>
          <w:fldChar w:fldCharType="separate"/>
        </w:r>
        <w:r w:rsidR="00FC27BA">
          <w:rPr>
            <w:noProof/>
            <w:webHidden/>
          </w:rPr>
          <w:t>58</w:t>
        </w:r>
        <w:r w:rsidR="00FC27BA">
          <w:rPr>
            <w:noProof/>
            <w:webHidden/>
          </w:rPr>
          <w:fldChar w:fldCharType="end"/>
        </w:r>
      </w:hyperlink>
    </w:p>
    <w:p w14:paraId="7C16B0A5" w14:textId="11C5A271" w:rsidR="00FC27BA" w:rsidRDefault="00C84B87">
      <w:pPr>
        <w:pStyle w:val="Tabledesillustrations"/>
        <w:tabs>
          <w:tab w:val="right" w:leader="dot" w:pos="9062"/>
        </w:tabs>
        <w:rPr>
          <w:rFonts w:asciiTheme="minorHAnsi" w:eastAsiaTheme="minorEastAsia" w:hAnsiTheme="minorHAnsi" w:cstheme="minorBidi"/>
          <w:noProof/>
        </w:rPr>
      </w:pPr>
      <w:hyperlink w:anchor="_Toc11680000" w:history="1">
        <w:r w:rsidR="00FC27BA" w:rsidRPr="00F20576">
          <w:rPr>
            <w:rStyle w:val="Lienhypertexte"/>
            <w:noProof/>
          </w:rPr>
          <w:t>Figure 16 - Manuel utilisateur : Sensei - Token généré (AV, 2019)</w:t>
        </w:r>
        <w:r w:rsidR="00FC27BA">
          <w:rPr>
            <w:noProof/>
            <w:webHidden/>
          </w:rPr>
          <w:tab/>
        </w:r>
        <w:r w:rsidR="00FC27BA">
          <w:rPr>
            <w:noProof/>
            <w:webHidden/>
          </w:rPr>
          <w:fldChar w:fldCharType="begin"/>
        </w:r>
        <w:r w:rsidR="00FC27BA">
          <w:rPr>
            <w:noProof/>
            <w:webHidden/>
          </w:rPr>
          <w:instrText xml:space="preserve"> PAGEREF _Toc11680000 \h </w:instrText>
        </w:r>
        <w:r w:rsidR="00FC27BA">
          <w:rPr>
            <w:noProof/>
            <w:webHidden/>
          </w:rPr>
        </w:r>
        <w:r w:rsidR="00FC27BA">
          <w:rPr>
            <w:noProof/>
            <w:webHidden/>
          </w:rPr>
          <w:fldChar w:fldCharType="separate"/>
        </w:r>
        <w:r w:rsidR="00FC27BA">
          <w:rPr>
            <w:noProof/>
            <w:webHidden/>
          </w:rPr>
          <w:t>58</w:t>
        </w:r>
        <w:r w:rsidR="00FC27BA">
          <w:rPr>
            <w:noProof/>
            <w:webHidden/>
          </w:rPr>
          <w:fldChar w:fldCharType="end"/>
        </w:r>
      </w:hyperlink>
    </w:p>
    <w:p w14:paraId="0D83AA26" w14:textId="5D61AB9F" w:rsidR="00FC27BA" w:rsidRDefault="00C84B87">
      <w:pPr>
        <w:pStyle w:val="Tabledesillustrations"/>
        <w:tabs>
          <w:tab w:val="right" w:leader="dot" w:pos="9062"/>
        </w:tabs>
        <w:rPr>
          <w:rFonts w:asciiTheme="minorHAnsi" w:eastAsiaTheme="minorEastAsia" w:hAnsiTheme="minorHAnsi" w:cstheme="minorBidi"/>
          <w:noProof/>
        </w:rPr>
      </w:pPr>
      <w:hyperlink w:anchor="_Toc11680001" w:history="1">
        <w:r w:rsidR="00FC27BA" w:rsidRPr="00F20576">
          <w:rPr>
            <w:rStyle w:val="Lienhypertexte"/>
            <w:noProof/>
          </w:rPr>
          <w:t>Figure 17 - Manuel utilisateur : Monji - Tous les programmes disponibles (AV, 2019)</w:t>
        </w:r>
        <w:r w:rsidR="00FC27BA">
          <w:rPr>
            <w:noProof/>
            <w:webHidden/>
          </w:rPr>
          <w:tab/>
        </w:r>
        <w:r w:rsidR="00FC27BA">
          <w:rPr>
            <w:noProof/>
            <w:webHidden/>
          </w:rPr>
          <w:fldChar w:fldCharType="begin"/>
        </w:r>
        <w:r w:rsidR="00FC27BA">
          <w:rPr>
            <w:noProof/>
            <w:webHidden/>
          </w:rPr>
          <w:instrText xml:space="preserve"> PAGEREF _Toc11680001 \h </w:instrText>
        </w:r>
        <w:r w:rsidR="00FC27BA">
          <w:rPr>
            <w:noProof/>
            <w:webHidden/>
          </w:rPr>
        </w:r>
        <w:r w:rsidR="00FC27BA">
          <w:rPr>
            <w:noProof/>
            <w:webHidden/>
          </w:rPr>
          <w:fldChar w:fldCharType="separate"/>
        </w:r>
        <w:r w:rsidR="00FC27BA">
          <w:rPr>
            <w:noProof/>
            <w:webHidden/>
          </w:rPr>
          <w:t>59</w:t>
        </w:r>
        <w:r w:rsidR="00FC27BA">
          <w:rPr>
            <w:noProof/>
            <w:webHidden/>
          </w:rPr>
          <w:fldChar w:fldCharType="end"/>
        </w:r>
      </w:hyperlink>
    </w:p>
    <w:p w14:paraId="0F231F31" w14:textId="402FA17D" w:rsidR="00FC27BA" w:rsidRDefault="00C84B87">
      <w:pPr>
        <w:pStyle w:val="Tabledesillustrations"/>
        <w:tabs>
          <w:tab w:val="right" w:leader="dot" w:pos="9062"/>
        </w:tabs>
        <w:rPr>
          <w:rFonts w:asciiTheme="minorHAnsi" w:eastAsiaTheme="minorEastAsia" w:hAnsiTheme="minorHAnsi" w:cstheme="minorBidi"/>
          <w:noProof/>
        </w:rPr>
      </w:pPr>
      <w:hyperlink w:anchor="_Toc11680002" w:history="1">
        <w:r w:rsidR="00FC27BA" w:rsidRPr="00F20576">
          <w:rPr>
            <w:rStyle w:val="Lienhypertexte"/>
            <w:noProof/>
          </w:rPr>
          <w:t>Figure 18 - Manuel utilisateur : Monji - Tous les programmes disponibles | Aucun filtre (AV, 2019)</w:t>
        </w:r>
        <w:r w:rsidR="00FC27BA">
          <w:rPr>
            <w:noProof/>
            <w:webHidden/>
          </w:rPr>
          <w:tab/>
        </w:r>
        <w:r w:rsidR="00FC27BA">
          <w:rPr>
            <w:noProof/>
            <w:webHidden/>
          </w:rPr>
          <w:fldChar w:fldCharType="begin"/>
        </w:r>
        <w:r w:rsidR="00FC27BA">
          <w:rPr>
            <w:noProof/>
            <w:webHidden/>
          </w:rPr>
          <w:instrText xml:space="preserve"> PAGEREF _Toc11680002 \h </w:instrText>
        </w:r>
        <w:r w:rsidR="00FC27BA">
          <w:rPr>
            <w:noProof/>
            <w:webHidden/>
          </w:rPr>
        </w:r>
        <w:r w:rsidR="00FC27BA">
          <w:rPr>
            <w:noProof/>
            <w:webHidden/>
          </w:rPr>
          <w:fldChar w:fldCharType="separate"/>
        </w:r>
        <w:r w:rsidR="00FC27BA">
          <w:rPr>
            <w:noProof/>
            <w:webHidden/>
          </w:rPr>
          <w:t>60</w:t>
        </w:r>
        <w:r w:rsidR="00FC27BA">
          <w:rPr>
            <w:noProof/>
            <w:webHidden/>
          </w:rPr>
          <w:fldChar w:fldCharType="end"/>
        </w:r>
      </w:hyperlink>
    </w:p>
    <w:p w14:paraId="517054CB" w14:textId="6830FD5F" w:rsidR="00FC27BA" w:rsidRDefault="00C84B87">
      <w:pPr>
        <w:pStyle w:val="Tabledesillustrations"/>
        <w:tabs>
          <w:tab w:val="right" w:leader="dot" w:pos="9062"/>
        </w:tabs>
        <w:rPr>
          <w:rFonts w:asciiTheme="minorHAnsi" w:eastAsiaTheme="minorEastAsia" w:hAnsiTheme="minorHAnsi" w:cstheme="minorBidi"/>
          <w:noProof/>
        </w:rPr>
      </w:pPr>
      <w:hyperlink w:anchor="_Toc11680003" w:history="1">
        <w:r w:rsidR="00FC27BA" w:rsidRPr="00F20576">
          <w:rPr>
            <w:rStyle w:val="Lienhypertexte"/>
            <w:noProof/>
          </w:rPr>
          <w:t>Figure 19 - Manuel utilisateur : Monji -Page : Tous les programmes disponibles | Filtrée par tag (AV, 2019)</w:t>
        </w:r>
        <w:r w:rsidR="00FC27BA">
          <w:rPr>
            <w:noProof/>
            <w:webHidden/>
          </w:rPr>
          <w:tab/>
        </w:r>
        <w:r w:rsidR="00FC27BA">
          <w:rPr>
            <w:noProof/>
            <w:webHidden/>
          </w:rPr>
          <w:fldChar w:fldCharType="begin"/>
        </w:r>
        <w:r w:rsidR="00FC27BA">
          <w:rPr>
            <w:noProof/>
            <w:webHidden/>
          </w:rPr>
          <w:instrText xml:space="preserve"> PAGEREF _Toc11680003 \h </w:instrText>
        </w:r>
        <w:r w:rsidR="00FC27BA">
          <w:rPr>
            <w:noProof/>
            <w:webHidden/>
          </w:rPr>
        </w:r>
        <w:r w:rsidR="00FC27BA">
          <w:rPr>
            <w:noProof/>
            <w:webHidden/>
          </w:rPr>
          <w:fldChar w:fldCharType="separate"/>
        </w:r>
        <w:r w:rsidR="00FC27BA">
          <w:rPr>
            <w:noProof/>
            <w:webHidden/>
          </w:rPr>
          <w:t>60</w:t>
        </w:r>
        <w:r w:rsidR="00FC27BA">
          <w:rPr>
            <w:noProof/>
            <w:webHidden/>
          </w:rPr>
          <w:fldChar w:fldCharType="end"/>
        </w:r>
      </w:hyperlink>
    </w:p>
    <w:p w14:paraId="5D71E036" w14:textId="53D5BD59" w:rsidR="00FC27BA" w:rsidRDefault="00C84B87">
      <w:pPr>
        <w:pStyle w:val="Tabledesillustrations"/>
        <w:tabs>
          <w:tab w:val="right" w:leader="dot" w:pos="9062"/>
        </w:tabs>
        <w:rPr>
          <w:rFonts w:asciiTheme="minorHAnsi" w:eastAsiaTheme="minorEastAsia" w:hAnsiTheme="minorHAnsi" w:cstheme="minorBidi"/>
          <w:noProof/>
        </w:rPr>
      </w:pPr>
      <w:hyperlink w:anchor="_Toc11680004" w:history="1">
        <w:r w:rsidR="00FC27BA" w:rsidRPr="00F20576">
          <w:rPr>
            <w:rStyle w:val="Lienhypertexte"/>
            <w:noProof/>
          </w:rPr>
          <w:t>Figure 20 - Manuel utilisateur : Monji - Page d'un kata, utilisateur non-abonné (AV, 2019)</w:t>
        </w:r>
        <w:r w:rsidR="00FC27BA">
          <w:rPr>
            <w:noProof/>
            <w:webHidden/>
          </w:rPr>
          <w:tab/>
        </w:r>
        <w:r w:rsidR="00FC27BA">
          <w:rPr>
            <w:noProof/>
            <w:webHidden/>
          </w:rPr>
          <w:fldChar w:fldCharType="begin"/>
        </w:r>
        <w:r w:rsidR="00FC27BA">
          <w:rPr>
            <w:noProof/>
            <w:webHidden/>
          </w:rPr>
          <w:instrText xml:space="preserve"> PAGEREF _Toc11680004 \h </w:instrText>
        </w:r>
        <w:r w:rsidR="00FC27BA">
          <w:rPr>
            <w:noProof/>
            <w:webHidden/>
          </w:rPr>
        </w:r>
        <w:r w:rsidR="00FC27BA">
          <w:rPr>
            <w:noProof/>
            <w:webHidden/>
          </w:rPr>
          <w:fldChar w:fldCharType="separate"/>
        </w:r>
        <w:r w:rsidR="00FC27BA">
          <w:rPr>
            <w:noProof/>
            <w:webHidden/>
          </w:rPr>
          <w:t>61</w:t>
        </w:r>
        <w:r w:rsidR="00FC27BA">
          <w:rPr>
            <w:noProof/>
            <w:webHidden/>
          </w:rPr>
          <w:fldChar w:fldCharType="end"/>
        </w:r>
      </w:hyperlink>
    </w:p>
    <w:p w14:paraId="74B36A1B" w14:textId="52E0FB62" w:rsidR="00FC27BA" w:rsidRDefault="00C84B87">
      <w:pPr>
        <w:pStyle w:val="Tabledesillustrations"/>
        <w:tabs>
          <w:tab w:val="right" w:leader="dot" w:pos="9062"/>
        </w:tabs>
        <w:rPr>
          <w:rFonts w:asciiTheme="minorHAnsi" w:eastAsiaTheme="minorEastAsia" w:hAnsiTheme="minorHAnsi" w:cstheme="minorBidi"/>
          <w:noProof/>
        </w:rPr>
      </w:pPr>
      <w:hyperlink w:anchor="_Toc11680005" w:history="1">
        <w:r w:rsidR="00FC27BA" w:rsidRPr="00F20576">
          <w:rPr>
            <w:rStyle w:val="Lienhypertexte"/>
            <w:noProof/>
          </w:rPr>
          <w:t>Figure 21 - Manuel utilisateur : Monji - Page d'un kata, utilisateur abonné (AV, 2019)</w:t>
        </w:r>
        <w:r w:rsidR="00FC27BA">
          <w:rPr>
            <w:noProof/>
            <w:webHidden/>
          </w:rPr>
          <w:tab/>
        </w:r>
        <w:r w:rsidR="00FC27BA">
          <w:rPr>
            <w:noProof/>
            <w:webHidden/>
          </w:rPr>
          <w:fldChar w:fldCharType="begin"/>
        </w:r>
        <w:r w:rsidR="00FC27BA">
          <w:rPr>
            <w:noProof/>
            <w:webHidden/>
          </w:rPr>
          <w:instrText xml:space="preserve"> PAGEREF _Toc11680005 \h </w:instrText>
        </w:r>
        <w:r w:rsidR="00FC27BA">
          <w:rPr>
            <w:noProof/>
            <w:webHidden/>
          </w:rPr>
        </w:r>
        <w:r w:rsidR="00FC27BA">
          <w:rPr>
            <w:noProof/>
            <w:webHidden/>
          </w:rPr>
          <w:fldChar w:fldCharType="separate"/>
        </w:r>
        <w:r w:rsidR="00FC27BA">
          <w:rPr>
            <w:noProof/>
            <w:webHidden/>
          </w:rPr>
          <w:t>61</w:t>
        </w:r>
        <w:r w:rsidR="00FC27BA">
          <w:rPr>
            <w:noProof/>
            <w:webHidden/>
          </w:rPr>
          <w:fldChar w:fldCharType="end"/>
        </w:r>
      </w:hyperlink>
    </w:p>
    <w:p w14:paraId="21FA7CA1" w14:textId="338A16A9" w:rsidR="00FC27BA" w:rsidRDefault="00C84B87">
      <w:pPr>
        <w:pStyle w:val="Tabledesillustrations"/>
        <w:tabs>
          <w:tab w:val="right" w:leader="dot" w:pos="9062"/>
        </w:tabs>
        <w:rPr>
          <w:rFonts w:asciiTheme="minorHAnsi" w:eastAsiaTheme="minorEastAsia" w:hAnsiTheme="minorHAnsi" w:cstheme="minorBidi"/>
          <w:noProof/>
        </w:rPr>
      </w:pPr>
      <w:hyperlink w:anchor="_Toc11680006" w:history="1">
        <w:r w:rsidR="00FC27BA" w:rsidRPr="00F20576">
          <w:rPr>
            <w:rStyle w:val="Lienhypertexte"/>
            <w:noProof/>
          </w:rPr>
          <w:t>Figure 22 - Manuel utilisateur : Monji - Interface de réalisation d'un kata</w:t>
        </w:r>
        <w:r w:rsidR="00FC27BA">
          <w:rPr>
            <w:noProof/>
            <w:webHidden/>
          </w:rPr>
          <w:tab/>
        </w:r>
        <w:r w:rsidR="00FC27BA">
          <w:rPr>
            <w:noProof/>
            <w:webHidden/>
          </w:rPr>
          <w:fldChar w:fldCharType="begin"/>
        </w:r>
        <w:r w:rsidR="00FC27BA">
          <w:rPr>
            <w:noProof/>
            <w:webHidden/>
          </w:rPr>
          <w:instrText xml:space="preserve"> PAGEREF _Toc11680006 \h </w:instrText>
        </w:r>
        <w:r w:rsidR="00FC27BA">
          <w:rPr>
            <w:noProof/>
            <w:webHidden/>
          </w:rPr>
        </w:r>
        <w:r w:rsidR="00FC27BA">
          <w:rPr>
            <w:noProof/>
            <w:webHidden/>
          </w:rPr>
          <w:fldChar w:fldCharType="separate"/>
        </w:r>
        <w:r w:rsidR="00FC27BA">
          <w:rPr>
            <w:noProof/>
            <w:webHidden/>
          </w:rPr>
          <w:t>63</w:t>
        </w:r>
        <w:r w:rsidR="00FC27BA">
          <w:rPr>
            <w:noProof/>
            <w:webHidden/>
          </w:rPr>
          <w:fldChar w:fldCharType="end"/>
        </w:r>
      </w:hyperlink>
    </w:p>
    <w:p w14:paraId="218BF8D8" w14:textId="667DA706" w:rsidR="00FC27BA" w:rsidRDefault="00C84B87">
      <w:pPr>
        <w:pStyle w:val="Tabledesillustrations"/>
        <w:tabs>
          <w:tab w:val="right" w:leader="dot" w:pos="9062"/>
        </w:tabs>
        <w:rPr>
          <w:rFonts w:asciiTheme="minorHAnsi" w:eastAsiaTheme="minorEastAsia" w:hAnsiTheme="minorHAnsi" w:cstheme="minorBidi"/>
          <w:noProof/>
        </w:rPr>
      </w:pPr>
      <w:hyperlink w:anchor="_Toc11680007" w:history="1">
        <w:r w:rsidR="00FC27BA" w:rsidRPr="00F20576">
          <w:rPr>
            <w:rStyle w:val="Lienhypertexte"/>
            <w:noProof/>
          </w:rPr>
          <w:t>Figure 23 - Manuel utilisateur : N'importe qui - Page de création de compte (AV, 2019)</w:t>
        </w:r>
        <w:r w:rsidR="00FC27BA">
          <w:rPr>
            <w:noProof/>
            <w:webHidden/>
          </w:rPr>
          <w:tab/>
        </w:r>
        <w:r w:rsidR="00FC27BA">
          <w:rPr>
            <w:noProof/>
            <w:webHidden/>
          </w:rPr>
          <w:fldChar w:fldCharType="begin"/>
        </w:r>
        <w:r w:rsidR="00FC27BA">
          <w:rPr>
            <w:noProof/>
            <w:webHidden/>
          </w:rPr>
          <w:instrText xml:space="preserve"> PAGEREF _Toc11680007 \h </w:instrText>
        </w:r>
        <w:r w:rsidR="00FC27BA">
          <w:rPr>
            <w:noProof/>
            <w:webHidden/>
          </w:rPr>
        </w:r>
        <w:r w:rsidR="00FC27BA">
          <w:rPr>
            <w:noProof/>
            <w:webHidden/>
          </w:rPr>
          <w:fldChar w:fldCharType="separate"/>
        </w:r>
        <w:r w:rsidR="00FC27BA">
          <w:rPr>
            <w:noProof/>
            <w:webHidden/>
          </w:rPr>
          <w:t>64</w:t>
        </w:r>
        <w:r w:rsidR="00FC27BA">
          <w:rPr>
            <w:noProof/>
            <w:webHidden/>
          </w:rPr>
          <w:fldChar w:fldCharType="end"/>
        </w:r>
      </w:hyperlink>
    </w:p>
    <w:p w14:paraId="11D62D78" w14:textId="46E6EEE5" w:rsidR="00FC27BA" w:rsidRDefault="00C84B87">
      <w:pPr>
        <w:pStyle w:val="Tabledesillustrations"/>
        <w:tabs>
          <w:tab w:val="right" w:leader="dot" w:pos="9062"/>
        </w:tabs>
        <w:rPr>
          <w:rFonts w:asciiTheme="minorHAnsi" w:eastAsiaTheme="minorEastAsia" w:hAnsiTheme="minorHAnsi" w:cstheme="minorBidi"/>
          <w:noProof/>
        </w:rPr>
      </w:pPr>
      <w:hyperlink w:anchor="_Toc11680008" w:history="1">
        <w:r w:rsidR="00FC27BA" w:rsidRPr="00F20576">
          <w:rPr>
            <w:rStyle w:val="Lienhypertexte"/>
            <w:noProof/>
          </w:rPr>
          <w:t>Figure 24 - Manuel utilisateur : N'importe qui -  Page d'authentification</w:t>
        </w:r>
        <w:r w:rsidR="00FC27BA">
          <w:rPr>
            <w:noProof/>
            <w:webHidden/>
          </w:rPr>
          <w:tab/>
        </w:r>
        <w:r w:rsidR="00FC27BA">
          <w:rPr>
            <w:noProof/>
            <w:webHidden/>
          </w:rPr>
          <w:fldChar w:fldCharType="begin"/>
        </w:r>
        <w:r w:rsidR="00FC27BA">
          <w:rPr>
            <w:noProof/>
            <w:webHidden/>
          </w:rPr>
          <w:instrText xml:space="preserve"> PAGEREF _Toc11680008 \h </w:instrText>
        </w:r>
        <w:r w:rsidR="00FC27BA">
          <w:rPr>
            <w:noProof/>
            <w:webHidden/>
          </w:rPr>
        </w:r>
        <w:r w:rsidR="00FC27BA">
          <w:rPr>
            <w:noProof/>
            <w:webHidden/>
          </w:rPr>
          <w:fldChar w:fldCharType="separate"/>
        </w:r>
        <w:r w:rsidR="00FC27BA">
          <w:rPr>
            <w:noProof/>
            <w:webHidden/>
          </w:rPr>
          <w:t>65</w:t>
        </w:r>
        <w:r w:rsidR="00FC27BA">
          <w:rPr>
            <w:noProof/>
            <w:webHidden/>
          </w:rPr>
          <w:fldChar w:fldCharType="end"/>
        </w:r>
      </w:hyperlink>
    </w:p>
    <w:p w14:paraId="004D4076" w14:textId="3217BE5C" w:rsidR="002622D9" w:rsidRDefault="009B273A" w:rsidP="009B273A">
      <w:pPr>
        <w:rPr>
          <w:rFonts w:ascii="Arial" w:hAnsi="Arial" w:cs="Arial"/>
          <w:i/>
          <w:iCs/>
        </w:rPr>
      </w:pPr>
      <w:r>
        <w:rPr>
          <w:rFonts w:ascii="Arial" w:hAnsi="Arial" w:cs="Arial"/>
          <w:i/>
          <w:iCs/>
        </w:rPr>
        <w:fldChar w:fldCharType="end"/>
      </w:r>
    </w:p>
    <w:p w14:paraId="2EAE9FA6" w14:textId="2C55EC1E" w:rsidR="002622D9" w:rsidRDefault="002622D9" w:rsidP="002622D9">
      <w:pPr>
        <w:pStyle w:val="Titre"/>
      </w:pPr>
      <w:bookmarkStart w:id="9" w:name="_Toc11680283"/>
      <w:r>
        <w:t>Table des listing</w:t>
      </w:r>
      <w:bookmarkEnd w:id="9"/>
    </w:p>
    <w:p w14:paraId="11E7B727" w14:textId="488A61A1" w:rsidR="00BF7404" w:rsidRDefault="002622D9">
      <w:pPr>
        <w:pStyle w:val="Tabledesillustrations"/>
        <w:tabs>
          <w:tab w:val="right" w:leader="dot" w:pos="9062"/>
        </w:tabs>
        <w:rPr>
          <w:rFonts w:asciiTheme="minorHAnsi" w:eastAsiaTheme="minorEastAsia" w:hAnsiTheme="minorHAnsi" w:cstheme="minorBidi"/>
          <w:noProof/>
        </w:rPr>
      </w:pPr>
      <w:r>
        <w:fldChar w:fldCharType="begin"/>
      </w:r>
      <w:r>
        <w:instrText xml:space="preserve"> TOC \h \z \c "Listing" </w:instrText>
      </w:r>
      <w:r>
        <w:fldChar w:fldCharType="separate"/>
      </w:r>
      <w:hyperlink w:anchor="_Toc11680009" w:history="1">
        <w:r w:rsidR="00BF7404" w:rsidRPr="00F906AC">
          <w:rPr>
            <w:rStyle w:val="Lienhypertexte"/>
            <w:noProof/>
          </w:rPr>
          <w:t>Listing 1 - Dockerfile de l'image python</w:t>
        </w:r>
        <w:r w:rsidR="00BF7404">
          <w:rPr>
            <w:noProof/>
            <w:webHidden/>
          </w:rPr>
          <w:tab/>
        </w:r>
        <w:r w:rsidR="00BF7404">
          <w:rPr>
            <w:noProof/>
            <w:webHidden/>
          </w:rPr>
          <w:fldChar w:fldCharType="begin"/>
        </w:r>
        <w:r w:rsidR="00BF7404">
          <w:rPr>
            <w:noProof/>
            <w:webHidden/>
          </w:rPr>
          <w:instrText xml:space="preserve"> PAGEREF _Toc11680009 \h </w:instrText>
        </w:r>
        <w:r w:rsidR="00BF7404">
          <w:rPr>
            <w:noProof/>
            <w:webHidden/>
          </w:rPr>
        </w:r>
        <w:r w:rsidR="00BF7404">
          <w:rPr>
            <w:noProof/>
            <w:webHidden/>
          </w:rPr>
          <w:fldChar w:fldCharType="separate"/>
        </w:r>
        <w:r w:rsidR="00BF7404">
          <w:rPr>
            <w:noProof/>
            <w:webHidden/>
          </w:rPr>
          <w:t>40</w:t>
        </w:r>
        <w:r w:rsidR="00BF7404">
          <w:rPr>
            <w:noProof/>
            <w:webHidden/>
          </w:rPr>
          <w:fldChar w:fldCharType="end"/>
        </w:r>
      </w:hyperlink>
    </w:p>
    <w:p w14:paraId="016A0F44" w14:textId="488363AA" w:rsidR="00BF7404" w:rsidRDefault="00C84B87">
      <w:pPr>
        <w:pStyle w:val="Tabledesillustrations"/>
        <w:tabs>
          <w:tab w:val="right" w:leader="dot" w:pos="9062"/>
        </w:tabs>
        <w:rPr>
          <w:rFonts w:asciiTheme="minorHAnsi" w:eastAsiaTheme="minorEastAsia" w:hAnsiTheme="minorHAnsi" w:cstheme="minorBidi"/>
          <w:noProof/>
        </w:rPr>
      </w:pPr>
      <w:hyperlink w:anchor="_Toc11680010" w:history="1">
        <w:r w:rsidR="00BF7404" w:rsidRPr="00F906AC">
          <w:rPr>
            <w:rStyle w:val="Lienhypertexte"/>
            <w:noProof/>
          </w:rPr>
          <w:t>Listing 2 - Un JWT</w:t>
        </w:r>
        <w:r w:rsidR="00BF7404">
          <w:rPr>
            <w:noProof/>
            <w:webHidden/>
          </w:rPr>
          <w:tab/>
        </w:r>
        <w:r w:rsidR="00BF7404">
          <w:rPr>
            <w:noProof/>
            <w:webHidden/>
          </w:rPr>
          <w:fldChar w:fldCharType="begin"/>
        </w:r>
        <w:r w:rsidR="00BF7404">
          <w:rPr>
            <w:noProof/>
            <w:webHidden/>
          </w:rPr>
          <w:instrText xml:space="preserve"> PAGEREF _Toc11680010 \h </w:instrText>
        </w:r>
        <w:r w:rsidR="00BF7404">
          <w:rPr>
            <w:noProof/>
            <w:webHidden/>
          </w:rPr>
        </w:r>
        <w:r w:rsidR="00BF7404">
          <w:rPr>
            <w:noProof/>
            <w:webHidden/>
          </w:rPr>
          <w:fldChar w:fldCharType="separate"/>
        </w:r>
        <w:r w:rsidR="00BF7404">
          <w:rPr>
            <w:noProof/>
            <w:webHidden/>
          </w:rPr>
          <w:t>45</w:t>
        </w:r>
        <w:r w:rsidR="00BF7404">
          <w:rPr>
            <w:noProof/>
            <w:webHidden/>
          </w:rPr>
          <w:fldChar w:fldCharType="end"/>
        </w:r>
      </w:hyperlink>
    </w:p>
    <w:p w14:paraId="5CD84ABD" w14:textId="0E36A4E2" w:rsidR="00BF7404" w:rsidRDefault="00C84B87">
      <w:pPr>
        <w:pStyle w:val="Tabledesillustrations"/>
        <w:tabs>
          <w:tab w:val="right" w:leader="dot" w:pos="9062"/>
        </w:tabs>
        <w:rPr>
          <w:rFonts w:asciiTheme="minorHAnsi" w:eastAsiaTheme="minorEastAsia" w:hAnsiTheme="minorHAnsi" w:cstheme="minorBidi"/>
          <w:noProof/>
        </w:rPr>
      </w:pPr>
      <w:hyperlink w:anchor="_Toc11680011" w:history="1">
        <w:r w:rsidR="00BF7404" w:rsidRPr="00F906AC">
          <w:rPr>
            <w:rStyle w:val="Lienhypertexte"/>
            <w:noProof/>
            <w:lang w:val="en-US"/>
          </w:rPr>
          <w:t>Listing 3 - Header d’un JWT</w:t>
        </w:r>
        <w:r w:rsidR="00BF7404">
          <w:rPr>
            <w:noProof/>
            <w:webHidden/>
          </w:rPr>
          <w:tab/>
        </w:r>
        <w:r w:rsidR="00BF7404">
          <w:rPr>
            <w:noProof/>
            <w:webHidden/>
          </w:rPr>
          <w:fldChar w:fldCharType="begin"/>
        </w:r>
        <w:r w:rsidR="00BF7404">
          <w:rPr>
            <w:noProof/>
            <w:webHidden/>
          </w:rPr>
          <w:instrText xml:space="preserve"> PAGEREF _Toc11680011 \h </w:instrText>
        </w:r>
        <w:r w:rsidR="00BF7404">
          <w:rPr>
            <w:noProof/>
            <w:webHidden/>
          </w:rPr>
        </w:r>
        <w:r w:rsidR="00BF7404">
          <w:rPr>
            <w:noProof/>
            <w:webHidden/>
          </w:rPr>
          <w:fldChar w:fldCharType="separate"/>
        </w:r>
        <w:r w:rsidR="00BF7404">
          <w:rPr>
            <w:noProof/>
            <w:webHidden/>
          </w:rPr>
          <w:t>46</w:t>
        </w:r>
        <w:r w:rsidR="00BF7404">
          <w:rPr>
            <w:noProof/>
            <w:webHidden/>
          </w:rPr>
          <w:fldChar w:fldCharType="end"/>
        </w:r>
      </w:hyperlink>
    </w:p>
    <w:p w14:paraId="70B826D9" w14:textId="0DAFB9E1" w:rsidR="00BF7404" w:rsidRDefault="00C84B87">
      <w:pPr>
        <w:pStyle w:val="Tabledesillustrations"/>
        <w:tabs>
          <w:tab w:val="right" w:leader="dot" w:pos="9062"/>
        </w:tabs>
        <w:rPr>
          <w:rFonts w:asciiTheme="minorHAnsi" w:eastAsiaTheme="minorEastAsia" w:hAnsiTheme="minorHAnsi" w:cstheme="minorBidi"/>
          <w:noProof/>
        </w:rPr>
      </w:pPr>
      <w:hyperlink w:anchor="_Toc11680012" w:history="1">
        <w:r w:rsidR="00BF7404" w:rsidRPr="00F906AC">
          <w:rPr>
            <w:rStyle w:val="Lienhypertexte"/>
            <w:noProof/>
          </w:rPr>
          <w:t>Listing 4 -  Exemple du payload d’un JWT</w:t>
        </w:r>
        <w:r w:rsidR="00BF7404">
          <w:rPr>
            <w:noProof/>
            <w:webHidden/>
          </w:rPr>
          <w:tab/>
        </w:r>
        <w:r w:rsidR="00BF7404">
          <w:rPr>
            <w:noProof/>
            <w:webHidden/>
          </w:rPr>
          <w:fldChar w:fldCharType="begin"/>
        </w:r>
        <w:r w:rsidR="00BF7404">
          <w:rPr>
            <w:noProof/>
            <w:webHidden/>
          </w:rPr>
          <w:instrText xml:space="preserve"> PAGEREF _Toc11680012 \h </w:instrText>
        </w:r>
        <w:r w:rsidR="00BF7404">
          <w:rPr>
            <w:noProof/>
            <w:webHidden/>
          </w:rPr>
        </w:r>
        <w:r w:rsidR="00BF7404">
          <w:rPr>
            <w:noProof/>
            <w:webHidden/>
          </w:rPr>
          <w:fldChar w:fldCharType="separate"/>
        </w:r>
        <w:r w:rsidR="00BF7404">
          <w:rPr>
            <w:noProof/>
            <w:webHidden/>
          </w:rPr>
          <w:t>47</w:t>
        </w:r>
        <w:r w:rsidR="00BF7404">
          <w:rPr>
            <w:noProof/>
            <w:webHidden/>
          </w:rPr>
          <w:fldChar w:fldCharType="end"/>
        </w:r>
      </w:hyperlink>
    </w:p>
    <w:p w14:paraId="63B7579A" w14:textId="13865D55" w:rsidR="00BF7404" w:rsidRDefault="00C84B87">
      <w:pPr>
        <w:pStyle w:val="Tabledesillustrations"/>
        <w:tabs>
          <w:tab w:val="right" w:leader="dot" w:pos="9062"/>
        </w:tabs>
        <w:rPr>
          <w:rFonts w:asciiTheme="minorHAnsi" w:eastAsiaTheme="minorEastAsia" w:hAnsiTheme="minorHAnsi" w:cstheme="minorBidi"/>
          <w:noProof/>
        </w:rPr>
      </w:pPr>
      <w:hyperlink w:anchor="_Toc11680013" w:history="1">
        <w:r w:rsidR="00BF7404" w:rsidRPr="00F906AC">
          <w:rPr>
            <w:rStyle w:val="Lienhypertexte"/>
            <w:noProof/>
          </w:rPr>
          <w:t>Listing 5 - Dockerfile, python</w:t>
        </w:r>
        <w:r w:rsidR="00BF7404">
          <w:rPr>
            <w:noProof/>
            <w:webHidden/>
          </w:rPr>
          <w:tab/>
        </w:r>
        <w:r w:rsidR="00BF7404">
          <w:rPr>
            <w:noProof/>
            <w:webHidden/>
          </w:rPr>
          <w:fldChar w:fldCharType="begin"/>
        </w:r>
        <w:r w:rsidR="00BF7404">
          <w:rPr>
            <w:noProof/>
            <w:webHidden/>
          </w:rPr>
          <w:instrText xml:space="preserve"> PAGEREF _Toc11680013 \h </w:instrText>
        </w:r>
        <w:r w:rsidR="00BF7404">
          <w:rPr>
            <w:noProof/>
            <w:webHidden/>
          </w:rPr>
        </w:r>
        <w:r w:rsidR="00BF7404">
          <w:rPr>
            <w:noProof/>
            <w:webHidden/>
          </w:rPr>
          <w:fldChar w:fldCharType="separate"/>
        </w:r>
        <w:r w:rsidR="00BF7404">
          <w:rPr>
            <w:noProof/>
            <w:webHidden/>
          </w:rPr>
          <w:t>67</w:t>
        </w:r>
        <w:r w:rsidR="00BF7404">
          <w:rPr>
            <w:noProof/>
            <w:webHidden/>
          </w:rPr>
          <w:fldChar w:fldCharType="end"/>
        </w:r>
      </w:hyperlink>
    </w:p>
    <w:p w14:paraId="774FF736" w14:textId="14A4D0B7" w:rsidR="002622D9" w:rsidRPr="002622D9" w:rsidRDefault="002622D9" w:rsidP="002622D9">
      <w:r>
        <w:fldChar w:fldCharType="end"/>
      </w:r>
    </w:p>
    <w:p w14:paraId="1D4807C0" w14:textId="710C4F5B" w:rsidR="001279D6" w:rsidRDefault="001279D6" w:rsidP="009B273A">
      <w:r>
        <w:br w:type="page"/>
      </w:r>
    </w:p>
    <w:p w14:paraId="6F5E0C8B" w14:textId="1EF4C206" w:rsidR="001279D6" w:rsidRDefault="001279D6" w:rsidP="001D6E74">
      <w:pPr>
        <w:pStyle w:val="Titre"/>
      </w:pPr>
      <w:bookmarkStart w:id="10" w:name="_Toc11680284"/>
      <w:r>
        <w:lastRenderedPageBreak/>
        <w:t>Index des tableaux</w:t>
      </w:r>
      <w:bookmarkEnd w:id="10"/>
    </w:p>
    <w:p w14:paraId="77E2FC69" w14:textId="04DDD26F" w:rsidR="00BF7404" w:rsidRDefault="00171D97">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Tableau" </w:instrText>
      </w:r>
      <w:r>
        <w:rPr>
          <w:rFonts w:ascii="Arial" w:hAnsi="Arial" w:cs="Arial"/>
          <w:i/>
          <w:iCs/>
        </w:rPr>
        <w:fldChar w:fldCharType="separate"/>
      </w:r>
      <w:hyperlink w:anchor="_Toc11680068" w:history="1">
        <w:r w:rsidR="00BF7404" w:rsidRPr="006A0FD6">
          <w:rPr>
            <w:rStyle w:val="Lienhypertexte"/>
            <w:noProof/>
          </w:rPr>
          <w:t>Tableau 1 - Les programmes par notion / par langage</w:t>
        </w:r>
        <w:r w:rsidR="00BF7404">
          <w:rPr>
            <w:noProof/>
            <w:webHidden/>
          </w:rPr>
          <w:tab/>
        </w:r>
        <w:r w:rsidR="00BF7404">
          <w:rPr>
            <w:noProof/>
            <w:webHidden/>
          </w:rPr>
          <w:fldChar w:fldCharType="begin"/>
        </w:r>
        <w:r w:rsidR="00BF7404">
          <w:rPr>
            <w:noProof/>
            <w:webHidden/>
          </w:rPr>
          <w:instrText xml:space="preserve"> PAGEREF _Toc11680068 \h </w:instrText>
        </w:r>
        <w:r w:rsidR="00BF7404">
          <w:rPr>
            <w:noProof/>
            <w:webHidden/>
          </w:rPr>
        </w:r>
        <w:r w:rsidR="00BF7404">
          <w:rPr>
            <w:noProof/>
            <w:webHidden/>
          </w:rPr>
          <w:fldChar w:fldCharType="separate"/>
        </w:r>
        <w:r w:rsidR="00BF7404">
          <w:rPr>
            <w:noProof/>
            <w:webHidden/>
          </w:rPr>
          <w:t>29</w:t>
        </w:r>
        <w:r w:rsidR="00BF7404">
          <w:rPr>
            <w:noProof/>
            <w:webHidden/>
          </w:rPr>
          <w:fldChar w:fldCharType="end"/>
        </w:r>
      </w:hyperlink>
    </w:p>
    <w:p w14:paraId="59FA3BFC" w14:textId="41D3D165" w:rsidR="00BF7404" w:rsidRDefault="00C84B87">
      <w:pPr>
        <w:pStyle w:val="Tabledesillustrations"/>
        <w:tabs>
          <w:tab w:val="right" w:leader="dot" w:pos="9062"/>
        </w:tabs>
        <w:rPr>
          <w:rFonts w:asciiTheme="minorHAnsi" w:eastAsiaTheme="minorEastAsia" w:hAnsiTheme="minorHAnsi" w:cstheme="minorBidi"/>
          <w:noProof/>
        </w:rPr>
      </w:pPr>
      <w:hyperlink w:anchor="_Toc11680069" w:history="1">
        <w:r w:rsidR="00BF7404" w:rsidRPr="006A0FD6">
          <w:rPr>
            <w:rStyle w:val="Lienhypertexte"/>
            <w:noProof/>
          </w:rPr>
          <w:t>Tableau 2 - Les differents status d'un kata</w:t>
        </w:r>
        <w:r w:rsidR="00BF7404">
          <w:rPr>
            <w:noProof/>
            <w:webHidden/>
          </w:rPr>
          <w:tab/>
        </w:r>
        <w:r w:rsidR="00BF7404">
          <w:rPr>
            <w:noProof/>
            <w:webHidden/>
          </w:rPr>
          <w:fldChar w:fldCharType="begin"/>
        </w:r>
        <w:r w:rsidR="00BF7404">
          <w:rPr>
            <w:noProof/>
            <w:webHidden/>
          </w:rPr>
          <w:instrText xml:space="preserve"> PAGEREF _Toc11680069 \h </w:instrText>
        </w:r>
        <w:r w:rsidR="00BF7404">
          <w:rPr>
            <w:noProof/>
            <w:webHidden/>
          </w:rPr>
        </w:r>
        <w:r w:rsidR="00BF7404">
          <w:rPr>
            <w:noProof/>
            <w:webHidden/>
          </w:rPr>
          <w:fldChar w:fldCharType="separate"/>
        </w:r>
        <w:r w:rsidR="00BF7404">
          <w:rPr>
            <w:noProof/>
            <w:webHidden/>
          </w:rPr>
          <w:t>33</w:t>
        </w:r>
        <w:r w:rsidR="00BF7404">
          <w:rPr>
            <w:noProof/>
            <w:webHidden/>
          </w:rPr>
          <w:fldChar w:fldCharType="end"/>
        </w:r>
      </w:hyperlink>
    </w:p>
    <w:p w14:paraId="6FDC057D" w14:textId="152CD008" w:rsidR="00BF7404" w:rsidRDefault="00C84B87">
      <w:pPr>
        <w:pStyle w:val="Tabledesillustrations"/>
        <w:tabs>
          <w:tab w:val="right" w:leader="dot" w:pos="9062"/>
        </w:tabs>
        <w:rPr>
          <w:rFonts w:asciiTheme="minorHAnsi" w:eastAsiaTheme="minorEastAsia" w:hAnsiTheme="minorHAnsi" w:cstheme="minorBidi"/>
          <w:noProof/>
        </w:rPr>
      </w:pPr>
      <w:hyperlink w:anchor="_Toc11680070" w:history="1">
        <w:r w:rsidR="00BF7404" w:rsidRPr="006A0FD6">
          <w:rPr>
            <w:rStyle w:val="Lienhypertexte"/>
            <w:noProof/>
          </w:rPr>
          <w:t>Tableau 3 - Exemple d'utilisation d'assert py</w:t>
        </w:r>
        <w:r w:rsidR="00BF7404">
          <w:rPr>
            <w:noProof/>
            <w:webHidden/>
          </w:rPr>
          <w:tab/>
        </w:r>
        <w:r w:rsidR="00BF7404">
          <w:rPr>
            <w:noProof/>
            <w:webHidden/>
          </w:rPr>
          <w:fldChar w:fldCharType="begin"/>
        </w:r>
        <w:r w:rsidR="00BF7404">
          <w:rPr>
            <w:noProof/>
            <w:webHidden/>
          </w:rPr>
          <w:instrText xml:space="preserve"> PAGEREF _Toc11680070 \h </w:instrText>
        </w:r>
        <w:r w:rsidR="00BF7404">
          <w:rPr>
            <w:noProof/>
            <w:webHidden/>
          </w:rPr>
        </w:r>
        <w:r w:rsidR="00BF7404">
          <w:rPr>
            <w:noProof/>
            <w:webHidden/>
          </w:rPr>
          <w:fldChar w:fldCharType="separate"/>
        </w:r>
        <w:r w:rsidR="00BF7404">
          <w:rPr>
            <w:noProof/>
            <w:webHidden/>
          </w:rPr>
          <w:t>37</w:t>
        </w:r>
        <w:r w:rsidR="00BF7404">
          <w:rPr>
            <w:noProof/>
            <w:webHidden/>
          </w:rPr>
          <w:fldChar w:fldCharType="end"/>
        </w:r>
      </w:hyperlink>
    </w:p>
    <w:p w14:paraId="66CB8F88" w14:textId="70EAC5D9" w:rsidR="00BF7404" w:rsidRDefault="00C84B87">
      <w:pPr>
        <w:pStyle w:val="Tabledesillustrations"/>
        <w:tabs>
          <w:tab w:val="right" w:leader="dot" w:pos="9062"/>
        </w:tabs>
        <w:rPr>
          <w:rFonts w:asciiTheme="minorHAnsi" w:eastAsiaTheme="minorEastAsia" w:hAnsiTheme="minorHAnsi" w:cstheme="minorBidi"/>
          <w:noProof/>
        </w:rPr>
      </w:pPr>
      <w:hyperlink w:anchor="_Toc11680071" w:history="1">
        <w:r w:rsidR="00BF7404" w:rsidRPr="006A0FD6">
          <w:rPr>
            <w:rStyle w:val="Lienhypertexte"/>
            <w:noProof/>
          </w:rPr>
          <w:t>Tableau 4 - Résultat de l'exécution d'un kata, assert py</w:t>
        </w:r>
        <w:r w:rsidR="00BF7404">
          <w:rPr>
            <w:noProof/>
            <w:webHidden/>
          </w:rPr>
          <w:tab/>
        </w:r>
        <w:r w:rsidR="00BF7404">
          <w:rPr>
            <w:noProof/>
            <w:webHidden/>
          </w:rPr>
          <w:fldChar w:fldCharType="begin"/>
        </w:r>
        <w:r w:rsidR="00BF7404">
          <w:rPr>
            <w:noProof/>
            <w:webHidden/>
          </w:rPr>
          <w:instrText xml:space="preserve"> PAGEREF _Toc11680071 \h </w:instrText>
        </w:r>
        <w:r w:rsidR="00BF7404">
          <w:rPr>
            <w:noProof/>
            <w:webHidden/>
          </w:rPr>
        </w:r>
        <w:r w:rsidR="00BF7404">
          <w:rPr>
            <w:noProof/>
            <w:webHidden/>
          </w:rPr>
          <w:fldChar w:fldCharType="separate"/>
        </w:r>
        <w:r w:rsidR="00BF7404">
          <w:rPr>
            <w:noProof/>
            <w:webHidden/>
          </w:rPr>
          <w:t>37</w:t>
        </w:r>
        <w:r w:rsidR="00BF7404">
          <w:rPr>
            <w:noProof/>
            <w:webHidden/>
          </w:rPr>
          <w:fldChar w:fldCharType="end"/>
        </w:r>
      </w:hyperlink>
    </w:p>
    <w:p w14:paraId="2A4E4FD1" w14:textId="0AA45D51" w:rsidR="00BF7404" w:rsidRDefault="00C84B87">
      <w:pPr>
        <w:pStyle w:val="Tabledesillustrations"/>
        <w:tabs>
          <w:tab w:val="right" w:leader="dot" w:pos="9062"/>
        </w:tabs>
        <w:rPr>
          <w:rFonts w:asciiTheme="minorHAnsi" w:eastAsiaTheme="minorEastAsia" w:hAnsiTheme="minorHAnsi" w:cstheme="minorBidi"/>
          <w:noProof/>
        </w:rPr>
      </w:pPr>
      <w:hyperlink w:anchor="_Toc11680072" w:history="1">
        <w:r w:rsidR="00BF7404" w:rsidRPr="006A0FD6">
          <w:rPr>
            <w:rStyle w:val="Lienhypertexte"/>
            <w:noProof/>
          </w:rPr>
          <w:t>Tableau 5 - Exemple d'utilisation de Junit 5</w:t>
        </w:r>
        <w:r w:rsidR="00BF7404">
          <w:rPr>
            <w:noProof/>
            <w:webHidden/>
          </w:rPr>
          <w:tab/>
        </w:r>
        <w:r w:rsidR="00BF7404">
          <w:rPr>
            <w:noProof/>
            <w:webHidden/>
          </w:rPr>
          <w:fldChar w:fldCharType="begin"/>
        </w:r>
        <w:r w:rsidR="00BF7404">
          <w:rPr>
            <w:noProof/>
            <w:webHidden/>
          </w:rPr>
          <w:instrText xml:space="preserve"> PAGEREF _Toc11680072 \h </w:instrText>
        </w:r>
        <w:r w:rsidR="00BF7404">
          <w:rPr>
            <w:noProof/>
            <w:webHidden/>
          </w:rPr>
        </w:r>
        <w:r w:rsidR="00BF7404">
          <w:rPr>
            <w:noProof/>
            <w:webHidden/>
          </w:rPr>
          <w:fldChar w:fldCharType="separate"/>
        </w:r>
        <w:r w:rsidR="00BF7404">
          <w:rPr>
            <w:noProof/>
            <w:webHidden/>
          </w:rPr>
          <w:t>38</w:t>
        </w:r>
        <w:r w:rsidR="00BF7404">
          <w:rPr>
            <w:noProof/>
            <w:webHidden/>
          </w:rPr>
          <w:fldChar w:fldCharType="end"/>
        </w:r>
      </w:hyperlink>
    </w:p>
    <w:p w14:paraId="1958BEA0" w14:textId="771599B0" w:rsidR="00BF7404" w:rsidRDefault="00C84B87">
      <w:pPr>
        <w:pStyle w:val="Tabledesillustrations"/>
        <w:tabs>
          <w:tab w:val="right" w:leader="dot" w:pos="9062"/>
        </w:tabs>
        <w:rPr>
          <w:rFonts w:asciiTheme="minorHAnsi" w:eastAsiaTheme="minorEastAsia" w:hAnsiTheme="minorHAnsi" w:cstheme="minorBidi"/>
          <w:noProof/>
        </w:rPr>
      </w:pPr>
      <w:hyperlink w:anchor="_Toc11680073" w:history="1">
        <w:r w:rsidR="00BF7404" w:rsidRPr="006A0FD6">
          <w:rPr>
            <w:rStyle w:val="Lienhypertexte"/>
            <w:noProof/>
          </w:rPr>
          <w:t>Tableau 6 - Résultat de l'exécution d'un kata, Junit 5</w:t>
        </w:r>
        <w:r w:rsidR="00BF7404">
          <w:rPr>
            <w:noProof/>
            <w:webHidden/>
          </w:rPr>
          <w:tab/>
        </w:r>
        <w:r w:rsidR="00BF7404">
          <w:rPr>
            <w:noProof/>
            <w:webHidden/>
          </w:rPr>
          <w:fldChar w:fldCharType="begin"/>
        </w:r>
        <w:r w:rsidR="00BF7404">
          <w:rPr>
            <w:noProof/>
            <w:webHidden/>
          </w:rPr>
          <w:instrText xml:space="preserve"> PAGEREF _Toc11680073 \h </w:instrText>
        </w:r>
        <w:r w:rsidR="00BF7404">
          <w:rPr>
            <w:noProof/>
            <w:webHidden/>
          </w:rPr>
        </w:r>
        <w:r w:rsidR="00BF7404">
          <w:rPr>
            <w:noProof/>
            <w:webHidden/>
          </w:rPr>
          <w:fldChar w:fldCharType="separate"/>
        </w:r>
        <w:r w:rsidR="00BF7404">
          <w:rPr>
            <w:noProof/>
            <w:webHidden/>
          </w:rPr>
          <w:t>38</w:t>
        </w:r>
        <w:r w:rsidR="00BF7404">
          <w:rPr>
            <w:noProof/>
            <w:webHidden/>
          </w:rPr>
          <w:fldChar w:fldCharType="end"/>
        </w:r>
      </w:hyperlink>
    </w:p>
    <w:p w14:paraId="7C95AE5A" w14:textId="55636E25" w:rsidR="00BF7404" w:rsidRDefault="00C84B87">
      <w:pPr>
        <w:pStyle w:val="Tabledesillustrations"/>
        <w:tabs>
          <w:tab w:val="right" w:leader="dot" w:pos="9062"/>
        </w:tabs>
        <w:rPr>
          <w:rFonts w:asciiTheme="minorHAnsi" w:eastAsiaTheme="minorEastAsia" w:hAnsiTheme="minorHAnsi" w:cstheme="minorBidi"/>
          <w:noProof/>
        </w:rPr>
      </w:pPr>
      <w:hyperlink w:anchor="_Toc11680074" w:history="1">
        <w:r w:rsidR="00BF7404" w:rsidRPr="006A0FD6">
          <w:rPr>
            <w:rStyle w:val="Lienhypertexte"/>
            <w:noProof/>
          </w:rPr>
          <w:t>Tableau 7 - Avantages et inconvénients de la containerisation de l'exécution.</w:t>
        </w:r>
        <w:r w:rsidR="00BF7404">
          <w:rPr>
            <w:noProof/>
            <w:webHidden/>
          </w:rPr>
          <w:tab/>
        </w:r>
        <w:r w:rsidR="00BF7404">
          <w:rPr>
            <w:noProof/>
            <w:webHidden/>
          </w:rPr>
          <w:fldChar w:fldCharType="begin"/>
        </w:r>
        <w:r w:rsidR="00BF7404">
          <w:rPr>
            <w:noProof/>
            <w:webHidden/>
          </w:rPr>
          <w:instrText xml:space="preserve"> PAGEREF _Toc11680074 \h </w:instrText>
        </w:r>
        <w:r w:rsidR="00BF7404">
          <w:rPr>
            <w:noProof/>
            <w:webHidden/>
          </w:rPr>
        </w:r>
        <w:r w:rsidR="00BF7404">
          <w:rPr>
            <w:noProof/>
            <w:webHidden/>
          </w:rPr>
          <w:fldChar w:fldCharType="separate"/>
        </w:r>
        <w:r w:rsidR="00BF7404">
          <w:rPr>
            <w:noProof/>
            <w:webHidden/>
          </w:rPr>
          <w:t>39</w:t>
        </w:r>
        <w:r w:rsidR="00BF7404">
          <w:rPr>
            <w:noProof/>
            <w:webHidden/>
          </w:rPr>
          <w:fldChar w:fldCharType="end"/>
        </w:r>
      </w:hyperlink>
    </w:p>
    <w:p w14:paraId="154EB5AC" w14:textId="37087876" w:rsidR="00BF7404" w:rsidRDefault="00C84B87">
      <w:pPr>
        <w:pStyle w:val="Tabledesillustrations"/>
        <w:tabs>
          <w:tab w:val="right" w:leader="dot" w:pos="9062"/>
        </w:tabs>
        <w:rPr>
          <w:rFonts w:asciiTheme="minorHAnsi" w:eastAsiaTheme="minorEastAsia" w:hAnsiTheme="minorHAnsi" w:cstheme="minorBidi"/>
          <w:noProof/>
        </w:rPr>
      </w:pPr>
      <w:hyperlink w:anchor="_Toc11680075" w:history="1">
        <w:r w:rsidR="00BF7404" w:rsidRPr="006A0FD6">
          <w:rPr>
            <w:rStyle w:val="Lienhypertexte"/>
            <w:noProof/>
          </w:rPr>
          <w:t>Tableau 8 - Mesures, Exécution containerisée vs hostée</w:t>
        </w:r>
        <w:r w:rsidR="00BF7404">
          <w:rPr>
            <w:noProof/>
            <w:webHidden/>
          </w:rPr>
          <w:tab/>
        </w:r>
        <w:r w:rsidR="00BF7404">
          <w:rPr>
            <w:noProof/>
            <w:webHidden/>
          </w:rPr>
          <w:fldChar w:fldCharType="begin"/>
        </w:r>
        <w:r w:rsidR="00BF7404">
          <w:rPr>
            <w:noProof/>
            <w:webHidden/>
          </w:rPr>
          <w:instrText xml:space="preserve"> PAGEREF _Toc11680075 \h </w:instrText>
        </w:r>
        <w:r w:rsidR="00BF7404">
          <w:rPr>
            <w:noProof/>
            <w:webHidden/>
          </w:rPr>
        </w:r>
        <w:r w:rsidR="00BF7404">
          <w:rPr>
            <w:noProof/>
            <w:webHidden/>
          </w:rPr>
          <w:fldChar w:fldCharType="separate"/>
        </w:r>
        <w:r w:rsidR="00BF7404">
          <w:rPr>
            <w:noProof/>
            <w:webHidden/>
          </w:rPr>
          <w:t>40</w:t>
        </w:r>
        <w:r w:rsidR="00BF7404">
          <w:rPr>
            <w:noProof/>
            <w:webHidden/>
          </w:rPr>
          <w:fldChar w:fldCharType="end"/>
        </w:r>
      </w:hyperlink>
    </w:p>
    <w:p w14:paraId="079C4E72" w14:textId="72030691" w:rsidR="00BF7404" w:rsidRDefault="00C84B87">
      <w:pPr>
        <w:pStyle w:val="Tabledesillustrations"/>
        <w:tabs>
          <w:tab w:val="right" w:leader="dot" w:pos="9062"/>
        </w:tabs>
        <w:rPr>
          <w:rFonts w:asciiTheme="minorHAnsi" w:eastAsiaTheme="minorEastAsia" w:hAnsiTheme="minorHAnsi" w:cstheme="minorBidi"/>
          <w:noProof/>
        </w:rPr>
      </w:pPr>
      <w:hyperlink w:anchor="_Toc11680076" w:history="1">
        <w:r w:rsidR="00BF7404" w:rsidRPr="006A0FD6">
          <w:rPr>
            <w:rStyle w:val="Lienhypertexte"/>
            <w:noProof/>
          </w:rPr>
          <w:t>Tableau 9 - Payload d’un JWT</w:t>
        </w:r>
        <w:r w:rsidR="00BF7404">
          <w:rPr>
            <w:noProof/>
            <w:webHidden/>
          </w:rPr>
          <w:tab/>
        </w:r>
        <w:r w:rsidR="00BF7404">
          <w:rPr>
            <w:noProof/>
            <w:webHidden/>
          </w:rPr>
          <w:fldChar w:fldCharType="begin"/>
        </w:r>
        <w:r w:rsidR="00BF7404">
          <w:rPr>
            <w:noProof/>
            <w:webHidden/>
          </w:rPr>
          <w:instrText xml:space="preserve"> PAGEREF _Toc11680076 \h </w:instrText>
        </w:r>
        <w:r w:rsidR="00BF7404">
          <w:rPr>
            <w:noProof/>
            <w:webHidden/>
          </w:rPr>
        </w:r>
        <w:r w:rsidR="00BF7404">
          <w:rPr>
            <w:noProof/>
            <w:webHidden/>
          </w:rPr>
          <w:fldChar w:fldCharType="separate"/>
        </w:r>
        <w:r w:rsidR="00BF7404">
          <w:rPr>
            <w:noProof/>
            <w:webHidden/>
          </w:rPr>
          <w:t>46</w:t>
        </w:r>
        <w:r w:rsidR="00BF7404">
          <w:rPr>
            <w:noProof/>
            <w:webHidden/>
          </w:rPr>
          <w:fldChar w:fldCharType="end"/>
        </w:r>
      </w:hyperlink>
    </w:p>
    <w:p w14:paraId="127A1F6B" w14:textId="3F5FFC82" w:rsidR="00BF7404" w:rsidRDefault="00C84B87">
      <w:pPr>
        <w:pStyle w:val="Tabledesillustrations"/>
        <w:tabs>
          <w:tab w:val="right" w:leader="dot" w:pos="9062"/>
        </w:tabs>
        <w:rPr>
          <w:rFonts w:asciiTheme="minorHAnsi" w:eastAsiaTheme="minorEastAsia" w:hAnsiTheme="minorHAnsi" w:cstheme="minorBidi"/>
          <w:noProof/>
        </w:rPr>
      </w:pPr>
      <w:hyperlink w:anchor="_Toc11680077" w:history="1">
        <w:r w:rsidR="00BF7404" w:rsidRPr="006A0FD6">
          <w:rPr>
            <w:rStyle w:val="Lienhypertexte"/>
            <w:noProof/>
          </w:rPr>
          <w:t>Tableau 10 - Liste des états d'un kata</w:t>
        </w:r>
        <w:r w:rsidR="00BF7404">
          <w:rPr>
            <w:noProof/>
            <w:webHidden/>
          </w:rPr>
          <w:tab/>
        </w:r>
        <w:r w:rsidR="00BF7404">
          <w:rPr>
            <w:noProof/>
            <w:webHidden/>
          </w:rPr>
          <w:fldChar w:fldCharType="begin"/>
        </w:r>
        <w:r w:rsidR="00BF7404">
          <w:rPr>
            <w:noProof/>
            <w:webHidden/>
          </w:rPr>
          <w:instrText xml:space="preserve"> PAGEREF _Toc11680077 \h </w:instrText>
        </w:r>
        <w:r w:rsidR="00BF7404">
          <w:rPr>
            <w:noProof/>
            <w:webHidden/>
          </w:rPr>
        </w:r>
        <w:r w:rsidR="00BF7404">
          <w:rPr>
            <w:noProof/>
            <w:webHidden/>
          </w:rPr>
          <w:fldChar w:fldCharType="separate"/>
        </w:r>
        <w:r w:rsidR="00BF7404">
          <w:rPr>
            <w:noProof/>
            <w:webHidden/>
          </w:rPr>
          <w:t>62</w:t>
        </w:r>
        <w:r w:rsidR="00BF7404">
          <w:rPr>
            <w:noProof/>
            <w:webHidden/>
          </w:rPr>
          <w:fldChar w:fldCharType="end"/>
        </w:r>
      </w:hyperlink>
    </w:p>
    <w:p w14:paraId="4D051293" w14:textId="0FCE4969" w:rsidR="001854DC" w:rsidRDefault="00171D97" w:rsidP="00B977EA">
      <w:pPr>
        <w:pStyle w:val="western"/>
        <w:spacing w:before="0" w:beforeAutospacing="0" w:after="0" w:line="240" w:lineRule="auto"/>
        <w:rPr>
          <w:rFonts w:ascii="Arial" w:hAnsi="Arial" w:cs="Arial"/>
          <w:i/>
          <w:iCs/>
        </w:rPr>
      </w:pPr>
      <w:r>
        <w:rPr>
          <w:rFonts w:ascii="Arial" w:hAnsi="Arial" w:cs="Arial"/>
          <w:i/>
          <w:iCs/>
        </w:rPr>
        <w:fldChar w:fldCharType="end"/>
      </w:r>
    </w:p>
    <w:p w14:paraId="2DF8B0EB" w14:textId="051656BA" w:rsidR="00171D97" w:rsidRDefault="00171D97" w:rsidP="00171D97">
      <w:pPr>
        <w:pStyle w:val="western"/>
        <w:spacing w:before="0" w:beforeAutospacing="0" w:after="0" w:line="240" w:lineRule="auto"/>
        <w:ind w:left="708" w:hanging="708"/>
        <w:rPr>
          <w:rFonts w:ascii="Arial" w:hAnsi="Arial" w:cs="Arial"/>
          <w:i/>
          <w:iCs/>
        </w:rPr>
      </w:pPr>
    </w:p>
    <w:p w14:paraId="484AA842" w14:textId="77777777" w:rsidR="001279D6" w:rsidRDefault="001279D6" w:rsidP="00B977EA">
      <w:pPr>
        <w:rPr>
          <w:lang w:eastAsia="fr-CH"/>
        </w:rPr>
      </w:pPr>
      <w:r>
        <w:br w:type="page"/>
      </w:r>
    </w:p>
    <w:p w14:paraId="7325BF98" w14:textId="5632C561" w:rsidR="001279D6" w:rsidRDefault="001279D6" w:rsidP="001D6E74">
      <w:pPr>
        <w:pStyle w:val="Titre"/>
      </w:pPr>
      <w:bookmarkStart w:id="11" w:name="_Toc11680285"/>
      <w:r>
        <w:lastRenderedPageBreak/>
        <w:t xml:space="preserve">Liste des </w:t>
      </w:r>
      <w:r w:rsidRPr="005A1F30">
        <w:t>acronymes</w:t>
      </w:r>
      <w:bookmarkEnd w:id="11"/>
    </w:p>
    <w:p w14:paraId="11E77B60" w14:textId="49483CD5" w:rsidR="003976A3" w:rsidRDefault="003976A3" w:rsidP="003976A3">
      <w:pPr>
        <w:tabs>
          <w:tab w:val="right" w:pos="9072"/>
        </w:tabs>
        <w:rPr>
          <w:b/>
          <w:bCs/>
        </w:rPr>
      </w:pPr>
      <w:r w:rsidRPr="003976A3">
        <w:rPr>
          <w:b/>
          <w:bCs/>
        </w:rPr>
        <w:t>Acronyme</w:t>
      </w:r>
      <w:r w:rsidRPr="003976A3">
        <w:rPr>
          <w:b/>
          <w:bCs/>
        </w:rPr>
        <w:tab/>
        <w:t>Signification</w:t>
      </w:r>
    </w:p>
    <w:p w14:paraId="7352A419" w14:textId="77777777" w:rsidR="003976A3" w:rsidRPr="003976A3" w:rsidRDefault="003976A3" w:rsidP="003976A3">
      <w:pPr>
        <w:tabs>
          <w:tab w:val="right" w:pos="9072"/>
        </w:tabs>
        <w:rPr>
          <w:b/>
          <w:bCs/>
        </w:rPr>
      </w:pPr>
    </w:p>
    <w:p w14:paraId="0A341F56" w14:textId="19067BEB" w:rsidR="001279D6" w:rsidRDefault="003976A3" w:rsidP="003976A3">
      <w:pPr>
        <w:tabs>
          <w:tab w:val="right" w:leader="dot" w:pos="9072"/>
        </w:tabs>
        <w:rPr>
          <w:lang w:eastAsia="fr-CH"/>
        </w:rPr>
      </w:pPr>
      <w:r>
        <w:t>AV</w:t>
      </w:r>
      <w:r>
        <w:tab/>
        <w:t>Alexandre Vanini</w:t>
      </w:r>
      <w:r w:rsidR="001279D6">
        <w:br w:type="page"/>
      </w:r>
    </w:p>
    <w:p w14:paraId="30162687" w14:textId="4DCE5A64" w:rsidR="004F222C" w:rsidRDefault="001279D6" w:rsidP="004F222C">
      <w:pPr>
        <w:pStyle w:val="Titre"/>
      </w:pPr>
      <w:bookmarkStart w:id="12" w:name="_Toc11680286"/>
      <w:r w:rsidRPr="0062170E">
        <w:lastRenderedPageBreak/>
        <w:t>Introduction</w:t>
      </w:r>
      <w:bookmarkStart w:id="13" w:name="__DdeLink__4537_815341517"/>
      <w:bookmarkStart w:id="14" w:name="__DdeLink__4667_8153415172"/>
      <w:bookmarkStart w:id="15" w:name="__DdeLink__4670_8153415172"/>
      <w:bookmarkEnd w:id="12"/>
      <w:bookmarkEnd w:id="13"/>
      <w:bookmarkEnd w:id="14"/>
      <w:bookmarkEnd w:id="15"/>
    </w:p>
    <w:p w14:paraId="5D4D0068" w14:textId="77777777" w:rsidR="004F222C" w:rsidRDefault="004F222C" w:rsidP="004F222C">
      <w:pPr>
        <w:pStyle w:val="NormalWeb"/>
        <w:spacing w:before="0" w:beforeAutospacing="0" w:after="0"/>
      </w:pPr>
      <w:r>
        <w:rPr>
          <w:rFonts w:ascii="Arial" w:hAnsi="Arial" w:cs="Arial"/>
          <w:b/>
          <w:bCs/>
          <w:color w:val="000000"/>
          <w:sz w:val="28"/>
          <w:szCs w:val="28"/>
        </w:rPr>
        <w:t>Avant-propos</w:t>
      </w:r>
    </w:p>
    <w:p w14:paraId="6E1577A3" w14:textId="77777777" w:rsidR="004F222C" w:rsidRDefault="004F222C" w:rsidP="004B4747">
      <w:pPr>
        <w:pStyle w:val="NormalWeb"/>
        <w:numPr>
          <w:ilvl w:val="0"/>
          <w:numId w:val="15"/>
        </w:numPr>
        <w:spacing w:before="0" w:beforeAutospacing="0" w:after="0" w:line="240" w:lineRule="auto"/>
        <w:textAlignment w:val="baseline"/>
        <w:rPr>
          <w:rFonts w:ascii="Arial" w:hAnsi="Arial" w:cs="Arial"/>
          <w:b/>
          <w:bCs/>
          <w:color w:val="000000"/>
          <w:sz w:val="28"/>
          <w:szCs w:val="28"/>
        </w:rPr>
      </w:pPr>
      <w:r>
        <w:rPr>
          <w:rFonts w:ascii="Arial" w:hAnsi="Arial" w:cs="Arial"/>
          <w:b/>
          <w:bCs/>
          <w:color w:val="000000"/>
          <w:sz w:val="28"/>
          <w:szCs w:val="28"/>
        </w:rPr>
        <w:t>Raison du choix du sujet</w:t>
      </w:r>
    </w:p>
    <w:p w14:paraId="489B8A98" w14:textId="77777777" w:rsidR="004F222C" w:rsidRDefault="004F222C" w:rsidP="004F222C">
      <w:pPr>
        <w:pStyle w:val="NormalWeb"/>
        <w:spacing w:before="0" w:beforeAutospacing="0" w:after="0"/>
      </w:pPr>
      <w:r>
        <w:rPr>
          <w:rFonts w:ascii="Arial" w:hAnsi="Arial" w:cs="Arial"/>
          <w:color w:val="000000"/>
          <w:sz w:val="22"/>
          <w:szCs w:val="22"/>
        </w:rPr>
        <w:t xml:space="preserve">Parler de mon </w:t>
      </w:r>
      <w:proofErr w:type="spellStart"/>
      <w:r>
        <w:rPr>
          <w:rFonts w:ascii="Arial" w:hAnsi="Arial" w:cs="Arial"/>
          <w:color w:val="000000"/>
          <w:sz w:val="22"/>
          <w:szCs w:val="22"/>
        </w:rPr>
        <w:t>interet</w:t>
      </w:r>
      <w:proofErr w:type="spellEnd"/>
      <w:r>
        <w:rPr>
          <w:rFonts w:ascii="Arial" w:hAnsi="Arial" w:cs="Arial"/>
          <w:color w:val="000000"/>
          <w:sz w:val="22"/>
          <w:szCs w:val="22"/>
        </w:rPr>
        <w:t xml:space="preserve"> pour le site internet, pour le design, pour l’amélioration de l’apprentissage ici à </w:t>
      </w:r>
      <w:proofErr w:type="spellStart"/>
      <w:r>
        <w:rPr>
          <w:rFonts w:ascii="Arial" w:hAnsi="Arial" w:cs="Arial"/>
          <w:color w:val="000000"/>
          <w:sz w:val="22"/>
          <w:szCs w:val="22"/>
        </w:rPr>
        <w:t>hepia</w:t>
      </w:r>
      <w:proofErr w:type="spellEnd"/>
      <w:r>
        <w:rPr>
          <w:rFonts w:ascii="Arial" w:hAnsi="Arial" w:cs="Arial"/>
          <w:color w:val="000000"/>
          <w:sz w:val="22"/>
          <w:szCs w:val="22"/>
        </w:rPr>
        <w:t xml:space="preserve">, parler, parler de mon </w:t>
      </w:r>
      <w:proofErr w:type="spellStart"/>
      <w:r>
        <w:rPr>
          <w:rFonts w:ascii="Arial" w:hAnsi="Arial" w:cs="Arial"/>
          <w:color w:val="000000"/>
          <w:sz w:val="22"/>
          <w:szCs w:val="22"/>
        </w:rPr>
        <w:t>interet</w:t>
      </w:r>
      <w:proofErr w:type="spellEnd"/>
      <w:r>
        <w:rPr>
          <w:rFonts w:ascii="Arial" w:hAnsi="Arial" w:cs="Arial"/>
          <w:color w:val="000000"/>
          <w:sz w:val="22"/>
          <w:szCs w:val="22"/>
        </w:rPr>
        <w:t xml:space="preserve"> pour les arts martiaux</w:t>
      </w:r>
    </w:p>
    <w:p w14:paraId="1220D618" w14:textId="77777777" w:rsidR="004F222C" w:rsidRDefault="004F222C" w:rsidP="004F222C"/>
    <w:p w14:paraId="10C20747" w14:textId="77777777" w:rsidR="004F222C" w:rsidRDefault="004F222C" w:rsidP="004F222C">
      <w:pPr>
        <w:pStyle w:val="NormalWeb"/>
        <w:spacing w:before="0" w:beforeAutospacing="0" w:after="0"/>
      </w:pPr>
      <w:r>
        <w:rPr>
          <w:rFonts w:ascii="Arial" w:hAnsi="Arial" w:cs="Arial"/>
          <w:color w:val="000000"/>
          <w:sz w:val="22"/>
          <w:szCs w:val="22"/>
        </w:rPr>
        <w:t xml:space="preserve">L'intérêt de ce projet m’est apparu dès lors que j’en ai lu le titre, “DojoHepia”. Le fait de </w:t>
      </w:r>
      <w:proofErr w:type="spellStart"/>
      <w:r>
        <w:rPr>
          <w:rFonts w:ascii="Arial" w:hAnsi="Arial" w:cs="Arial"/>
          <w:color w:val="000000"/>
          <w:sz w:val="22"/>
          <w:szCs w:val="22"/>
        </w:rPr>
        <w:t>developper</w:t>
      </w:r>
      <w:proofErr w:type="spellEnd"/>
      <w:r>
        <w:rPr>
          <w:rFonts w:ascii="Arial" w:hAnsi="Arial" w:cs="Arial"/>
          <w:color w:val="000000"/>
          <w:sz w:val="22"/>
          <w:szCs w:val="22"/>
        </w:rPr>
        <w:t xml:space="preserve"> une </w:t>
      </w:r>
      <w:proofErr w:type="spellStart"/>
      <w:r>
        <w:rPr>
          <w:rFonts w:ascii="Arial" w:hAnsi="Arial" w:cs="Arial"/>
          <w:color w:val="000000"/>
          <w:sz w:val="22"/>
          <w:szCs w:val="22"/>
        </w:rPr>
        <w:t>plateform</w:t>
      </w:r>
      <w:proofErr w:type="spellEnd"/>
      <w:r>
        <w:rPr>
          <w:rFonts w:ascii="Arial" w:hAnsi="Arial" w:cs="Arial"/>
          <w:color w:val="000000"/>
          <w:sz w:val="22"/>
          <w:szCs w:val="22"/>
        </w:rPr>
        <w:t xml:space="preserve"> </w:t>
      </w:r>
    </w:p>
    <w:p w14:paraId="7E9DD6E0" w14:textId="77777777" w:rsidR="004F222C" w:rsidRDefault="004F222C" w:rsidP="004F222C"/>
    <w:p w14:paraId="08495666" w14:textId="77777777" w:rsidR="004F222C" w:rsidRDefault="004F222C" w:rsidP="004B4747">
      <w:pPr>
        <w:pStyle w:val="NormalWeb"/>
        <w:numPr>
          <w:ilvl w:val="0"/>
          <w:numId w:val="16"/>
        </w:numPr>
        <w:spacing w:before="0" w:beforeAutospacing="0" w:after="0" w:line="240" w:lineRule="auto"/>
        <w:textAlignment w:val="baseline"/>
        <w:rPr>
          <w:rFonts w:ascii="Arial" w:hAnsi="Arial" w:cs="Arial"/>
          <w:b/>
          <w:bCs/>
          <w:color w:val="000000"/>
          <w:sz w:val="28"/>
          <w:szCs w:val="28"/>
        </w:rPr>
      </w:pPr>
      <w:r>
        <w:rPr>
          <w:rFonts w:ascii="Arial" w:hAnsi="Arial" w:cs="Arial"/>
          <w:b/>
          <w:bCs/>
          <w:color w:val="000000"/>
          <w:sz w:val="28"/>
          <w:szCs w:val="28"/>
        </w:rPr>
        <w:t>Informations</w:t>
      </w:r>
    </w:p>
    <w:p w14:paraId="008446D3" w14:textId="77777777" w:rsidR="004F222C" w:rsidRDefault="004F222C" w:rsidP="004B4747">
      <w:pPr>
        <w:pStyle w:val="NormalWeb"/>
        <w:numPr>
          <w:ilvl w:val="0"/>
          <w:numId w:val="16"/>
        </w:numPr>
        <w:spacing w:before="0" w:beforeAutospacing="0" w:after="0" w:line="240" w:lineRule="auto"/>
        <w:textAlignment w:val="baseline"/>
        <w:rPr>
          <w:rFonts w:ascii="Arial" w:hAnsi="Arial" w:cs="Arial"/>
          <w:b/>
          <w:bCs/>
          <w:color w:val="000000"/>
          <w:sz w:val="28"/>
          <w:szCs w:val="28"/>
        </w:rPr>
      </w:pPr>
      <w:r>
        <w:rPr>
          <w:rFonts w:ascii="Arial" w:hAnsi="Arial" w:cs="Arial"/>
          <w:b/>
          <w:bCs/>
          <w:color w:val="000000"/>
          <w:sz w:val="28"/>
          <w:szCs w:val="28"/>
        </w:rPr>
        <w:t>Outils et méthodologie de travail</w:t>
      </w:r>
    </w:p>
    <w:p w14:paraId="6D9DAFDE" w14:textId="77777777" w:rsidR="004F222C" w:rsidRDefault="004F222C" w:rsidP="004B4747">
      <w:pPr>
        <w:pStyle w:val="NormalWeb"/>
        <w:numPr>
          <w:ilvl w:val="0"/>
          <w:numId w:val="16"/>
        </w:numPr>
        <w:spacing w:before="0" w:beforeAutospacing="0" w:after="0" w:line="240" w:lineRule="auto"/>
        <w:textAlignment w:val="baseline"/>
        <w:rPr>
          <w:rFonts w:ascii="Arial" w:hAnsi="Arial" w:cs="Arial"/>
          <w:b/>
          <w:bCs/>
          <w:color w:val="000000"/>
          <w:sz w:val="28"/>
          <w:szCs w:val="28"/>
        </w:rPr>
      </w:pPr>
      <w:r>
        <w:rPr>
          <w:rFonts w:ascii="Arial" w:hAnsi="Arial" w:cs="Arial"/>
          <w:b/>
          <w:bCs/>
          <w:color w:val="000000"/>
          <w:sz w:val="28"/>
          <w:szCs w:val="28"/>
        </w:rPr>
        <w:t>Convention typographique</w:t>
      </w:r>
    </w:p>
    <w:p w14:paraId="5570BFB9" w14:textId="77777777" w:rsidR="004F222C" w:rsidRDefault="004F222C" w:rsidP="004B4747">
      <w:pPr>
        <w:pStyle w:val="NormalWeb"/>
        <w:numPr>
          <w:ilvl w:val="0"/>
          <w:numId w:val="16"/>
        </w:numPr>
        <w:spacing w:before="0" w:beforeAutospacing="0" w:after="0" w:line="240" w:lineRule="auto"/>
        <w:textAlignment w:val="baseline"/>
        <w:rPr>
          <w:rFonts w:ascii="Arial" w:hAnsi="Arial" w:cs="Arial"/>
          <w:b/>
          <w:bCs/>
          <w:color w:val="000000"/>
          <w:sz w:val="28"/>
          <w:szCs w:val="28"/>
        </w:rPr>
      </w:pPr>
      <w:r>
        <w:rPr>
          <w:rFonts w:ascii="Arial" w:hAnsi="Arial" w:cs="Arial"/>
          <w:b/>
          <w:bCs/>
          <w:color w:val="000000"/>
          <w:sz w:val="28"/>
          <w:szCs w:val="28"/>
        </w:rPr>
        <w:t>Remerciement</w:t>
      </w:r>
    </w:p>
    <w:p w14:paraId="61780D1F" w14:textId="77777777" w:rsidR="004F222C" w:rsidRDefault="004F222C" w:rsidP="004F222C"/>
    <w:p w14:paraId="559C5433" w14:textId="77777777" w:rsidR="004F222C" w:rsidRDefault="004F222C" w:rsidP="004F222C">
      <w:pPr>
        <w:pStyle w:val="NormalWeb"/>
        <w:spacing w:before="0" w:beforeAutospacing="0" w:after="0"/>
      </w:pPr>
      <w:r>
        <w:rPr>
          <w:rFonts w:ascii="Arial" w:hAnsi="Arial" w:cs="Arial"/>
          <w:b/>
          <w:bCs/>
          <w:color w:val="000000"/>
          <w:sz w:val="28"/>
          <w:szCs w:val="28"/>
        </w:rPr>
        <w:t>Introduction</w:t>
      </w:r>
    </w:p>
    <w:p w14:paraId="6956FE9E" w14:textId="77777777" w:rsidR="004F222C" w:rsidRDefault="004F222C" w:rsidP="004F222C">
      <w:pPr>
        <w:pStyle w:val="NormalWeb"/>
        <w:spacing w:before="0" w:beforeAutospacing="0" w:after="0"/>
      </w:pPr>
      <w:r>
        <w:rPr>
          <w:rFonts w:ascii="Arial" w:hAnsi="Arial" w:cs="Arial"/>
          <w:color w:val="000000"/>
          <w:sz w:val="22"/>
          <w:szCs w:val="22"/>
        </w:rPr>
        <w:t>Dojo Hepia est une application d’apprentissage de programmation en ligne basé sur un esprit d’art martiaux.</w:t>
      </w:r>
    </w:p>
    <w:p w14:paraId="4972E849" w14:textId="77777777" w:rsidR="004F222C" w:rsidRDefault="004F222C" w:rsidP="004F222C"/>
    <w:p w14:paraId="58462025" w14:textId="77777777" w:rsidR="004F222C" w:rsidRDefault="004F222C" w:rsidP="004F222C">
      <w:pPr>
        <w:pStyle w:val="NormalWeb"/>
        <w:spacing w:before="0" w:beforeAutospacing="0" w:after="0"/>
      </w:pPr>
      <w:r>
        <w:rPr>
          <w:rFonts w:ascii="Arial" w:hAnsi="Arial" w:cs="Arial"/>
          <w:b/>
          <w:bCs/>
          <w:color w:val="000000"/>
          <w:sz w:val="22"/>
          <w:szCs w:val="22"/>
        </w:rPr>
        <w:t>Cadre du projet</w:t>
      </w:r>
    </w:p>
    <w:p w14:paraId="154C0D4D" w14:textId="77777777" w:rsidR="004F222C" w:rsidRDefault="004F222C" w:rsidP="004F222C">
      <w:pPr>
        <w:pStyle w:val="NormalWeb"/>
        <w:spacing w:before="0" w:beforeAutospacing="0" w:after="0"/>
      </w:pPr>
      <w:r>
        <w:rPr>
          <w:rFonts w:ascii="Arial" w:hAnsi="Arial" w:cs="Arial"/>
          <w:color w:val="000000"/>
          <w:sz w:val="22"/>
          <w:szCs w:val="22"/>
        </w:rPr>
        <w:t xml:space="preserve">Ce projet a été réalisé dans le cadre du projet de </w:t>
      </w:r>
      <w:proofErr w:type="spellStart"/>
      <w:r>
        <w:rPr>
          <w:rFonts w:ascii="Arial" w:hAnsi="Arial" w:cs="Arial"/>
          <w:color w:val="000000"/>
          <w:sz w:val="22"/>
          <w:szCs w:val="22"/>
        </w:rPr>
        <w:t>bachelor</w:t>
      </w:r>
      <w:proofErr w:type="spellEnd"/>
      <w:r>
        <w:rPr>
          <w:rFonts w:ascii="Arial" w:hAnsi="Arial" w:cs="Arial"/>
          <w:color w:val="000000"/>
          <w:sz w:val="22"/>
          <w:szCs w:val="22"/>
        </w:rPr>
        <w:t xml:space="preserve"> en ingénierie des technologies de l’information spécialisation logiciels et systèmes complexes, pendant la période scolaire d’avril 2019 à juillet 2019.</w:t>
      </w:r>
    </w:p>
    <w:p w14:paraId="21A6FEFE" w14:textId="77777777" w:rsidR="004F222C" w:rsidRDefault="004F222C" w:rsidP="004F222C"/>
    <w:p w14:paraId="1E911CB5" w14:textId="77777777" w:rsidR="004F222C" w:rsidRDefault="004F222C" w:rsidP="004F222C">
      <w:pPr>
        <w:pStyle w:val="NormalWeb"/>
        <w:spacing w:before="0" w:beforeAutospacing="0" w:after="0"/>
      </w:pPr>
      <w:r>
        <w:rPr>
          <w:rFonts w:ascii="Arial" w:hAnsi="Arial" w:cs="Arial"/>
          <w:b/>
          <w:bCs/>
          <w:color w:val="000000"/>
          <w:sz w:val="22"/>
          <w:szCs w:val="22"/>
        </w:rPr>
        <w:t>Vocabulaire</w:t>
      </w:r>
    </w:p>
    <w:p w14:paraId="40071BB4" w14:textId="77777777" w:rsidR="004F222C" w:rsidRDefault="004F222C" w:rsidP="004F222C">
      <w:pPr>
        <w:pStyle w:val="NormalWeb"/>
        <w:spacing w:before="0" w:beforeAutospacing="0" w:after="0"/>
      </w:pPr>
      <w:r>
        <w:rPr>
          <w:rFonts w:ascii="Arial" w:hAnsi="Arial" w:cs="Arial"/>
          <w:color w:val="000000"/>
          <w:sz w:val="22"/>
          <w:szCs w:val="22"/>
        </w:rPr>
        <w:t xml:space="preserve">DojoHepia étant une application qui se veut proche du système des arts martiaux, Mr </w:t>
      </w:r>
      <w:proofErr w:type="spellStart"/>
      <w:r>
        <w:rPr>
          <w:rFonts w:ascii="Arial" w:hAnsi="Arial" w:cs="Arial"/>
          <w:color w:val="000000"/>
          <w:sz w:val="22"/>
          <w:szCs w:val="22"/>
        </w:rPr>
        <w:t>Cavat</w:t>
      </w:r>
      <w:proofErr w:type="spellEnd"/>
      <w:r>
        <w:rPr>
          <w:rFonts w:ascii="Arial" w:hAnsi="Arial" w:cs="Arial"/>
          <w:color w:val="000000"/>
          <w:sz w:val="22"/>
          <w:szCs w:val="22"/>
        </w:rPr>
        <w:t xml:space="preserve"> et </w:t>
      </w:r>
      <w:proofErr w:type="spellStart"/>
      <w:r>
        <w:rPr>
          <w:rFonts w:ascii="Arial" w:hAnsi="Arial" w:cs="Arial"/>
          <w:color w:val="000000"/>
          <w:sz w:val="22"/>
          <w:szCs w:val="22"/>
        </w:rPr>
        <w:t>moi même</w:t>
      </w:r>
      <w:proofErr w:type="spellEnd"/>
      <w:r>
        <w:rPr>
          <w:rFonts w:ascii="Arial" w:hAnsi="Arial" w:cs="Arial"/>
          <w:color w:val="000000"/>
          <w:sz w:val="22"/>
          <w:szCs w:val="22"/>
        </w:rPr>
        <w:t xml:space="preserve"> avons décidé d’y intégrer un vocabulaire propre à la </w:t>
      </w:r>
      <w:proofErr w:type="spellStart"/>
      <w:r>
        <w:rPr>
          <w:rFonts w:ascii="Arial" w:hAnsi="Arial" w:cs="Arial"/>
          <w:color w:val="000000"/>
          <w:sz w:val="22"/>
          <w:szCs w:val="22"/>
        </w:rPr>
        <w:t>plateform</w:t>
      </w:r>
      <w:proofErr w:type="spellEnd"/>
      <w:r>
        <w:rPr>
          <w:rFonts w:ascii="Arial" w:hAnsi="Arial" w:cs="Arial"/>
          <w:color w:val="000000"/>
          <w:sz w:val="22"/>
          <w:szCs w:val="22"/>
        </w:rPr>
        <w:t xml:space="preserve">, qui hérite de différentes branches des arts-martiaux (Le </w:t>
      </w:r>
      <w:proofErr w:type="spellStart"/>
      <w:r>
        <w:rPr>
          <w:rFonts w:ascii="Arial" w:hAnsi="Arial" w:cs="Arial"/>
          <w:color w:val="000000"/>
          <w:sz w:val="22"/>
          <w:szCs w:val="22"/>
        </w:rPr>
        <w:t>Shōtōkan-ryū</w:t>
      </w:r>
      <w:proofErr w:type="spellEnd"/>
      <w:r>
        <w:rPr>
          <w:rFonts w:ascii="Arial" w:hAnsi="Arial" w:cs="Arial"/>
          <w:color w:val="000000"/>
          <w:sz w:val="22"/>
          <w:szCs w:val="22"/>
        </w:rPr>
        <w:t>. notamment).</w:t>
      </w:r>
    </w:p>
    <w:p w14:paraId="6BBE9AF6" w14:textId="77777777" w:rsidR="004F222C" w:rsidRDefault="004F222C" w:rsidP="004F222C"/>
    <w:p w14:paraId="0A4BAFA7" w14:textId="77777777" w:rsidR="004F222C" w:rsidRDefault="004F222C" w:rsidP="004F222C">
      <w:pPr>
        <w:pStyle w:val="NormalWeb"/>
        <w:spacing w:before="0" w:beforeAutospacing="0" w:after="0"/>
      </w:pPr>
      <w:r>
        <w:rPr>
          <w:rFonts w:ascii="Arial" w:hAnsi="Arial" w:cs="Arial"/>
          <w:color w:val="000000"/>
          <w:sz w:val="22"/>
          <w:szCs w:val="22"/>
        </w:rPr>
        <w:t>[TABLEAU DES TRANSLATION]</w:t>
      </w:r>
    </w:p>
    <w:p w14:paraId="149E5CE2" w14:textId="77777777" w:rsidR="004F222C" w:rsidRDefault="004F222C" w:rsidP="004F222C"/>
    <w:p w14:paraId="1A5DFAF5" w14:textId="77777777" w:rsidR="004F222C" w:rsidRDefault="004F222C" w:rsidP="004F222C">
      <w:pPr>
        <w:pStyle w:val="NormalWeb"/>
        <w:spacing w:before="0" w:beforeAutospacing="0" w:after="0"/>
      </w:pPr>
      <w:r>
        <w:rPr>
          <w:rFonts w:ascii="Arial" w:hAnsi="Arial" w:cs="Arial"/>
          <w:b/>
          <w:bCs/>
          <w:color w:val="000000"/>
          <w:sz w:val="22"/>
          <w:szCs w:val="22"/>
        </w:rPr>
        <w:t>But du projet</w:t>
      </w:r>
    </w:p>
    <w:p w14:paraId="22714CF7" w14:textId="77777777" w:rsidR="004F222C" w:rsidRDefault="004F222C" w:rsidP="004F222C">
      <w:pPr>
        <w:pStyle w:val="NormalWeb"/>
        <w:spacing w:before="0" w:beforeAutospacing="0" w:after="0"/>
      </w:pPr>
      <w:r>
        <w:rPr>
          <w:rFonts w:ascii="Arial" w:hAnsi="Arial" w:cs="Arial"/>
          <w:color w:val="000000"/>
          <w:sz w:val="22"/>
          <w:szCs w:val="22"/>
        </w:rPr>
        <w:t>Le but est de créer une plateforme d’apprentissage de programmation en ligne, destiné à Hepia et son infrastructure. Le projet s’</w:t>
      </w:r>
      <w:proofErr w:type="spellStart"/>
      <w:r>
        <w:rPr>
          <w:rFonts w:ascii="Arial" w:hAnsi="Arial" w:cs="Arial"/>
          <w:color w:val="000000"/>
          <w:sz w:val="22"/>
          <w:szCs w:val="22"/>
        </w:rPr>
        <w:t>appel</w:t>
      </w:r>
      <w:proofErr w:type="spellEnd"/>
      <w:r>
        <w:rPr>
          <w:rFonts w:ascii="Arial" w:hAnsi="Arial" w:cs="Arial"/>
          <w:color w:val="000000"/>
          <w:sz w:val="22"/>
          <w:szCs w:val="22"/>
        </w:rPr>
        <w:t xml:space="preserve"> “Dojo Hepia” en référence au Dojo, qui est une salle </w:t>
      </w:r>
      <w:proofErr w:type="spellStart"/>
      <w:r>
        <w:rPr>
          <w:rFonts w:ascii="Arial" w:hAnsi="Arial" w:cs="Arial"/>
          <w:color w:val="000000"/>
          <w:sz w:val="22"/>
          <w:szCs w:val="22"/>
        </w:rPr>
        <w:t>ou</w:t>
      </w:r>
      <w:proofErr w:type="spellEnd"/>
      <w:r>
        <w:rPr>
          <w:rFonts w:ascii="Arial" w:hAnsi="Arial" w:cs="Arial"/>
          <w:color w:val="000000"/>
          <w:sz w:val="22"/>
          <w:szCs w:val="22"/>
        </w:rPr>
        <w:t xml:space="preserve"> l’on pratique des arts martiaux, et Hepia, pour le nom de l’établissement. Cette Plateforme, spécialement construite pour l’apprentissage, permet aux Sensei de publier des programmes sur des points importants de la programmation (tel que les listes, les pointeurs ou encore les tableaux), et de les scinder en une série de katas. </w:t>
      </w:r>
    </w:p>
    <w:p w14:paraId="6FA26FE7" w14:textId="77777777" w:rsidR="004F222C" w:rsidRDefault="004F222C" w:rsidP="004F222C"/>
    <w:p w14:paraId="45ABD865" w14:textId="77777777" w:rsidR="004F222C" w:rsidRDefault="004F222C" w:rsidP="004F222C">
      <w:pPr>
        <w:pStyle w:val="NormalWeb"/>
        <w:spacing w:before="0" w:beforeAutospacing="0" w:after="0"/>
      </w:pPr>
      <w:r>
        <w:rPr>
          <w:rFonts w:ascii="Arial" w:hAnsi="Arial" w:cs="Arial"/>
          <w:color w:val="000000"/>
          <w:sz w:val="22"/>
          <w:szCs w:val="22"/>
        </w:rPr>
        <w:lastRenderedPageBreak/>
        <w:t xml:space="preserve">Dojo </w:t>
      </w:r>
      <w:proofErr w:type="spellStart"/>
      <w:r>
        <w:rPr>
          <w:rFonts w:ascii="Arial" w:hAnsi="Arial" w:cs="Arial"/>
          <w:color w:val="000000"/>
          <w:sz w:val="22"/>
          <w:szCs w:val="22"/>
        </w:rPr>
        <w:t>hepia</w:t>
      </w:r>
      <w:proofErr w:type="spellEnd"/>
      <w:r>
        <w:rPr>
          <w:rFonts w:ascii="Arial" w:hAnsi="Arial" w:cs="Arial"/>
          <w:color w:val="000000"/>
          <w:sz w:val="22"/>
          <w:szCs w:val="22"/>
        </w:rPr>
        <w:t xml:space="preserve"> se voit donc doté d’un outil de programmation en ligne qui permet à un Utilisateur de de tester son raisonnement en direct, et de valider un exercice de cette façon.</w:t>
      </w:r>
    </w:p>
    <w:p w14:paraId="6C996EAF" w14:textId="77777777" w:rsidR="004F222C" w:rsidRDefault="004F222C" w:rsidP="004F222C"/>
    <w:p w14:paraId="5538212A" w14:textId="77777777" w:rsidR="004F222C" w:rsidRDefault="004F222C" w:rsidP="004F222C">
      <w:pPr>
        <w:pStyle w:val="NormalWeb"/>
        <w:spacing w:before="0" w:beforeAutospacing="0" w:after="0"/>
      </w:pPr>
      <w:r>
        <w:rPr>
          <w:rFonts w:ascii="Arial" w:hAnsi="Arial" w:cs="Arial"/>
          <w:b/>
          <w:bCs/>
          <w:color w:val="000000"/>
          <w:sz w:val="22"/>
          <w:szCs w:val="22"/>
        </w:rPr>
        <w:t>Fonctionnalités</w:t>
      </w:r>
    </w:p>
    <w:p w14:paraId="655D302E" w14:textId="77777777" w:rsidR="004F222C" w:rsidRDefault="004F222C" w:rsidP="004F222C"/>
    <w:p w14:paraId="430E5271" w14:textId="77777777" w:rsidR="004F222C" w:rsidRDefault="004F222C" w:rsidP="004B4747">
      <w:pPr>
        <w:pStyle w:val="NormalWeb"/>
        <w:numPr>
          <w:ilvl w:val="0"/>
          <w:numId w:val="17"/>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onnection / Inscription</w:t>
      </w:r>
    </w:p>
    <w:p w14:paraId="177D8AF3" w14:textId="77777777" w:rsidR="004F222C" w:rsidRDefault="004F222C" w:rsidP="004B4747">
      <w:pPr>
        <w:pStyle w:val="NormalWeb"/>
        <w:numPr>
          <w:ilvl w:val="0"/>
          <w:numId w:val="17"/>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Programme</w:t>
      </w:r>
    </w:p>
    <w:p w14:paraId="46485435"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réer</w:t>
      </w:r>
    </w:p>
    <w:p w14:paraId="5FD35D7A"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Modifier</w:t>
      </w:r>
    </w:p>
    <w:p w14:paraId="4AB6048F"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rimer</w:t>
      </w:r>
    </w:p>
    <w:p w14:paraId="43D9C9BA"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Kata</w:t>
      </w:r>
    </w:p>
    <w:p w14:paraId="151CAE01"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réer</w:t>
      </w:r>
    </w:p>
    <w:p w14:paraId="084C1024"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Modifier</w:t>
      </w:r>
    </w:p>
    <w:p w14:paraId="6913FC42"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rimer</w:t>
      </w:r>
    </w:p>
    <w:p w14:paraId="3EC15F3F"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Désactiver</w:t>
      </w:r>
    </w:p>
    <w:p w14:paraId="1B6FC39D"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Participer à un kata</w:t>
      </w:r>
    </w:p>
    <w:p w14:paraId="29B01BB4"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Essayer</w:t>
      </w:r>
    </w:p>
    <w:p w14:paraId="64238EAC"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Réussir</w:t>
      </w:r>
    </w:p>
    <w:p w14:paraId="432544DC"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bandonner</w:t>
      </w:r>
    </w:p>
    <w:p w14:paraId="07CF86BD"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ort des langages Python, MySQL et Java</w:t>
      </w:r>
    </w:p>
    <w:p w14:paraId="3F70B9D5"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Recherche de programme (simple et avancée)</w:t>
      </w:r>
    </w:p>
    <w:p w14:paraId="6295EA8E"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Historique des katas</w:t>
      </w:r>
    </w:p>
    <w:p w14:paraId="2C54430C"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bonnement</w:t>
      </w:r>
    </w:p>
    <w:p w14:paraId="379CE7B2"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ponsoring (Sensei)</w:t>
      </w:r>
    </w:p>
    <w:p w14:paraId="19716452" w14:textId="77777777" w:rsidR="004F222C" w:rsidRDefault="004F222C" w:rsidP="004B4747">
      <w:pPr>
        <w:numPr>
          <w:ilvl w:val="0"/>
          <w:numId w:val="19"/>
        </w:numPr>
        <w:spacing w:before="100" w:beforeAutospacing="1" w:after="100" w:afterAutospacing="1"/>
        <w:textAlignment w:val="baseline"/>
        <w:rPr>
          <w:rFonts w:ascii="Arial" w:hAnsi="Arial" w:cs="Arial"/>
          <w:color w:val="9900FF"/>
          <w:sz w:val="22"/>
          <w:szCs w:val="22"/>
        </w:rPr>
      </w:pPr>
    </w:p>
    <w:p w14:paraId="2E224A4C" w14:textId="588B8140" w:rsidR="004F222C" w:rsidRDefault="004F222C" w:rsidP="004F222C">
      <w:pPr>
        <w:spacing w:after="240"/>
      </w:pPr>
      <w:r>
        <w:br/>
      </w:r>
      <w:r>
        <w:br/>
      </w:r>
      <w:r w:rsidR="00CB3BF3" w:rsidRPr="00CB3BF3">
        <w:rPr>
          <w:color w:val="FF0000"/>
        </w:rPr>
        <w:t>Premièrement, il faut prendre en compte que même si ce service porte le nom de “compilation”, celui-ci est aussi un service d'interprétation car il permet d'interpréter du code Python. Pour simplifier la lecture de ce rapport, je parlerais désormais “d'exécution” pour en généraliser son fonctionnement.</w:t>
      </w:r>
    </w:p>
    <w:p w14:paraId="74891B66" w14:textId="77777777" w:rsidR="004F222C" w:rsidRDefault="004F222C" w:rsidP="004F222C">
      <w:pPr>
        <w:pStyle w:val="NormalWeb"/>
        <w:spacing w:before="0" w:beforeAutospacing="0" w:after="0"/>
      </w:pPr>
      <w:r>
        <w:rPr>
          <w:rFonts w:ascii="Arial" w:hAnsi="Arial" w:cs="Arial"/>
          <w:b/>
          <w:bCs/>
          <w:color w:val="000000"/>
          <w:sz w:val="22"/>
          <w:szCs w:val="22"/>
        </w:rPr>
        <w:t>EXPLIQUER QUE BEAUCOUP DIMAGE NE CONTIENNENT PAS LE MENU DE GAUCHE POUR DES SOUCIS DE VISIBILITE EXPLIQUER DAND UN CH COMME MINELI</w:t>
      </w:r>
    </w:p>
    <w:p w14:paraId="4AED176F" w14:textId="77777777" w:rsidR="004F222C" w:rsidRDefault="004F222C" w:rsidP="004F222C">
      <w:pPr>
        <w:spacing w:after="240"/>
      </w:pPr>
    </w:p>
    <w:p w14:paraId="04A8CF13" w14:textId="77777777" w:rsidR="004F222C" w:rsidRDefault="004F222C" w:rsidP="004F222C">
      <w:pPr>
        <w:pStyle w:val="NormalWeb"/>
        <w:spacing w:before="0" w:beforeAutospacing="0" w:after="0"/>
      </w:pPr>
      <w:r>
        <w:rPr>
          <w:rFonts w:ascii="Arial" w:hAnsi="Arial" w:cs="Arial"/>
          <w:color w:val="000000"/>
          <w:sz w:val="22"/>
          <w:szCs w:val="22"/>
        </w:rPr>
        <w:t xml:space="preserve">Certaine figure (comme la </w:t>
      </w:r>
      <w:proofErr w:type="spellStart"/>
      <w:r>
        <w:rPr>
          <w:rFonts w:ascii="Arial" w:hAnsi="Arial" w:cs="Arial"/>
          <w:color w:val="000000"/>
          <w:sz w:val="22"/>
          <w:szCs w:val="22"/>
        </w:rPr>
        <w:t>fig</w:t>
      </w:r>
      <w:proofErr w:type="spellEnd"/>
      <w:r>
        <w:rPr>
          <w:rFonts w:ascii="Arial" w:hAnsi="Arial" w:cs="Arial"/>
          <w:color w:val="000000"/>
          <w:sz w:val="22"/>
          <w:szCs w:val="22"/>
        </w:rPr>
        <w:t xml:space="preserve"> n), ne sont pas représentative du site de manière global, ces figure ont pu </w:t>
      </w:r>
      <w:proofErr w:type="spellStart"/>
      <w:r>
        <w:rPr>
          <w:rFonts w:ascii="Arial" w:hAnsi="Arial" w:cs="Arial"/>
          <w:color w:val="000000"/>
          <w:sz w:val="22"/>
          <w:szCs w:val="22"/>
        </w:rPr>
        <w:t>subire</w:t>
      </w:r>
      <w:proofErr w:type="spellEnd"/>
      <w:r>
        <w:rPr>
          <w:rFonts w:ascii="Arial" w:hAnsi="Arial" w:cs="Arial"/>
          <w:color w:val="000000"/>
          <w:sz w:val="22"/>
          <w:szCs w:val="22"/>
        </w:rPr>
        <w:t xml:space="preserve"> des rognage, des modifications de taille.</w:t>
      </w:r>
    </w:p>
    <w:p w14:paraId="5B1CC5E5" w14:textId="77777777" w:rsidR="004F222C" w:rsidRDefault="004F222C" w:rsidP="004F222C"/>
    <w:p w14:paraId="79E0D2A8" w14:textId="77777777" w:rsidR="004F222C" w:rsidRDefault="004F222C" w:rsidP="004F222C">
      <w:pPr>
        <w:pStyle w:val="NormalWeb"/>
        <w:spacing w:before="0" w:beforeAutospacing="0" w:after="0"/>
      </w:pPr>
      <w:r>
        <w:rPr>
          <w:rFonts w:ascii="Arial" w:hAnsi="Arial" w:cs="Arial"/>
          <w:b/>
          <w:bCs/>
          <w:color w:val="000000"/>
          <w:sz w:val="22"/>
          <w:szCs w:val="22"/>
        </w:rPr>
        <w:t xml:space="preserve">faire une partie avec les </w:t>
      </w:r>
      <w:proofErr w:type="spellStart"/>
      <w:r>
        <w:rPr>
          <w:rFonts w:ascii="Arial" w:hAnsi="Arial" w:cs="Arial"/>
          <w:b/>
          <w:bCs/>
          <w:color w:val="000000"/>
          <w:sz w:val="22"/>
          <w:szCs w:val="22"/>
        </w:rPr>
        <w:t>mocks</w:t>
      </w:r>
      <w:proofErr w:type="spellEnd"/>
      <w:r>
        <w:rPr>
          <w:rFonts w:ascii="Arial" w:hAnsi="Arial" w:cs="Arial"/>
          <w:b/>
          <w:bCs/>
          <w:color w:val="000000"/>
          <w:sz w:val="22"/>
          <w:szCs w:val="22"/>
        </w:rPr>
        <w:t xml:space="preserve"> frère</w:t>
      </w:r>
    </w:p>
    <w:p w14:paraId="6F7987E3" w14:textId="48C37B87" w:rsidR="004F222C" w:rsidRDefault="004F222C" w:rsidP="009B273A">
      <w:pPr>
        <w:spacing w:after="240"/>
      </w:pPr>
      <w:r>
        <w:br/>
      </w:r>
      <w:r>
        <w:br/>
      </w:r>
      <w:r>
        <w:br/>
      </w:r>
      <w:r>
        <w:br/>
      </w:r>
      <w:r>
        <w:br/>
      </w:r>
      <w:r>
        <w:br/>
      </w:r>
      <w:r>
        <w:rPr>
          <w:rFonts w:ascii="Arial" w:hAnsi="Arial" w:cs="Arial"/>
          <w:color w:val="FF0000"/>
          <w:sz w:val="22"/>
          <w:szCs w:val="22"/>
        </w:rPr>
        <w:lastRenderedPageBreak/>
        <w:t xml:space="preserve">à travers un service de </w:t>
      </w:r>
      <w:proofErr w:type="spellStart"/>
      <w:r>
        <w:rPr>
          <w:rFonts w:ascii="Arial" w:hAnsi="Arial" w:cs="Arial"/>
          <w:color w:val="FF0000"/>
          <w:sz w:val="22"/>
          <w:szCs w:val="22"/>
        </w:rPr>
        <w:t>gameification</w:t>
      </w:r>
      <w:proofErr w:type="spellEnd"/>
      <w:r>
        <w:rPr>
          <w:rFonts w:ascii="Arial" w:hAnsi="Arial" w:cs="Arial"/>
          <w:color w:val="FF0000"/>
          <w:sz w:val="22"/>
          <w:szCs w:val="22"/>
        </w:rPr>
        <w:t xml:space="preserve"> </w:t>
      </w:r>
      <w:proofErr w:type="spellStart"/>
      <w:r>
        <w:rPr>
          <w:rFonts w:ascii="Arial" w:hAnsi="Arial" w:cs="Arial"/>
          <w:color w:val="FF0000"/>
          <w:sz w:val="22"/>
          <w:szCs w:val="22"/>
        </w:rPr>
        <w:t>blahblah</w:t>
      </w:r>
      <w:proofErr w:type="spellEnd"/>
      <w:r>
        <w:rPr>
          <w:rFonts w:ascii="Arial" w:hAnsi="Arial" w:cs="Arial"/>
          <w:color w:val="FF0000"/>
          <w:sz w:val="22"/>
          <w:szCs w:val="22"/>
        </w:rPr>
        <w:t>, parler des bienfaits pédagogique, avec la réussite etc.. l’</w:t>
      </w:r>
      <w:proofErr w:type="spellStart"/>
      <w:r>
        <w:rPr>
          <w:rFonts w:ascii="Arial" w:hAnsi="Arial" w:cs="Arial"/>
          <w:color w:val="FF0000"/>
          <w:sz w:val="22"/>
          <w:szCs w:val="22"/>
        </w:rPr>
        <w:t>exp</w:t>
      </w:r>
      <w:proofErr w:type="spellEnd"/>
      <w:r>
        <w:rPr>
          <w:rFonts w:ascii="Arial" w:hAnsi="Arial" w:cs="Arial"/>
          <w:color w:val="FF0000"/>
          <w:sz w:val="22"/>
          <w:szCs w:val="22"/>
        </w:rPr>
        <w:t xml:space="preserve"> utilisateur </w:t>
      </w:r>
      <w:proofErr w:type="spellStart"/>
      <w:r>
        <w:rPr>
          <w:rFonts w:ascii="Arial" w:hAnsi="Arial" w:cs="Arial"/>
          <w:color w:val="FF0000"/>
          <w:sz w:val="22"/>
          <w:szCs w:val="22"/>
        </w:rPr>
        <w:t>blahblah</w:t>
      </w:r>
      <w:proofErr w:type="spellEnd"/>
    </w:p>
    <w:p w14:paraId="245F015C" w14:textId="77777777" w:rsidR="004F222C" w:rsidRDefault="004F222C" w:rsidP="004F222C"/>
    <w:p w14:paraId="6BC3DD7E" w14:textId="77777777" w:rsidR="004F222C" w:rsidRDefault="004F222C" w:rsidP="004F222C">
      <w:pPr>
        <w:pStyle w:val="NormalWeb"/>
        <w:spacing w:before="0" w:beforeAutospacing="0" w:after="0"/>
      </w:pPr>
      <w:r>
        <w:rPr>
          <w:rFonts w:ascii="Arial" w:hAnsi="Arial" w:cs="Arial"/>
          <w:b/>
          <w:bCs/>
          <w:color w:val="000000"/>
          <w:sz w:val="22"/>
          <w:szCs w:val="22"/>
        </w:rPr>
        <w:t>Bénéfices utilisateurs</w:t>
      </w:r>
    </w:p>
    <w:p w14:paraId="54151805" w14:textId="77777777" w:rsidR="004F222C" w:rsidRDefault="004F222C" w:rsidP="004F222C"/>
    <w:p w14:paraId="48474B5C" w14:textId="77777777" w:rsidR="004F222C" w:rsidRDefault="004F222C" w:rsidP="004F222C">
      <w:pPr>
        <w:pStyle w:val="NormalWeb"/>
        <w:spacing w:before="0" w:beforeAutospacing="0" w:after="0"/>
      </w:pPr>
      <w:proofErr w:type="spellStart"/>
      <w:r>
        <w:rPr>
          <w:rFonts w:ascii="Arial" w:hAnsi="Arial" w:cs="Arial"/>
          <w:color w:val="000000"/>
          <w:sz w:val="22"/>
          <w:szCs w:val="22"/>
        </w:rPr>
        <w:t>Elèves</w:t>
      </w:r>
      <w:proofErr w:type="spellEnd"/>
      <w:r>
        <w:rPr>
          <w:rFonts w:ascii="Arial" w:hAnsi="Arial" w:cs="Arial"/>
          <w:color w:val="000000"/>
          <w:sz w:val="22"/>
          <w:szCs w:val="22"/>
        </w:rPr>
        <w:t xml:space="preserve"> : </w:t>
      </w:r>
    </w:p>
    <w:p w14:paraId="7222F690" w14:textId="77777777" w:rsidR="004F222C" w:rsidRDefault="004F222C" w:rsidP="004F222C">
      <w:pPr>
        <w:pStyle w:val="NormalWeb"/>
        <w:spacing w:before="0" w:beforeAutospacing="0" w:after="0"/>
      </w:pPr>
      <w:r>
        <w:rPr>
          <w:rFonts w:ascii="Arial" w:hAnsi="Arial" w:cs="Arial"/>
          <w:color w:val="000000"/>
          <w:sz w:val="22"/>
          <w:szCs w:val="22"/>
        </w:rPr>
        <w:t xml:space="preserve">Professeurs : Il peut simplement publier une série ou plusieurs séries d’exercice sans se tracasser à suivre les </w:t>
      </w:r>
      <w:proofErr w:type="spellStart"/>
      <w:r>
        <w:rPr>
          <w:rFonts w:ascii="Arial" w:hAnsi="Arial" w:cs="Arial"/>
          <w:color w:val="FF0000"/>
          <w:sz w:val="22"/>
          <w:szCs w:val="22"/>
        </w:rPr>
        <w:t>blahblah</w:t>
      </w:r>
      <w:proofErr w:type="spellEnd"/>
    </w:p>
    <w:p w14:paraId="4259F2F7" w14:textId="77777777" w:rsidR="004F222C" w:rsidRDefault="004F222C" w:rsidP="004F222C"/>
    <w:p w14:paraId="0FCAC2ED" w14:textId="77777777" w:rsidR="004F222C" w:rsidRDefault="004F222C" w:rsidP="004F222C">
      <w:pPr>
        <w:pStyle w:val="NormalWeb"/>
        <w:spacing w:before="0" w:beforeAutospacing="0" w:after="0"/>
      </w:pPr>
      <w:r>
        <w:rPr>
          <w:rFonts w:ascii="Arial" w:hAnsi="Arial" w:cs="Arial"/>
          <w:b/>
          <w:bCs/>
          <w:color w:val="000000"/>
          <w:sz w:val="22"/>
          <w:szCs w:val="22"/>
        </w:rPr>
        <w:t>Cahier des charges</w:t>
      </w:r>
    </w:p>
    <w:p w14:paraId="70A4C5BA" w14:textId="77777777" w:rsidR="004F222C" w:rsidRDefault="004F222C" w:rsidP="004F222C">
      <w:pPr>
        <w:pStyle w:val="NormalWeb"/>
        <w:spacing w:before="0" w:beforeAutospacing="0" w:after="0"/>
      </w:pPr>
      <w:r>
        <w:rPr>
          <w:rFonts w:ascii="Arial" w:hAnsi="Arial" w:cs="Arial"/>
          <w:color w:val="000000"/>
          <w:sz w:val="22"/>
          <w:szCs w:val="22"/>
        </w:rPr>
        <w:t>???</w:t>
      </w:r>
    </w:p>
    <w:p w14:paraId="7C426348" w14:textId="77777777" w:rsidR="004F222C" w:rsidRDefault="004F222C" w:rsidP="004F222C"/>
    <w:p w14:paraId="19E7C4F5" w14:textId="77777777" w:rsidR="004F222C" w:rsidRDefault="004F222C" w:rsidP="004F222C">
      <w:pPr>
        <w:pStyle w:val="NormalWeb"/>
        <w:spacing w:before="0" w:beforeAutospacing="0" w:after="0"/>
      </w:pPr>
      <w:r>
        <w:rPr>
          <w:rFonts w:ascii="Arial" w:hAnsi="Arial" w:cs="Arial"/>
          <w:b/>
          <w:bCs/>
          <w:color w:val="000000"/>
          <w:sz w:val="22"/>
          <w:szCs w:val="22"/>
        </w:rPr>
        <w:t>Méthodologie de travail</w:t>
      </w:r>
    </w:p>
    <w:p w14:paraId="6B7BB1F5" w14:textId="77777777" w:rsidR="004F222C" w:rsidRDefault="004F222C" w:rsidP="004F222C">
      <w:pPr>
        <w:pStyle w:val="NormalWeb"/>
        <w:spacing w:before="0" w:beforeAutospacing="0" w:after="0"/>
      </w:pPr>
      <w:r>
        <w:rPr>
          <w:rFonts w:ascii="Arial" w:hAnsi="Arial" w:cs="Arial"/>
          <w:color w:val="000000"/>
          <w:sz w:val="22"/>
          <w:szCs w:val="22"/>
        </w:rPr>
        <w:t xml:space="preserve">Le travail de </w:t>
      </w:r>
      <w:proofErr w:type="spellStart"/>
      <w:r>
        <w:rPr>
          <w:rFonts w:ascii="Arial" w:hAnsi="Arial" w:cs="Arial"/>
          <w:color w:val="000000"/>
          <w:sz w:val="22"/>
          <w:szCs w:val="22"/>
        </w:rPr>
        <w:t>bachelor</w:t>
      </w:r>
      <w:proofErr w:type="spellEnd"/>
      <w:r>
        <w:rPr>
          <w:rFonts w:ascii="Arial" w:hAnsi="Arial" w:cs="Arial"/>
          <w:color w:val="000000"/>
          <w:sz w:val="22"/>
          <w:szCs w:val="22"/>
        </w:rPr>
        <w:t xml:space="preserve"> est un travail de 3 mois avec une moyenne de 40 heures par semaines (généralement entre 9h et 18h). Dans le cadre de ce travail, et dans l’objectif de nous rapprocher d’un projet d’entreprise moderne, Mr </w:t>
      </w:r>
      <w:proofErr w:type="spellStart"/>
      <w:r>
        <w:rPr>
          <w:rFonts w:ascii="Arial" w:hAnsi="Arial" w:cs="Arial"/>
          <w:color w:val="000000"/>
          <w:sz w:val="22"/>
          <w:szCs w:val="22"/>
        </w:rPr>
        <w:t>Cavat</w:t>
      </w:r>
      <w:proofErr w:type="spellEnd"/>
      <w:r>
        <w:rPr>
          <w:rFonts w:ascii="Arial" w:hAnsi="Arial" w:cs="Arial"/>
          <w:color w:val="000000"/>
          <w:sz w:val="22"/>
          <w:szCs w:val="22"/>
        </w:rPr>
        <w:t xml:space="preserve"> nous a amené à adopter un mode de travail bien spécifique, que l’on pourrait apparenter à la méthode agile “SCRUM” (le </w:t>
      </w:r>
      <w:proofErr w:type="spellStart"/>
      <w:r>
        <w:rPr>
          <w:rFonts w:ascii="Arial" w:hAnsi="Arial" w:cs="Arial"/>
          <w:color w:val="000000"/>
          <w:sz w:val="22"/>
          <w:szCs w:val="22"/>
        </w:rPr>
        <w:t>scrum</w:t>
      </w:r>
      <w:proofErr w:type="spellEnd"/>
      <w:r>
        <w:rPr>
          <w:rFonts w:ascii="Arial" w:hAnsi="Arial" w:cs="Arial"/>
          <w:color w:val="000000"/>
          <w:sz w:val="22"/>
          <w:szCs w:val="22"/>
        </w:rPr>
        <w:t xml:space="preserve"> est une méthodologie de travail, divisée en étape, et constituée d’itération).</w:t>
      </w:r>
    </w:p>
    <w:p w14:paraId="036704BC" w14:textId="77777777" w:rsidR="004F222C" w:rsidRDefault="004F222C" w:rsidP="004F222C"/>
    <w:p w14:paraId="222D562C" w14:textId="77777777" w:rsidR="004F222C" w:rsidRDefault="004F222C" w:rsidP="004F222C">
      <w:pPr>
        <w:pStyle w:val="NormalWeb"/>
        <w:spacing w:before="0" w:beforeAutospacing="0" w:after="0"/>
      </w:pPr>
      <w:r>
        <w:rPr>
          <w:rFonts w:ascii="Arial" w:hAnsi="Arial" w:cs="Arial"/>
          <w:b/>
          <w:bCs/>
          <w:color w:val="000000"/>
          <w:sz w:val="22"/>
          <w:szCs w:val="22"/>
        </w:rPr>
        <w:t>parler des bonnes pratiques de travail pour la reprise du projet</w:t>
      </w:r>
    </w:p>
    <w:p w14:paraId="404FA077" w14:textId="77777777" w:rsidR="004F222C" w:rsidRDefault="004F222C" w:rsidP="004F222C"/>
    <w:p w14:paraId="49CBBDD6" w14:textId="77777777" w:rsidR="004F222C" w:rsidRDefault="004F222C" w:rsidP="004F222C">
      <w:pPr>
        <w:pStyle w:val="NormalWeb"/>
        <w:spacing w:before="0" w:beforeAutospacing="0" w:after="0"/>
      </w:pPr>
      <w:r>
        <w:rPr>
          <w:rFonts w:ascii="Arial" w:hAnsi="Arial" w:cs="Arial"/>
          <w:b/>
          <w:bCs/>
          <w:color w:val="000000"/>
          <w:sz w:val="22"/>
          <w:szCs w:val="22"/>
        </w:rPr>
        <w:t>Le SCRUM BOARD</w:t>
      </w:r>
    </w:p>
    <w:p w14:paraId="283E94F5" w14:textId="77777777" w:rsidR="004F222C" w:rsidRDefault="004F222C" w:rsidP="004F222C">
      <w:pPr>
        <w:pStyle w:val="NormalWeb"/>
        <w:spacing w:before="0" w:beforeAutospacing="0" w:after="0"/>
      </w:pPr>
      <w:r>
        <w:rPr>
          <w:rFonts w:ascii="Arial" w:hAnsi="Arial" w:cs="Arial"/>
          <w:color w:val="000000"/>
          <w:sz w:val="22"/>
          <w:szCs w:val="22"/>
        </w:rPr>
        <w:t xml:space="preserve">Le développement travail était séparer en itération, ce qui a permis de choisir les fonctionnalités que j’allais implémenter à chaque itérations. Pour permettre de correctement structurer ces itérations, et retenir l’état du développement au fil des semaines, Mr </w:t>
      </w:r>
      <w:proofErr w:type="spellStart"/>
      <w:r>
        <w:rPr>
          <w:rFonts w:ascii="Arial" w:hAnsi="Arial" w:cs="Arial"/>
          <w:color w:val="000000"/>
          <w:sz w:val="22"/>
          <w:szCs w:val="22"/>
        </w:rPr>
        <w:t>Cavat</w:t>
      </w:r>
      <w:proofErr w:type="spellEnd"/>
      <w:r>
        <w:rPr>
          <w:rFonts w:ascii="Arial" w:hAnsi="Arial" w:cs="Arial"/>
          <w:color w:val="000000"/>
          <w:sz w:val="22"/>
          <w:szCs w:val="22"/>
        </w:rPr>
        <w:t xml:space="preserve"> et moi, avons mis en place un “SCRUM BOARD”, qui est un tableau physique, rempli de post-it, triés et catégorisé. </w:t>
      </w:r>
    </w:p>
    <w:p w14:paraId="03E54928" w14:textId="77777777" w:rsidR="004F222C" w:rsidRDefault="004F222C" w:rsidP="004F222C">
      <w:pPr>
        <w:spacing w:after="240"/>
      </w:pPr>
    </w:p>
    <w:p w14:paraId="0E344852" w14:textId="77777777" w:rsidR="004F222C" w:rsidRDefault="004F222C" w:rsidP="004F222C">
      <w:pPr>
        <w:pStyle w:val="NormalWeb"/>
        <w:spacing w:before="0" w:beforeAutospacing="0" w:after="0"/>
      </w:pPr>
      <w:r>
        <w:rPr>
          <w:rFonts w:ascii="Arial" w:hAnsi="Arial" w:cs="Arial"/>
          <w:color w:val="000000"/>
          <w:sz w:val="22"/>
          <w:szCs w:val="22"/>
        </w:rPr>
        <w:t>[IMAGE DU TABLEAU - PREMIER]</w:t>
      </w:r>
    </w:p>
    <w:p w14:paraId="06C71B87" w14:textId="77777777" w:rsidR="004F222C" w:rsidRDefault="004F222C" w:rsidP="004F222C"/>
    <w:p w14:paraId="1F77C431" w14:textId="77777777" w:rsidR="004F222C" w:rsidRDefault="004F222C" w:rsidP="004F222C">
      <w:pPr>
        <w:pStyle w:val="NormalWeb"/>
        <w:spacing w:before="0" w:beforeAutospacing="0" w:after="0"/>
      </w:pPr>
      <w:r>
        <w:rPr>
          <w:rFonts w:ascii="Arial" w:hAnsi="Arial" w:cs="Arial"/>
          <w:color w:val="000000"/>
          <w:sz w:val="22"/>
          <w:szCs w:val="22"/>
        </w:rPr>
        <w:t>Le tableau se sépare en plusieurs parties :</w:t>
      </w:r>
    </w:p>
    <w:p w14:paraId="50AE3D7A" w14:textId="77777777" w:rsidR="004F222C" w:rsidRDefault="004F222C" w:rsidP="004F222C"/>
    <w:p w14:paraId="47795B92" w14:textId="77777777" w:rsidR="004F222C" w:rsidRDefault="004F222C" w:rsidP="004F222C">
      <w:pPr>
        <w:pStyle w:val="NormalWeb"/>
        <w:spacing w:before="0" w:beforeAutospacing="0" w:after="0"/>
      </w:pPr>
      <w:r>
        <w:rPr>
          <w:rFonts w:ascii="Arial" w:hAnsi="Arial" w:cs="Arial"/>
          <w:color w:val="000000"/>
          <w:sz w:val="22"/>
          <w:szCs w:val="22"/>
        </w:rPr>
        <w:t>BACKLOG</w:t>
      </w:r>
    </w:p>
    <w:p w14:paraId="15BAB93F" w14:textId="77777777" w:rsidR="004F222C" w:rsidRDefault="004F222C" w:rsidP="004F222C">
      <w:pPr>
        <w:pStyle w:val="NormalWeb"/>
        <w:spacing w:before="0" w:beforeAutospacing="0" w:after="0"/>
      </w:pPr>
      <w:r>
        <w:rPr>
          <w:rFonts w:ascii="Arial" w:hAnsi="Arial" w:cs="Arial"/>
          <w:color w:val="000000"/>
          <w:sz w:val="22"/>
          <w:szCs w:val="22"/>
        </w:rPr>
        <w:t>TODO</w:t>
      </w:r>
    </w:p>
    <w:p w14:paraId="37616B1F" w14:textId="77777777" w:rsidR="004F222C" w:rsidRDefault="004F222C" w:rsidP="004F222C">
      <w:pPr>
        <w:pStyle w:val="NormalWeb"/>
        <w:spacing w:before="0" w:beforeAutospacing="0" w:after="0"/>
      </w:pPr>
      <w:r>
        <w:rPr>
          <w:rFonts w:ascii="Arial" w:hAnsi="Arial" w:cs="Arial"/>
          <w:color w:val="000000"/>
          <w:sz w:val="22"/>
          <w:szCs w:val="22"/>
        </w:rPr>
        <w:t>WORK IN PROGRESS</w:t>
      </w:r>
    </w:p>
    <w:p w14:paraId="2F5757CF" w14:textId="77777777" w:rsidR="004F222C" w:rsidRDefault="004F222C" w:rsidP="004B4747">
      <w:pPr>
        <w:pStyle w:val="NormalWeb"/>
        <w:numPr>
          <w:ilvl w:val="0"/>
          <w:numId w:val="20"/>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TTENTE DE VALIDATION</w:t>
      </w:r>
    </w:p>
    <w:p w14:paraId="44D067FB" w14:textId="77777777" w:rsidR="004F222C" w:rsidRDefault="004F222C" w:rsidP="004F222C">
      <w:pPr>
        <w:pStyle w:val="NormalWeb"/>
        <w:spacing w:before="0" w:beforeAutospacing="0" w:after="0"/>
      </w:pPr>
      <w:r>
        <w:rPr>
          <w:rFonts w:ascii="Arial" w:hAnsi="Arial" w:cs="Arial"/>
          <w:color w:val="000000"/>
          <w:sz w:val="22"/>
          <w:szCs w:val="22"/>
        </w:rPr>
        <w:t>DONE</w:t>
      </w:r>
    </w:p>
    <w:p w14:paraId="0A31E27A" w14:textId="77777777" w:rsidR="004F222C" w:rsidRDefault="004F222C" w:rsidP="004F222C"/>
    <w:p w14:paraId="36CA1114" w14:textId="77777777" w:rsidR="004F222C" w:rsidRDefault="004F222C" w:rsidP="004F222C">
      <w:pPr>
        <w:pStyle w:val="NormalWeb"/>
        <w:spacing w:before="0" w:beforeAutospacing="0" w:after="0"/>
      </w:pPr>
      <w:r>
        <w:rPr>
          <w:rFonts w:ascii="Arial" w:hAnsi="Arial" w:cs="Arial"/>
          <w:color w:val="000000"/>
          <w:sz w:val="22"/>
          <w:szCs w:val="22"/>
        </w:rPr>
        <w:t>d’une itération type</w:t>
      </w:r>
    </w:p>
    <w:p w14:paraId="00FDECEF" w14:textId="77777777" w:rsidR="004F222C" w:rsidRDefault="004F222C" w:rsidP="004F222C">
      <w:pPr>
        <w:pStyle w:val="NormalWeb"/>
        <w:spacing w:before="0" w:beforeAutospacing="0" w:after="0"/>
      </w:pPr>
      <w:r>
        <w:rPr>
          <w:rFonts w:ascii="Arial" w:hAnsi="Arial" w:cs="Arial"/>
          <w:color w:val="000000"/>
          <w:sz w:val="22"/>
          <w:szCs w:val="22"/>
        </w:rPr>
        <w:lastRenderedPageBreak/>
        <w:t xml:space="preserve">Lorsque je devais commencer une nouvelle itération, dire qu’on se retrouvait avec </w:t>
      </w:r>
      <w:proofErr w:type="spellStart"/>
      <w:r>
        <w:rPr>
          <w:rFonts w:ascii="Arial" w:hAnsi="Arial" w:cs="Arial"/>
          <w:color w:val="000000"/>
          <w:sz w:val="22"/>
          <w:szCs w:val="22"/>
        </w:rPr>
        <w:t>cavat</w:t>
      </w:r>
      <w:proofErr w:type="spellEnd"/>
      <w:r>
        <w:rPr>
          <w:rFonts w:ascii="Arial" w:hAnsi="Arial" w:cs="Arial"/>
          <w:color w:val="000000"/>
          <w:sz w:val="22"/>
          <w:szCs w:val="22"/>
        </w:rPr>
        <w:t xml:space="preserve">, que on validait les anciens post-it, qu’on </w:t>
      </w:r>
      <w:proofErr w:type="spellStart"/>
      <w:r>
        <w:rPr>
          <w:rFonts w:ascii="Arial" w:hAnsi="Arial" w:cs="Arial"/>
          <w:color w:val="000000"/>
          <w:sz w:val="22"/>
          <w:szCs w:val="22"/>
        </w:rPr>
        <w:t>reflechissait</w:t>
      </w:r>
      <w:proofErr w:type="spellEnd"/>
      <w:r>
        <w:rPr>
          <w:rFonts w:ascii="Arial" w:hAnsi="Arial" w:cs="Arial"/>
          <w:color w:val="000000"/>
          <w:sz w:val="22"/>
          <w:szCs w:val="22"/>
        </w:rPr>
        <w:t xml:space="preserve"> aux prochaines fonctionnalité à implémenter (utiliser le terme “pipe-line de </w:t>
      </w:r>
      <w:proofErr w:type="spellStart"/>
      <w:r>
        <w:rPr>
          <w:rFonts w:ascii="Arial" w:hAnsi="Arial" w:cs="Arial"/>
          <w:color w:val="000000"/>
          <w:sz w:val="22"/>
          <w:szCs w:val="22"/>
        </w:rPr>
        <w:t>developpement</w:t>
      </w:r>
      <w:proofErr w:type="spellEnd"/>
      <w:r>
        <w:rPr>
          <w:rFonts w:ascii="Arial" w:hAnsi="Arial" w:cs="Arial"/>
          <w:color w:val="000000"/>
          <w:sz w:val="22"/>
          <w:szCs w:val="22"/>
        </w:rPr>
        <w:t>)</w:t>
      </w:r>
    </w:p>
    <w:p w14:paraId="287736F0" w14:textId="77777777" w:rsidR="004F222C" w:rsidRDefault="004F222C" w:rsidP="004F222C"/>
    <w:p w14:paraId="00834BD1" w14:textId="77777777" w:rsidR="004F222C" w:rsidRDefault="004F222C" w:rsidP="004F222C">
      <w:pPr>
        <w:pStyle w:val="NormalWeb"/>
        <w:spacing w:before="0" w:beforeAutospacing="0" w:after="0"/>
      </w:pPr>
      <w:proofErr w:type="spellStart"/>
      <w:r>
        <w:rPr>
          <w:rFonts w:ascii="Arial" w:hAnsi="Arial" w:cs="Arial"/>
          <w:color w:val="000000"/>
          <w:sz w:val="22"/>
          <w:szCs w:val="22"/>
        </w:rPr>
        <w:t>Versionning</w:t>
      </w:r>
      <w:proofErr w:type="spellEnd"/>
    </w:p>
    <w:p w14:paraId="48003980" w14:textId="77777777" w:rsidR="004F222C" w:rsidRDefault="004F222C" w:rsidP="004F222C">
      <w:pPr>
        <w:spacing w:after="240"/>
      </w:pPr>
    </w:p>
    <w:tbl>
      <w:tblPr>
        <w:tblW w:w="0" w:type="auto"/>
        <w:tblCellMar>
          <w:top w:w="15" w:type="dxa"/>
          <w:left w:w="15" w:type="dxa"/>
          <w:bottom w:w="15" w:type="dxa"/>
          <w:right w:w="15" w:type="dxa"/>
        </w:tblCellMar>
        <w:tblLook w:val="04A0" w:firstRow="1" w:lastRow="0" w:firstColumn="1" w:lastColumn="0" w:noHBand="0" w:noVBand="1"/>
      </w:tblPr>
      <w:tblGrid>
        <w:gridCol w:w="1900"/>
        <w:gridCol w:w="2194"/>
        <w:gridCol w:w="3853"/>
      </w:tblGrid>
      <w:tr w:rsidR="004F222C" w14:paraId="473FADD1"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AAB7E8" w14:textId="77777777" w:rsidR="004F222C" w:rsidRDefault="004F222C">
            <w:pPr>
              <w:pStyle w:val="NormalWeb"/>
              <w:spacing w:before="0" w:beforeAutospacing="0" w:after="0"/>
            </w:pPr>
            <w:r>
              <w:rPr>
                <w:rFonts w:ascii="Arial" w:hAnsi="Arial" w:cs="Arial"/>
                <w:color w:val="000000"/>
                <w:sz w:val="22"/>
                <w:szCs w:val="22"/>
              </w:rPr>
              <w:t>Nom de vers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5E2927" w14:textId="77777777" w:rsidR="004F222C" w:rsidRDefault="004F222C">
            <w:pPr>
              <w:pStyle w:val="NormalWeb"/>
              <w:spacing w:before="0" w:beforeAutospacing="0" w:after="0"/>
              <w:jc w:val="center"/>
            </w:pPr>
            <w:r>
              <w:rPr>
                <w:rFonts w:ascii="Arial" w:hAnsi="Arial" w:cs="Arial"/>
                <w:color w:val="000000"/>
                <w:sz w:val="22"/>
                <w:szCs w:val="22"/>
              </w:rPr>
              <w:t>Date de publicatio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5DB043" w14:textId="77777777" w:rsidR="004F222C" w:rsidRDefault="004F222C">
            <w:pPr>
              <w:pStyle w:val="NormalWeb"/>
              <w:spacing w:before="0" w:beforeAutospacing="0" w:after="0"/>
            </w:pPr>
            <w:r>
              <w:rPr>
                <w:rFonts w:ascii="Arial" w:hAnsi="Arial" w:cs="Arial"/>
                <w:color w:val="000000"/>
                <w:sz w:val="22"/>
                <w:szCs w:val="22"/>
              </w:rPr>
              <w:t>Ajout</w:t>
            </w:r>
          </w:p>
        </w:tc>
      </w:tr>
      <w:tr w:rsidR="004F222C" w14:paraId="7CCEAFC5"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FBFC98" w14:textId="77777777" w:rsidR="004F222C" w:rsidRDefault="004F222C">
            <w:pPr>
              <w:pStyle w:val="NormalWeb"/>
              <w:spacing w:before="0" w:beforeAutospacing="0" w:after="0"/>
            </w:pPr>
            <w:r>
              <w:rPr>
                <w:rFonts w:ascii="Arial" w:hAnsi="Arial" w:cs="Arial"/>
                <w:color w:val="000000"/>
                <w:sz w:val="22"/>
                <w:szCs w:val="22"/>
              </w:rPr>
              <w:t>DojoHepia-v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1652FA" w14:textId="77777777" w:rsidR="004F222C" w:rsidRDefault="004F222C">
            <w:pPr>
              <w:pStyle w:val="NormalWeb"/>
              <w:spacing w:before="0" w:beforeAutospacing="0" w:after="0"/>
            </w:pPr>
            <w:r>
              <w:rPr>
                <w:rFonts w:ascii="Arial" w:hAnsi="Arial" w:cs="Arial"/>
                <w:color w:val="000000"/>
                <w:sz w:val="22"/>
                <w:szCs w:val="22"/>
              </w:rPr>
              <w:t>8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79E8C3" w14:textId="77777777" w:rsidR="004F222C" w:rsidRDefault="004F222C" w:rsidP="004B4747">
            <w:pPr>
              <w:pStyle w:val="NormalWeb"/>
              <w:numPr>
                <w:ilvl w:val="0"/>
                <w:numId w:val="21"/>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erveur de compilation</w:t>
            </w:r>
          </w:p>
          <w:p w14:paraId="24E32D33" w14:textId="77777777" w:rsidR="004F222C" w:rsidRDefault="004F222C" w:rsidP="004B4747">
            <w:pPr>
              <w:pStyle w:val="NormalWeb"/>
              <w:numPr>
                <w:ilvl w:val="1"/>
                <w:numId w:val="22"/>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Docker</w:t>
            </w:r>
          </w:p>
          <w:p w14:paraId="3A49C562" w14:textId="77777777" w:rsidR="004F222C" w:rsidRDefault="004F222C" w:rsidP="004B4747">
            <w:pPr>
              <w:pStyle w:val="NormalWeb"/>
              <w:numPr>
                <w:ilvl w:val="2"/>
                <w:numId w:val="23"/>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upport Java</w:t>
            </w:r>
          </w:p>
          <w:p w14:paraId="3B2621DC" w14:textId="77777777" w:rsidR="004F222C" w:rsidRDefault="004F222C" w:rsidP="004B4747">
            <w:pPr>
              <w:pStyle w:val="NormalWeb"/>
              <w:numPr>
                <w:ilvl w:val="2"/>
                <w:numId w:val="23"/>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upport python</w:t>
            </w:r>
          </w:p>
          <w:p w14:paraId="40EDC5EB" w14:textId="77777777" w:rsidR="004F222C" w:rsidRDefault="004F222C"/>
        </w:tc>
      </w:tr>
      <w:tr w:rsidR="004F222C" w14:paraId="3809269D"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3A0BE2" w14:textId="77777777" w:rsidR="004F222C" w:rsidRDefault="004F222C">
            <w:pPr>
              <w:pStyle w:val="NormalWeb"/>
              <w:spacing w:before="0" w:beforeAutospacing="0" w:after="0"/>
            </w:pPr>
            <w:r>
              <w:rPr>
                <w:rFonts w:ascii="Arial" w:hAnsi="Arial" w:cs="Arial"/>
                <w:color w:val="000000"/>
                <w:sz w:val="22"/>
                <w:szCs w:val="22"/>
              </w:rPr>
              <w:t>DojoHepia-v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E6A58E" w14:textId="77777777" w:rsidR="004F222C" w:rsidRDefault="004F222C">
            <w:pPr>
              <w:pStyle w:val="NormalWeb"/>
              <w:spacing w:before="0" w:beforeAutospacing="0" w:after="0"/>
            </w:pPr>
            <w:r>
              <w:rPr>
                <w:rFonts w:ascii="Arial" w:hAnsi="Arial" w:cs="Arial"/>
                <w:color w:val="000000"/>
                <w:sz w:val="22"/>
                <w:szCs w:val="22"/>
              </w:rPr>
              <w:t>9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6A2B3A" w14:textId="77777777" w:rsidR="004F222C" w:rsidRDefault="004F222C"/>
        </w:tc>
      </w:tr>
      <w:tr w:rsidR="004F222C" w14:paraId="75A740AF"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1B2702" w14:textId="77777777" w:rsidR="004F222C" w:rsidRDefault="004F222C">
            <w:pPr>
              <w:pStyle w:val="NormalWeb"/>
              <w:spacing w:before="0" w:beforeAutospacing="0" w:after="0"/>
            </w:pPr>
            <w:r>
              <w:rPr>
                <w:rFonts w:ascii="Arial" w:hAnsi="Arial" w:cs="Arial"/>
                <w:color w:val="000000"/>
                <w:sz w:val="22"/>
                <w:szCs w:val="22"/>
              </w:rPr>
              <w:t>DojoHepia-v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B4469F" w14:textId="77777777" w:rsidR="004F222C" w:rsidRDefault="004F222C">
            <w:pPr>
              <w:pStyle w:val="NormalWeb"/>
              <w:spacing w:before="0" w:beforeAutospacing="0" w:after="0"/>
            </w:pPr>
            <w:r>
              <w:rPr>
                <w:rFonts w:ascii="Arial" w:hAnsi="Arial" w:cs="Arial"/>
                <w:color w:val="000000"/>
                <w:sz w:val="22"/>
                <w:szCs w:val="22"/>
              </w:rPr>
              <w:t>15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064C3A" w14:textId="77777777" w:rsidR="004F222C" w:rsidRDefault="004F222C"/>
        </w:tc>
      </w:tr>
      <w:tr w:rsidR="004F222C" w14:paraId="71C6F2F2"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695DE8" w14:textId="77777777" w:rsidR="004F222C" w:rsidRDefault="004F222C">
            <w:pPr>
              <w:pStyle w:val="NormalWeb"/>
              <w:spacing w:before="0" w:beforeAutospacing="0" w:after="0"/>
            </w:pPr>
            <w:r>
              <w:rPr>
                <w:rFonts w:ascii="Arial" w:hAnsi="Arial" w:cs="Arial"/>
                <w:color w:val="000000"/>
                <w:sz w:val="22"/>
                <w:szCs w:val="22"/>
              </w:rPr>
              <w:t>DojoHepia-v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444926" w14:textId="77777777" w:rsidR="004F222C" w:rsidRDefault="004F222C">
            <w:pPr>
              <w:pStyle w:val="NormalWeb"/>
              <w:spacing w:before="0" w:beforeAutospacing="0" w:after="0"/>
            </w:pPr>
            <w:r>
              <w:rPr>
                <w:rFonts w:ascii="Arial" w:hAnsi="Arial" w:cs="Arial"/>
                <w:color w:val="000000"/>
                <w:sz w:val="22"/>
                <w:szCs w:val="22"/>
              </w:rPr>
              <w:t>16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B715AB" w14:textId="77777777" w:rsidR="004F222C" w:rsidRDefault="004F222C"/>
        </w:tc>
      </w:tr>
      <w:tr w:rsidR="004F222C" w14:paraId="35FBEC5D"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632619" w14:textId="77777777" w:rsidR="004F222C" w:rsidRDefault="004F222C">
            <w:pPr>
              <w:pStyle w:val="NormalWeb"/>
              <w:spacing w:before="0" w:beforeAutospacing="0" w:after="0"/>
            </w:pPr>
            <w:r>
              <w:rPr>
                <w:rFonts w:ascii="Arial" w:hAnsi="Arial" w:cs="Arial"/>
                <w:color w:val="000000"/>
                <w:sz w:val="22"/>
                <w:szCs w:val="22"/>
              </w:rPr>
              <w:t>DojoHepia-v0.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B97469" w14:textId="77777777" w:rsidR="004F222C" w:rsidRDefault="004F222C">
            <w:pPr>
              <w:pStyle w:val="NormalWeb"/>
              <w:spacing w:before="0" w:beforeAutospacing="0" w:after="0"/>
            </w:pPr>
            <w:r>
              <w:rPr>
                <w:rFonts w:ascii="Arial" w:hAnsi="Arial" w:cs="Arial"/>
                <w:color w:val="000000"/>
                <w:sz w:val="22"/>
                <w:szCs w:val="22"/>
              </w:rPr>
              <w:t>16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B3A633" w14:textId="77777777" w:rsidR="004F222C" w:rsidRDefault="004F222C"/>
        </w:tc>
      </w:tr>
      <w:tr w:rsidR="004F222C" w14:paraId="21BFD469"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A76CC0" w14:textId="77777777" w:rsidR="004F222C" w:rsidRDefault="004F222C">
            <w:pPr>
              <w:pStyle w:val="NormalWeb"/>
              <w:spacing w:before="0" w:beforeAutospacing="0" w:after="0"/>
            </w:pPr>
            <w:r>
              <w:rPr>
                <w:rFonts w:ascii="Arial" w:hAnsi="Arial" w:cs="Arial"/>
                <w:color w:val="000000"/>
                <w:sz w:val="22"/>
                <w:szCs w:val="22"/>
              </w:rPr>
              <w:t>DojoHepia-v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03C7BB" w14:textId="77777777" w:rsidR="004F222C" w:rsidRDefault="004F222C">
            <w:pPr>
              <w:pStyle w:val="NormalWeb"/>
              <w:spacing w:before="0" w:beforeAutospacing="0" w:after="0"/>
            </w:pPr>
            <w:r>
              <w:rPr>
                <w:rFonts w:ascii="Arial" w:hAnsi="Arial" w:cs="Arial"/>
                <w:color w:val="000000"/>
                <w:sz w:val="22"/>
                <w:szCs w:val="22"/>
              </w:rPr>
              <w:t>29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1243CC" w14:textId="77777777" w:rsidR="004F222C" w:rsidRDefault="004F222C"/>
        </w:tc>
      </w:tr>
    </w:tbl>
    <w:p w14:paraId="574477D1" w14:textId="77777777" w:rsidR="004F222C" w:rsidRDefault="004F222C" w:rsidP="004F222C">
      <w:pPr>
        <w:spacing w:after="240"/>
      </w:pPr>
    </w:p>
    <w:p w14:paraId="78B56530" w14:textId="77777777" w:rsidR="004F222C" w:rsidRDefault="004F222C" w:rsidP="004F222C">
      <w:pPr>
        <w:pStyle w:val="NormalWeb"/>
        <w:spacing w:before="0" w:beforeAutospacing="0" w:after="0"/>
      </w:pPr>
      <w:r>
        <w:rPr>
          <w:rFonts w:ascii="Arial" w:hAnsi="Arial" w:cs="Arial"/>
          <w:b/>
          <w:bCs/>
          <w:color w:val="000000"/>
          <w:sz w:val="22"/>
          <w:szCs w:val="22"/>
        </w:rPr>
        <w:t>parler de l’intrication des trois autres personnes</w:t>
      </w:r>
    </w:p>
    <w:p w14:paraId="61F7E197" w14:textId="77777777" w:rsidR="004F222C" w:rsidRDefault="004F222C" w:rsidP="004F222C">
      <w:pPr>
        <w:pStyle w:val="NormalWeb"/>
        <w:spacing w:before="0" w:beforeAutospacing="0" w:after="0"/>
      </w:pPr>
      <w:r>
        <w:rPr>
          <w:rFonts w:ascii="Arial" w:hAnsi="Arial" w:cs="Arial"/>
          <w:color w:val="000000"/>
          <w:sz w:val="22"/>
          <w:szCs w:val="22"/>
        </w:rPr>
        <w:t xml:space="preserve">Comme Mr </w:t>
      </w:r>
      <w:proofErr w:type="spellStart"/>
      <w:r>
        <w:rPr>
          <w:rFonts w:ascii="Arial" w:hAnsi="Arial" w:cs="Arial"/>
          <w:color w:val="000000"/>
          <w:sz w:val="22"/>
          <w:szCs w:val="22"/>
        </w:rPr>
        <w:t>Cavat</w:t>
      </w:r>
      <w:proofErr w:type="spellEnd"/>
      <w:r>
        <w:rPr>
          <w:rFonts w:ascii="Arial" w:hAnsi="Arial" w:cs="Arial"/>
          <w:color w:val="000000"/>
          <w:sz w:val="22"/>
          <w:szCs w:val="22"/>
        </w:rPr>
        <w:t xml:space="preserve"> couvrait le projet de trois autres personnes, chacune d’elle a eu le droit au même traitement, à savoir l’obligation de développer avec une méthode dite agile. Cela m’a permis d’avoir 3 personnes avec qui converser de mes problèmes lors de réunions hebdomadaire que nous organisions tous ensemble. Aussi, Mr. Melvin Gay était mon testeur attitré, ce qui m’a permis d’avoir des retour fréquent pendant le développement de DojoHepia, et de ce fait, améliorer considérablement la plateforme (un avis extérieur est toujours très rafraîchissant).</w:t>
      </w:r>
    </w:p>
    <w:p w14:paraId="7D964122" w14:textId="77777777" w:rsidR="004F222C" w:rsidRDefault="004F222C" w:rsidP="004F222C">
      <w:pPr>
        <w:spacing w:after="240"/>
      </w:pPr>
      <w:r>
        <w:br/>
      </w:r>
      <w:r>
        <w:br/>
      </w:r>
      <w:r>
        <w:br/>
      </w:r>
    </w:p>
    <w:p w14:paraId="084DA90B" w14:textId="77777777" w:rsidR="004F222C" w:rsidRDefault="004F222C" w:rsidP="004F222C">
      <w:pPr>
        <w:pStyle w:val="NormalWeb"/>
        <w:spacing w:before="0" w:beforeAutospacing="0" w:after="0"/>
      </w:pPr>
      <w:r>
        <w:rPr>
          <w:rFonts w:ascii="Arial" w:hAnsi="Arial" w:cs="Arial"/>
          <w:b/>
          <w:bCs/>
          <w:color w:val="000000"/>
          <w:sz w:val="22"/>
          <w:szCs w:val="22"/>
        </w:rPr>
        <w:t>Faire un listing de tous les fichiers présent dans le rendu final.</w:t>
      </w:r>
    </w:p>
    <w:p w14:paraId="265ACFDB" w14:textId="77777777" w:rsidR="004F222C" w:rsidRDefault="004F222C" w:rsidP="004F222C">
      <w:pPr>
        <w:spacing w:after="240"/>
      </w:pPr>
      <w:r>
        <w:br/>
      </w:r>
      <w:r>
        <w:br/>
      </w:r>
      <w:r>
        <w:br/>
      </w:r>
      <w:r>
        <w:br/>
      </w:r>
      <w:r>
        <w:br/>
      </w:r>
      <w:r>
        <w:lastRenderedPageBreak/>
        <w:br/>
      </w:r>
      <w:r>
        <w:br/>
      </w:r>
      <w:r>
        <w:br/>
      </w:r>
      <w:r>
        <w:br/>
      </w:r>
      <w:r>
        <w:br/>
      </w:r>
      <w:r>
        <w:br/>
      </w:r>
      <w:r>
        <w:br/>
      </w:r>
      <w:r>
        <w:br/>
      </w:r>
      <w:r>
        <w:br/>
      </w:r>
      <w:r>
        <w:br/>
      </w:r>
      <w:r>
        <w:br/>
      </w:r>
      <w:r>
        <w:br/>
      </w:r>
      <w:r>
        <w:br/>
      </w:r>
      <w:r>
        <w:br/>
      </w:r>
      <w:r>
        <w:br/>
      </w:r>
      <w:r>
        <w:br/>
      </w:r>
      <w:r>
        <w:br/>
      </w:r>
      <w:r>
        <w:br/>
      </w:r>
      <w:r>
        <w:br/>
      </w:r>
      <w:r>
        <w:br/>
      </w:r>
    </w:p>
    <w:p w14:paraId="5DF98136" w14:textId="77777777" w:rsidR="004F222C" w:rsidRDefault="004F222C" w:rsidP="004F222C"/>
    <w:p w14:paraId="43CC3276" w14:textId="1A46FAF4" w:rsidR="001279D6" w:rsidRPr="004F222C" w:rsidRDefault="001279D6" w:rsidP="004F222C">
      <w:pPr>
        <w:pStyle w:val="Titre"/>
        <w:jc w:val="left"/>
      </w:pPr>
      <w:r>
        <w:br w:type="page"/>
      </w:r>
    </w:p>
    <w:p w14:paraId="1477132E" w14:textId="79F7DD74" w:rsidR="000627C1" w:rsidRDefault="000627C1" w:rsidP="000627C1">
      <w:pPr>
        <w:pStyle w:val="Titre"/>
        <w:rPr>
          <w:lang w:val="fr-FR"/>
        </w:rPr>
      </w:pPr>
      <w:bookmarkStart w:id="16" w:name="_Toc11680287"/>
      <w:r>
        <w:rPr>
          <w:lang w:val="fr-FR"/>
        </w:rPr>
        <w:lastRenderedPageBreak/>
        <w:t xml:space="preserve">Chapitre </w:t>
      </w:r>
      <w:r w:rsidR="00FA1D9E">
        <w:rPr>
          <w:lang w:val="fr-FR"/>
        </w:rPr>
        <w:t>1</w:t>
      </w:r>
      <w:r>
        <w:rPr>
          <w:lang w:val="fr-FR"/>
        </w:rPr>
        <w:t> : Analyse</w:t>
      </w:r>
      <w:r w:rsidR="000E41E6">
        <w:rPr>
          <w:lang w:val="fr-FR"/>
        </w:rPr>
        <w:t xml:space="preserve"> fonctionnel</w:t>
      </w:r>
      <w:bookmarkEnd w:id="16"/>
    </w:p>
    <w:p w14:paraId="42954CE1" w14:textId="0543D7CE" w:rsidR="00BB216C" w:rsidRPr="00BB216C" w:rsidRDefault="00BB216C" w:rsidP="000627C1">
      <w:pPr>
        <w:pStyle w:val="Titre1"/>
        <w:rPr>
          <w:rFonts w:cs="Times New Roman"/>
          <w:sz w:val="24"/>
          <w:szCs w:val="24"/>
          <w:lang w:val="fr-FR"/>
        </w:rPr>
      </w:pPr>
      <w:bookmarkStart w:id="17" w:name="_Toc11680288"/>
      <w:r w:rsidRPr="00BB216C">
        <w:rPr>
          <w:lang w:val="fr-FR"/>
        </w:rPr>
        <w:t>Analyse du marché et</w:t>
      </w:r>
      <w:r w:rsidR="00C83ED4">
        <w:rPr>
          <w:lang w:val="fr-FR"/>
        </w:rPr>
        <w:t xml:space="preserve"> des </w:t>
      </w:r>
      <w:r w:rsidRPr="00BB216C">
        <w:rPr>
          <w:lang w:val="fr-FR"/>
        </w:rPr>
        <w:t>besoins</w:t>
      </w:r>
      <w:bookmarkEnd w:id="17"/>
    </w:p>
    <w:p w14:paraId="1944544D" w14:textId="77777777" w:rsidR="00BB216C" w:rsidRPr="00BB216C" w:rsidRDefault="00BB216C" w:rsidP="000E41E6">
      <w:pPr>
        <w:pStyle w:val="VRAINORMAL"/>
        <w:ind w:firstLine="0"/>
        <w:rPr>
          <w:lang w:val="fr-FR"/>
        </w:rPr>
      </w:pPr>
      <w:r w:rsidRPr="00BB216C">
        <w:rPr>
          <w:lang w:val="fr-FR"/>
        </w:rPr>
        <w:t>Pour que DojoHepia devienne une bonne application, je suis allé voir ce qui se faisait déjà sur le marché. Non seulement pour m’en inspirer (une bonne idée reste une bonne idée), mais surtout pour ne pas reproduire les erreurs des autres plateformes. Le marché actuel est scindé en plusieurs grandes plateformes, tel que Codewars ou encore CodinGame (ces deux exemple sont loin de se ressembler), et quelques autres plateformes, qui sont plus orientées apprentissage général (tel qu’</w:t>
      </w:r>
      <w:proofErr w:type="spellStart"/>
      <w:r w:rsidRPr="00BB216C">
        <w:rPr>
          <w:lang w:val="fr-FR"/>
        </w:rPr>
        <w:t>openclassroom</w:t>
      </w:r>
      <w:proofErr w:type="spellEnd"/>
      <w:r w:rsidRPr="00BB216C">
        <w:rPr>
          <w:lang w:val="fr-FR"/>
        </w:rPr>
        <w:t xml:space="preserve">) plutôt que entraînement, c’est d’ailleurs pour cela que nous n’aborderons pas ces plateformes, car rappelons le, l’objectif de DojoHepia est d’être une plateforme d’apprentissage de programmation ou les utilisateurs ont la possibilité de réaliser les exercices proposés. </w:t>
      </w:r>
    </w:p>
    <w:p w14:paraId="6D62D6BA" w14:textId="77777777" w:rsidR="00BB216C" w:rsidRPr="00BB216C" w:rsidRDefault="00BB216C" w:rsidP="00EB6A38">
      <w:pPr>
        <w:pStyle w:val="VRAINORMAL"/>
        <w:ind w:firstLine="0"/>
        <w:rPr>
          <w:lang w:val="fr-FR"/>
        </w:rPr>
      </w:pPr>
      <w:r w:rsidRPr="00BB216C">
        <w:rPr>
          <w:lang w:val="fr-FR"/>
        </w:rPr>
        <w:t>Les points importants que je vais relever lors de cette analyse sont les suivants :</w:t>
      </w:r>
    </w:p>
    <w:p w14:paraId="03D485BA" w14:textId="77777777" w:rsidR="00BB216C" w:rsidRPr="00BB216C" w:rsidRDefault="00BB216C" w:rsidP="00B57F7E">
      <w:pPr>
        <w:pStyle w:val="VRAINORMAL"/>
        <w:numPr>
          <w:ilvl w:val="0"/>
          <w:numId w:val="1"/>
        </w:numPr>
        <w:rPr>
          <w:lang w:val="fr-FR"/>
        </w:rPr>
      </w:pPr>
      <w:r w:rsidRPr="00BB216C">
        <w:rPr>
          <w:lang w:val="fr-FR"/>
        </w:rPr>
        <w:t>L’expérience utilisateur</w:t>
      </w:r>
    </w:p>
    <w:p w14:paraId="0B1AD045" w14:textId="77777777" w:rsidR="00BB216C" w:rsidRPr="00BB216C" w:rsidRDefault="00BB216C" w:rsidP="00B57F7E">
      <w:pPr>
        <w:pStyle w:val="VRAINORMAL"/>
        <w:numPr>
          <w:ilvl w:val="0"/>
          <w:numId w:val="1"/>
        </w:numPr>
        <w:rPr>
          <w:lang w:val="fr-FR"/>
        </w:rPr>
      </w:pPr>
      <w:r w:rsidRPr="00BB216C">
        <w:rPr>
          <w:lang w:val="fr-FR"/>
        </w:rPr>
        <w:t>La fidélisation des utilisateurs</w:t>
      </w:r>
    </w:p>
    <w:p w14:paraId="10A5432A" w14:textId="2F345659" w:rsidR="00BB216C" w:rsidRDefault="00BB216C" w:rsidP="003D74B6">
      <w:pPr>
        <w:pStyle w:val="VRAINORMAL"/>
        <w:ind w:firstLine="0"/>
        <w:rPr>
          <w:lang w:val="fr-FR"/>
        </w:rPr>
      </w:pPr>
      <w:r w:rsidRPr="00BB216C">
        <w:rPr>
          <w:lang w:val="fr-FR"/>
        </w:rPr>
        <w:t xml:space="preserve">J’aborderais ces points à travers l’analyse des sites Codewars et CodinGame, qui sont les sites internet qui se rapprochent le plus de ce que DojoHepia </w:t>
      </w:r>
      <w:proofErr w:type="spellStart"/>
      <w:r w:rsidRPr="00BB216C">
        <w:rPr>
          <w:lang w:val="fr-FR"/>
        </w:rPr>
        <w:t>à</w:t>
      </w:r>
      <w:proofErr w:type="spellEnd"/>
      <w:r w:rsidRPr="00BB216C">
        <w:rPr>
          <w:lang w:val="fr-FR"/>
        </w:rPr>
        <w:t xml:space="preserve"> pour volonté d’être.</w:t>
      </w:r>
    </w:p>
    <w:p w14:paraId="05E15872" w14:textId="77777777" w:rsidR="003D74B6" w:rsidRPr="003D74B6" w:rsidRDefault="003D74B6" w:rsidP="003D74B6">
      <w:pPr>
        <w:pStyle w:val="VRAINORMAL"/>
        <w:ind w:firstLine="0"/>
        <w:rPr>
          <w:lang w:val="fr-FR"/>
        </w:rPr>
      </w:pPr>
    </w:p>
    <w:p w14:paraId="2F0E5A4E" w14:textId="77777777" w:rsidR="00BB216C" w:rsidRPr="00BB216C" w:rsidRDefault="00BB216C" w:rsidP="000627C1">
      <w:pPr>
        <w:pStyle w:val="Titre2"/>
        <w:rPr>
          <w:rFonts w:cs="Times New Roman"/>
        </w:rPr>
      </w:pPr>
      <w:bookmarkStart w:id="18" w:name="_Toc11680289"/>
      <w:r w:rsidRPr="00193603">
        <w:t>Codewars</w:t>
      </w:r>
      <w:bookmarkEnd w:id="18"/>
    </w:p>
    <w:p w14:paraId="54AB3714" w14:textId="77777777" w:rsidR="00BB216C" w:rsidRPr="00BB216C" w:rsidRDefault="00BB216C" w:rsidP="009C0196">
      <w:pPr>
        <w:pStyle w:val="VRAINORMAL"/>
        <w:ind w:firstLine="0"/>
        <w:rPr>
          <w:lang w:val="fr-FR"/>
        </w:rPr>
      </w:pPr>
      <w:r w:rsidRPr="00BB216C">
        <w:rPr>
          <w:lang w:val="fr-FR"/>
        </w:rPr>
        <w:t xml:space="preserve">Codewars </w:t>
      </w:r>
      <w:proofErr w:type="spellStart"/>
      <w:r w:rsidRPr="00BB216C">
        <w:rPr>
          <w:lang w:val="fr-FR"/>
        </w:rPr>
        <w:t>à</w:t>
      </w:r>
      <w:proofErr w:type="spellEnd"/>
      <w:r w:rsidRPr="00BB216C">
        <w:rPr>
          <w:lang w:val="fr-FR"/>
        </w:rPr>
        <w:t xml:space="preserve"> déjà la notion de dojo et de kata, que je cherche à faire apparaître sur ma plateforme. Au contraire de DojoHepia, le site est axé sur un système de compétition ou les utilisateurs se confrontent sur </w:t>
      </w:r>
      <w:r w:rsidR="00EB6A38" w:rsidRPr="00BB216C">
        <w:rPr>
          <w:lang w:val="fr-FR"/>
        </w:rPr>
        <w:t>des katas</w:t>
      </w:r>
      <w:r w:rsidRPr="00BB216C">
        <w:rPr>
          <w:lang w:val="fr-FR"/>
        </w:rPr>
        <w:t xml:space="preserve">. </w:t>
      </w:r>
      <w:r w:rsidR="00EB6A38" w:rsidRPr="00BB216C">
        <w:rPr>
          <w:lang w:val="fr-FR"/>
        </w:rPr>
        <w:t>Ces mêmes katas</w:t>
      </w:r>
      <w:r w:rsidRPr="00BB216C">
        <w:rPr>
          <w:lang w:val="fr-FR"/>
        </w:rPr>
        <w:t xml:space="preserve"> leurs permettent de gagner en kyu, qui est un grade utilisé dans les arts martiaux. Plus un utilisateur effectue de kata, plus il monte en grade. Dans le Judo traditionnel et ses dérives, ce système permet de catégoriser les élèves, il est surtout présent dans le Judo européen (au Japon, pays originaire du Judo traditionnel, il existe soit des maîtres soit des apprenants). Dans le Judo moderne, </w:t>
      </w:r>
      <w:r w:rsidR="00EB6A38" w:rsidRPr="00BB216C">
        <w:rPr>
          <w:lang w:val="fr-FR"/>
        </w:rPr>
        <w:t>les kyus</w:t>
      </w:r>
      <w:r w:rsidRPr="00BB216C">
        <w:rPr>
          <w:lang w:val="fr-FR"/>
        </w:rPr>
        <w:t xml:space="preserve"> et les dan</w:t>
      </w:r>
      <w:r w:rsidR="00EB6A38">
        <w:rPr>
          <w:lang w:val="fr-FR"/>
        </w:rPr>
        <w:t>s</w:t>
      </w:r>
      <w:r w:rsidRPr="00BB216C">
        <w:rPr>
          <w:lang w:val="fr-FR"/>
        </w:rPr>
        <w:t xml:space="preserve"> sont les moyens officiels d’imposer une hiérarchie, mais les élèves sont plus habitués à recevoir des ceintures. Lors de la réalisation avec succès d’un kata, l’utilisateur gagne des points, qui permettent de faire évoluer un utilisateur dans un </w:t>
      </w:r>
      <w:r w:rsidR="00EB6A38">
        <w:rPr>
          <w:lang w:val="fr-FR"/>
        </w:rPr>
        <w:t>tableau des scores</w:t>
      </w:r>
      <w:r w:rsidRPr="00BB216C">
        <w:rPr>
          <w:lang w:val="fr-FR"/>
        </w:rPr>
        <w:t xml:space="preserve">, et c’est </w:t>
      </w:r>
      <w:proofErr w:type="spellStart"/>
      <w:r w:rsidRPr="00BB216C">
        <w:rPr>
          <w:lang w:val="fr-FR"/>
        </w:rPr>
        <w:t>la</w:t>
      </w:r>
      <w:proofErr w:type="spellEnd"/>
      <w:r w:rsidRPr="00BB216C">
        <w:rPr>
          <w:lang w:val="fr-FR"/>
        </w:rPr>
        <w:t xml:space="preserve"> que se trouve to</w:t>
      </w:r>
      <w:r w:rsidR="00EB6A38">
        <w:rPr>
          <w:lang w:val="fr-FR"/>
        </w:rPr>
        <w:t>ut l’aspect compétitif de Codew</w:t>
      </w:r>
      <w:r w:rsidRPr="00BB216C">
        <w:rPr>
          <w:lang w:val="fr-FR"/>
        </w:rPr>
        <w:t>ars.</w:t>
      </w:r>
    </w:p>
    <w:p w14:paraId="476CE4D0" w14:textId="77777777" w:rsidR="00BB216C" w:rsidRPr="00BB216C" w:rsidRDefault="00BB216C" w:rsidP="00BB216C">
      <w:pPr>
        <w:pStyle w:val="VRAINORMAL"/>
        <w:rPr>
          <w:lang w:val="fr-FR"/>
        </w:rPr>
      </w:pPr>
    </w:p>
    <w:p w14:paraId="3792E4A4" w14:textId="77777777" w:rsidR="00EB6A38" w:rsidRDefault="00BB216C" w:rsidP="00193603">
      <w:pPr>
        <w:pStyle w:val="VRAINORMAL"/>
        <w:rPr>
          <w:lang w:val="fr-FR"/>
        </w:rPr>
      </w:pPr>
      <w:r w:rsidRPr="00BB216C">
        <w:rPr>
          <w:lang w:val="fr-FR"/>
        </w:rPr>
        <w:lastRenderedPageBreak/>
        <w:t xml:space="preserve">L’interface est très chargée et il est très compliqué de comprendre ou s’orienter lorsqu’on arrive la première fois sur le site. Les informations importantes ne sont pas mises en avant et cela </w:t>
      </w:r>
      <w:proofErr w:type="spellStart"/>
      <w:r w:rsidRPr="00BB216C">
        <w:rPr>
          <w:lang w:val="fr-FR"/>
        </w:rPr>
        <w:t>à</w:t>
      </w:r>
      <w:proofErr w:type="spellEnd"/>
      <w:r w:rsidRPr="00BB216C">
        <w:rPr>
          <w:lang w:val="fr-FR"/>
        </w:rPr>
        <w:t xml:space="preserve"> pour conséquences de bloquer l’utilisateur sur la page un </w:t>
      </w:r>
      <w:r w:rsidR="00EB6A38" w:rsidRPr="00BB216C">
        <w:rPr>
          <w:lang w:val="fr-FR"/>
        </w:rPr>
        <w:t>certains nombres</w:t>
      </w:r>
      <w:r w:rsidRPr="00BB216C">
        <w:rPr>
          <w:lang w:val="fr-FR"/>
        </w:rPr>
        <w:t xml:space="preserve"> de secondes avant qu’il ne trouve ce qu’il cherche. Pour résumer, le site n’est pas “</w:t>
      </w:r>
      <w:proofErr w:type="spellStart"/>
      <w:r w:rsidRPr="00BB216C">
        <w:rPr>
          <w:lang w:val="fr-FR"/>
        </w:rPr>
        <w:t>beginner-friendly</w:t>
      </w:r>
      <w:proofErr w:type="spellEnd"/>
      <w:r w:rsidRPr="00BB216C">
        <w:rPr>
          <w:lang w:val="fr-FR"/>
        </w:rPr>
        <w:t xml:space="preserve">” (compliqué à prendre en main pour un débutant). En revanche, le système de clan est très intéressant, il pousse les utilisateurs à créer des équipes et à faire de leur mieux pour battre les autres clans. Le fait que Codewars implémente un système de niveau avec le rappel aux arts-martiaux (les Kyu et les Dan) et très important, car il permet de catégoriser les utilisateurs </w:t>
      </w:r>
      <w:r w:rsidR="00EB6A38" w:rsidRPr="00BB216C">
        <w:rPr>
          <w:lang w:val="fr-FR"/>
        </w:rPr>
        <w:t>d’une manière</w:t>
      </w:r>
      <w:r w:rsidRPr="00BB216C">
        <w:rPr>
          <w:lang w:val="fr-FR"/>
        </w:rPr>
        <w:t xml:space="preserve"> à ce que les comparaisons ne deviennent pas péjoratives. En effet, être d’un grade inférieur signifie juste que le niveau de l’utilisateur n’est pas adaptée à </w:t>
      </w:r>
      <w:r w:rsidR="00EB6A38" w:rsidRPr="00BB216C">
        <w:rPr>
          <w:lang w:val="fr-FR"/>
        </w:rPr>
        <w:t>certains katas</w:t>
      </w:r>
      <w:r w:rsidRPr="00BB216C">
        <w:rPr>
          <w:lang w:val="fr-FR"/>
        </w:rPr>
        <w:t xml:space="preserve">, non pas qu’il est moins bon qu’un autre utilisateur (très représentatif de la mentalité du Judo par exemple). La distinction est minime, mais pourtant très importante. De plus, cette plateforme comporte un système très intéressant de commentaire. En effet, à la manière de GitHub, les utilisateurs sont </w:t>
      </w:r>
      <w:r w:rsidR="00EB6A38" w:rsidRPr="00BB216C">
        <w:rPr>
          <w:lang w:val="fr-FR"/>
        </w:rPr>
        <w:t>capables</w:t>
      </w:r>
      <w:r w:rsidR="00EB6A38">
        <w:rPr>
          <w:lang w:val="fr-FR"/>
        </w:rPr>
        <w:t xml:space="preserve"> d’ouvrir</w:t>
      </w:r>
      <w:r w:rsidRPr="00BB216C">
        <w:rPr>
          <w:lang w:val="fr-FR"/>
        </w:rPr>
        <w:t xml:space="preserve"> des “Issue” (à traduire par “Problèmes”), qui leur permettent de mettre en avant un problème sur un kata, ou tout simplement de donner un avis sur Celui-ci. Une dernière chose très intéressante, est que lorsqu’on abandonne ou que l’on </w:t>
      </w:r>
      <w:proofErr w:type="spellStart"/>
      <w:r w:rsidRPr="00BB216C">
        <w:rPr>
          <w:lang w:val="fr-FR"/>
        </w:rPr>
        <w:t>réussi</w:t>
      </w:r>
      <w:proofErr w:type="spellEnd"/>
      <w:r w:rsidRPr="00BB216C">
        <w:rPr>
          <w:lang w:val="fr-FR"/>
        </w:rPr>
        <w:t xml:space="preserve"> un exercice, l’utilisateur à accès à un classement </w:t>
      </w:r>
      <w:r w:rsidR="00EB6A38" w:rsidRPr="00BB216C">
        <w:rPr>
          <w:lang w:val="fr-FR"/>
        </w:rPr>
        <w:t>des meilleures solutions</w:t>
      </w:r>
      <w:r w:rsidRPr="00BB216C">
        <w:rPr>
          <w:lang w:val="fr-FR"/>
        </w:rPr>
        <w:t xml:space="preserve"> proposées par les autres utilisateurs, ceci permet de juger sa solution et de comprendre ce qu’on peut y améliorer.</w:t>
      </w:r>
    </w:p>
    <w:p w14:paraId="195A42B2" w14:textId="77777777" w:rsidR="00193603" w:rsidRPr="00193603" w:rsidRDefault="00193603" w:rsidP="00193603">
      <w:pPr>
        <w:pStyle w:val="VRAINORMAL"/>
        <w:rPr>
          <w:lang w:val="fr-FR"/>
        </w:rPr>
      </w:pPr>
    </w:p>
    <w:p w14:paraId="36BD5558" w14:textId="77777777" w:rsidR="00BB216C" w:rsidRPr="00EB6A38" w:rsidRDefault="00BB216C" w:rsidP="000627C1">
      <w:pPr>
        <w:pStyle w:val="Titre2"/>
        <w:rPr>
          <w:rFonts w:cs="Times New Roman"/>
        </w:rPr>
      </w:pPr>
      <w:bookmarkStart w:id="19" w:name="_Toc11680290"/>
      <w:r w:rsidRPr="00BB216C">
        <w:t>CodinGame</w:t>
      </w:r>
      <w:bookmarkEnd w:id="19"/>
    </w:p>
    <w:p w14:paraId="187FF108" w14:textId="77777777" w:rsidR="00193603" w:rsidRDefault="00193603" w:rsidP="000E41E6">
      <w:pPr>
        <w:pStyle w:val="VRAINORMAL"/>
        <w:ind w:firstLine="0"/>
        <w:rPr>
          <w:lang w:val="fr-FR"/>
        </w:rPr>
      </w:pPr>
      <w:r w:rsidRPr="00BB216C">
        <w:rPr>
          <w:lang w:val="fr-FR"/>
        </w:rPr>
        <w:t>CodinGame</w:t>
      </w:r>
      <w:r w:rsidR="00BB216C" w:rsidRPr="00BB216C">
        <w:rPr>
          <w:lang w:val="fr-FR"/>
        </w:rPr>
        <w:t xml:space="preserve"> est un site d’apprentissage en ligne </w:t>
      </w:r>
      <w:r w:rsidR="00EB6A38">
        <w:rPr>
          <w:lang w:val="fr-FR"/>
        </w:rPr>
        <w:t>axé</w:t>
      </w:r>
      <w:r w:rsidR="00BB216C" w:rsidRPr="00BB216C">
        <w:rPr>
          <w:lang w:val="fr-FR"/>
        </w:rPr>
        <w:t xml:space="preserve"> jeu-vidéo. Le but est de résoudre des puzzles ou des niveaux de jeux en écrivant </w:t>
      </w:r>
      <w:r w:rsidR="00EB6A38" w:rsidRPr="00BB216C">
        <w:rPr>
          <w:lang w:val="fr-FR"/>
        </w:rPr>
        <w:t>soi-même</w:t>
      </w:r>
      <w:r w:rsidR="00EB6A38">
        <w:rPr>
          <w:lang w:val="fr-FR"/>
        </w:rPr>
        <w:t xml:space="preserve"> les lignes du code</w:t>
      </w:r>
      <w:r w:rsidR="00BB216C" w:rsidRPr="00BB216C">
        <w:rPr>
          <w:lang w:val="fr-FR"/>
        </w:rPr>
        <w:t>. Comme Codewars, et malgré un système d’aide lors de l’arrivée d’un utilisateur, l’interface est très dispersée et incompréhensible au premier abord. En revanche, l’aspect ludique de la plateforme renforce vraiment la fidélisation des utilisateurs. En effet, ceux-ci sont poussés à voir la plateforme comme un moment ou passer du temps et s’amuser, plutôt qu’une plateforme pour s’exercer à programmer, même si ça n’en reste pas moins l’objectif du site.</w:t>
      </w:r>
    </w:p>
    <w:p w14:paraId="7F4E6E22" w14:textId="77777777" w:rsidR="00BB216C" w:rsidRPr="00193603" w:rsidRDefault="00BB216C" w:rsidP="009C0196">
      <w:pPr>
        <w:pStyle w:val="VRAINORMAL"/>
        <w:ind w:firstLine="0"/>
        <w:rPr>
          <w:lang w:val="fr-FR"/>
        </w:rPr>
      </w:pPr>
      <w:r w:rsidRPr="00BB216C">
        <w:rPr>
          <w:lang w:val="fr-FR"/>
        </w:rPr>
        <w:t xml:space="preserve">Une fonctionnalité non indispensable mais qui n’en reste pas moins intéressante, est que l’utilisateur peut changer le thème du site entre Light et </w:t>
      </w:r>
      <w:proofErr w:type="spellStart"/>
      <w:r w:rsidRPr="00BB216C">
        <w:rPr>
          <w:lang w:val="fr-FR"/>
        </w:rPr>
        <w:t>Dark</w:t>
      </w:r>
      <w:proofErr w:type="spellEnd"/>
      <w:r w:rsidRPr="00BB216C">
        <w:rPr>
          <w:lang w:val="fr-FR"/>
        </w:rPr>
        <w:t xml:space="preserve"> (lumineux et sombre), ce qui offre à l’utilisateur un moyen de personnaliser son espace d'entraînement (même si ce n’est que très minime).</w:t>
      </w:r>
    </w:p>
    <w:p w14:paraId="7EE41153" w14:textId="77777777" w:rsidR="00BB216C" w:rsidRPr="00BB216C" w:rsidRDefault="00BB216C" w:rsidP="00BB216C">
      <w:pPr>
        <w:pStyle w:val="VRAINORMAL"/>
        <w:rPr>
          <w:lang w:val="fr-FR"/>
        </w:rPr>
      </w:pPr>
    </w:p>
    <w:p w14:paraId="0E798A7A" w14:textId="77777777" w:rsidR="00BB216C" w:rsidRPr="00BB216C" w:rsidRDefault="00BB216C" w:rsidP="009C0196">
      <w:pPr>
        <w:pStyle w:val="VRAINORMAL"/>
        <w:ind w:firstLine="0"/>
        <w:rPr>
          <w:lang w:val="fr-FR"/>
        </w:rPr>
      </w:pPr>
      <w:r w:rsidRPr="00BB216C">
        <w:rPr>
          <w:lang w:val="fr-FR"/>
        </w:rPr>
        <w:lastRenderedPageBreak/>
        <w:t xml:space="preserve">Comme CodinGame est axé sur l’esprit jeu-vidéo ludique, l’utilisateur a la possibilité de réaliser des succès (tel que “Premier pas !” par exemple), qui permet de donner </w:t>
      </w:r>
      <w:r w:rsidR="00EB6A38" w:rsidRPr="00BB216C">
        <w:rPr>
          <w:lang w:val="fr-FR"/>
        </w:rPr>
        <w:t>des objectifs secondaires</w:t>
      </w:r>
      <w:r w:rsidRPr="00BB216C">
        <w:rPr>
          <w:lang w:val="fr-FR"/>
        </w:rPr>
        <w:t xml:space="preserve"> à réaliser pour les utilisateur</w:t>
      </w:r>
      <w:r w:rsidR="00EB6A38">
        <w:rPr>
          <w:lang w:val="fr-FR"/>
        </w:rPr>
        <w:t>s</w:t>
      </w:r>
      <w:r w:rsidRPr="00BB216C">
        <w:rPr>
          <w:lang w:val="fr-FR"/>
        </w:rPr>
        <w:t>. De plus, la plateforme se voit dotée d’un système d’ami, qui permet de comparer son avancement par rapport à eux, et de visualiser leur succès (Cela induit un petit système de compétition).</w:t>
      </w:r>
    </w:p>
    <w:p w14:paraId="67C21E65" w14:textId="77777777" w:rsidR="00BB216C" w:rsidRPr="00BB216C" w:rsidRDefault="00BB216C" w:rsidP="00BB216C">
      <w:pPr>
        <w:pStyle w:val="VRAINORMAL"/>
        <w:rPr>
          <w:lang w:val="fr-FR"/>
        </w:rPr>
      </w:pPr>
    </w:p>
    <w:p w14:paraId="1D14EBC0" w14:textId="77777777" w:rsidR="00BB216C" w:rsidRPr="00BB216C" w:rsidRDefault="00EB6A38" w:rsidP="000627C1">
      <w:pPr>
        <w:pStyle w:val="Titre2"/>
        <w:rPr>
          <w:rFonts w:cs="Times New Roman"/>
        </w:rPr>
      </w:pPr>
      <w:bookmarkStart w:id="20" w:name="_Toc11680291"/>
      <w:r>
        <w:t>Points relevés</w:t>
      </w:r>
      <w:bookmarkEnd w:id="20"/>
      <w:r w:rsidR="00BB216C" w:rsidRPr="00BB216C">
        <w:t xml:space="preserve"> </w:t>
      </w:r>
    </w:p>
    <w:p w14:paraId="46A4DD2C" w14:textId="77777777" w:rsidR="00BB216C" w:rsidRPr="00BB216C" w:rsidRDefault="00BB216C" w:rsidP="000E41E6">
      <w:pPr>
        <w:pStyle w:val="VRAINORMAL"/>
        <w:ind w:firstLine="0"/>
        <w:rPr>
          <w:lang w:val="fr-FR"/>
        </w:rPr>
      </w:pPr>
      <w:r w:rsidRPr="00BB216C">
        <w:rPr>
          <w:lang w:val="fr-FR"/>
        </w:rPr>
        <w:t xml:space="preserve">Comme l’analyse de Codewars et CodinGame la relevé, l’expérience utilisateur est un point très important pour que DojoHepia soit une bonne plateforme. En effet, trouver le juste milieu entre une excellente expérience utilisateur et un site complet et fonctionnel est primordial. Certains points important devront tôt ou tard être implémenté pour DojoHepia pour rendre la plateforme encore plus fonctionnel et plus agréable à utiliser. Notamment, un système général de clan, et de </w:t>
      </w:r>
      <w:r w:rsidR="00EB6A38">
        <w:rPr>
          <w:lang w:val="fr-FR"/>
        </w:rPr>
        <w:t>tableau des scores</w:t>
      </w:r>
      <w:r w:rsidRPr="00BB216C">
        <w:rPr>
          <w:lang w:val="fr-FR"/>
        </w:rPr>
        <w:t xml:space="preserve">, ou les utilisateurs de l’application pourront s’affronter pour monter dans le classement, en solo ou en équipe. Il faudra toutefois modérer le côté compétitif, pour éviter que cela ne devienne ingérable et que les joueurs se mettent à tricher pour devenir meilleure que les autres équipes, car l’objectif de notre plateforme est d’être l’apprentissage avant tout. </w:t>
      </w:r>
    </w:p>
    <w:p w14:paraId="5BA0A5E6" w14:textId="77777777" w:rsidR="000E41E6" w:rsidRDefault="000E41E6" w:rsidP="000E41E6">
      <w:pPr>
        <w:pStyle w:val="VRAINORMAL"/>
        <w:ind w:firstLine="0"/>
        <w:rPr>
          <w:lang w:val="fr-FR"/>
        </w:rPr>
      </w:pPr>
    </w:p>
    <w:p w14:paraId="3DC5B235" w14:textId="61357A45" w:rsidR="00BB216C" w:rsidRPr="00BB216C" w:rsidRDefault="00BB216C" w:rsidP="000E41E6">
      <w:pPr>
        <w:pStyle w:val="VRAINORMAL"/>
        <w:ind w:firstLine="0"/>
        <w:rPr>
          <w:lang w:val="fr-FR"/>
        </w:rPr>
      </w:pPr>
      <w:r w:rsidRPr="00BB216C">
        <w:rPr>
          <w:lang w:val="fr-FR"/>
        </w:rPr>
        <w:t xml:space="preserve">Monter en grade implique un système de point gagné et d'obtention de grade, qui permet de se rapprocher d’un outil ludique ou l'apprenant apprécie passer du temps. Ce système de modification permettra de limiter </w:t>
      </w:r>
      <w:r w:rsidR="00EB6A38" w:rsidRPr="00BB216C">
        <w:rPr>
          <w:lang w:val="fr-FR"/>
        </w:rPr>
        <w:t>les créateurs</w:t>
      </w:r>
      <w:r w:rsidRPr="00BB216C">
        <w:rPr>
          <w:lang w:val="fr-FR"/>
        </w:rPr>
        <w:t xml:space="preserve"> de kata, qui pourrait être limité aux utilisateur ayant le grade minimum requis.</w:t>
      </w:r>
    </w:p>
    <w:p w14:paraId="26C3942F" w14:textId="77777777" w:rsidR="000E41E6" w:rsidRDefault="000E41E6" w:rsidP="000E41E6">
      <w:pPr>
        <w:pStyle w:val="VRAINORMAL"/>
        <w:ind w:firstLine="0"/>
        <w:rPr>
          <w:lang w:val="fr-FR"/>
        </w:rPr>
      </w:pPr>
    </w:p>
    <w:p w14:paraId="64527132" w14:textId="3D093F06" w:rsidR="00BB216C" w:rsidRDefault="00EB6A38" w:rsidP="000E41E6">
      <w:pPr>
        <w:pStyle w:val="VRAINORMAL"/>
        <w:ind w:firstLine="0"/>
        <w:rPr>
          <w:lang w:val="fr-FR"/>
        </w:rPr>
      </w:pPr>
      <w:r w:rsidRPr="00BB216C">
        <w:rPr>
          <w:lang w:val="fr-FR"/>
        </w:rPr>
        <w:t>Un dernier point</w:t>
      </w:r>
      <w:r w:rsidR="00BB216C" w:rsidRPr="00BB216C">
        <w:rPr>
          <w:lang w:val="fr-FR"/>
        </w:rPr>
        <w:t xml:space="preserve"> qui permettrait de rendre la plateforme plus vivante, est l’implémentation d’un système de commentaire et de liste d’ami. Ces deux fonctionnalités </w:t>
      </w:r>
      <w:r w:rsidRPr="00BB216C">
        <w:rPr>
          <w:lang w:val="fr-FR"/>
        </w:rPr>
        <w:t>permettraient</w:t>
      </w:r>
      <w:r w:rsidR="00BB216C" w:rsidRPr="00BB216C">
        <w:rPr>
          <w:lang w:val="fr-FR"/>
        </w:rPr>
        <w:t xml:space="preserve"> aux utilisateurs de noter les exercices auxquelles ils participent, mettre en avant des points importants mais aussi de conseiller les nouveaux apprenant. Quant à la liste d’ami, un système complet permettrait d'accéder à l'avancement </w:t>
      </w:r>
      <w:proofErr w:type="spellStart"/>
      <w:r w:rsidR="00BB216C" w:rsidRPr="00BB216C">
        <w:rPr>
          <w:lang w:val="fr-FR"/>
        </w:rPr>
        <w:t>des</w:t>
      </w:r>
      <w:proofErr w:type="spellEnd"/>
      <w:r w:rsidR="00BB216C" w:rsidRPr="00BB216C">
        <w:rPr>
          <w:lang w:val="fr-FR"/>
        </w:rPr>
        <w:t xml:space="preserve"> nos amis, et de pouvoir leur parler en temps réel à l’aide d’un chat.</w:t>
      </w:r>
    </w:p>
    <w:p w14:paraId="61213257" w14:textId="77777777" w:rsidR="0027189F" w:rsidRDefault="0027189F" w:rsidP="0027189F">
      <w:pPr>
        <w:pStyle w:val="VRAINORMAL"/>
        <w:ind w:firstLine="0"/>
        <w:rPr>
          <w:lang w:val="fr-FR"/>
        </w:rPr>
      </w:pPr>
    </w:p>
    <w:p w14:paraId="519522CC" w14:textId="77777777" w:rsidR="0027189F" w:rsidRDefault="0027189F" w:rsidP="0027189F">
      <w:pPr>
        <w:pStyle w:val="VRAINORMAL"/>
        <w:ind w:firstLine="0"/>
        <w:rPr>
          <w:lang w:val="fr-FR"/>
        </w:rPr>
      </w:pPr>
    </w:p>
    <w:p w14:paraId="6164DB3A" w14:textId="77777777" w:rsidR="0027189F" w:rsidRDefault="0027189F" w:rsidP="0027189F">
      <w:pPr>
        <w:pStyle w:val="VRAINORMAL"/>
        <w:ind w:firstLine="0"/>
        <w:rPr>
          <w:lang w:val="fr-FR"/>
        </w:rPr>
      </w:pPr>
    </w:p>
    <w:p w14:paraId="753B2838" w14:textId="2BBCEB02" w:rsidR="0027189F" w:rsidRPr="00BB216C" w:rsidRDefault="0027189F" w:rsidP="0027189F">
      <w:pPr>
        <w:pStyle w:val="Titre1"/>
        <w:rPr>
          <w:lang w:val="fr-FR"/>
        </w:rPr>
      </w:pPr>
      <w:bookmarkStart w:id="21" w:name="_Toc11680292"/>
      <w:r>
        <w:rPr>
          <w:lang w:val="fr-FR"/>
        </w:rPr>
        <w:t>Game-</w:t>
      </w:r>
      <w:proofErr w:type="spellStart"/>
      <w:r>
        <w:rPr>
          <w:lang w:val="fr-FR"/>
        </w:rPr>
        <w:t>ification</w:t>
      </w:r>
      <w:bookmarkEnd w:id="21"/>
      <w:proofErr w:type="spellEnd"/>
    </w:p>
    <w:p w14:paraId="49CD721E" w14:textId="77777777" w:rsidR="00BB216C" w:rsidRDefault="00BB216C" w:rsidP="00BB216C">
      <w:pPr>
        <w:rPr>
          <w:lang w:val="fr-FR"/>
        </w:rPr>
      </w:pPr>
    </w:p>
    <w:p w14:paraId="4F7C9300" w14:textId="77777777" w:rsidR="0027189F" w:rsidRPr="0027189F" w:rsidRDefault="0027189F" w:rsidP="0027189F">
      <w:pPr>
        <w:rPr>
          <w:lang w:val="fr-FR"/>
        </w:rPr>
      </w:pPr>
    </w:p>
    <w:p w14:paraId="09907BD4" w14:textId="77777777" w:rsidR="0027189F" w:rsidRPr="00BB216C" w:rsidRDefault="0027189F" w:rsidP="00BB216C">
      <w:pPr>
        <w:rPr>
          <w:lang w:val="fr-FR"/>
        </w:rPr>
      </w:pPr>
    </w:p>
    <w:p w14:paraId="699FB267" w14:textId="77777777" w:rsidR="00031491" w:rsidRDefault="00031491" w:rsidP="00B977EA">
      <w:pPr>
        <w:rPr>
          <w:lang w:eastAsia="fr-CH"/>
        </w:rPr>
      </w:pPr>
      <w:r>
        <w:br w:type="page"/>
      </w:r>
    </w:p>
    <w:p w14:paraId="2E8BFA87" w14:textId="19AF2096" w:rsidR="00031491" w:rsidRDefault="00031491" w:rsidP="001D6E74">
      <w:pPr>
        <w:pStyle w:val="Titre"/>
      </w:pPr>
      <w:bookmarkStart w:id="22" w:name="_Toc11680293"/>
      <w:r>
        <w:lastRenderedPageBreak/>
        <w:t xml:space="preserve">Chapitre </w:t>
      </w:r>
      <w:r w:rsidR="00FA1D9E">
        <w:t>2</w:t>
      </w:r>
      <w:r>
        <w:t xml:space="preserve"> : </w:t>
      </w:r>
      <w:r w:rsidR="00C83ED4">
        <w:t>Conception</w:t>
      </w:r>
      <w:bookmarkEnd w:id="22"/>
    </w:p>
    <w:p w14:paraId="04435367" w14:textId="13915BEC" w:rsidR="000E41E6" w:rsidRDefault="000E41E6" w:rsidP="00893794">
      <w:pPr>
        <w:pStyle w:val="Titre1"/>
      </w:pPr>
      <w:bookmarkStart w:id="23" w:name="_Toc11680294"/>
      <w:r>
        <w:t>Préambule</w:t>
      </w:r>
      <w:bookmarkEnd w:id="23"/>
    </w:p>
    <w:p w14:paraId="6C3A5959" w14:textId="30DDD89D" w:rsidR="000E41E6" w:rsidRDefault="000E41E6" w:rsidP="000E41E6">
      <w:pPr>
        <w:pStyle w:val="VRAINORMAL"/>
        <w:ind w:firstLine="0"/>
      </w:pPr>
      <w:r w:rsidRPr="000E41E6">
        <w:t xml:space="preserve">Dans ce sous-chapitre, je présenterais l’architecture général de DojoHepia, </w:t>
      </w:r>
      <w:r>
        <w:t xml:space="preserve">sa structure de base de données, </w:t>
      </w:r>
      <w:r w:rsidRPr="000E41E6">
        <w:t>ainsi que les technologiques et les motivations qui m’ont poussées à les utiliser.</w:t>
      </w:r>
    </w:p>
    <w:p w14:paraId="332C4917" w14:textId="77777777" w:rsidR="000E41E6" w:rsidRPr="000E41E6" w:rsidRDefault="000E41E6" w:rsidP="000E41E6">
      <w:pPr>
        <w:pStyle w:val="VRAINORMAL"/>
        <w:ind w:firstLine="0"/>
        <w:rPr>
          <w:b/>
          <w:bCs/>
        </w:rPr>
      </w:pPr>
    </w:p>
    <w:p w14:paraId="0CD7F136" w14:textId="712DC74A" w:rsidR="00513B68" w:rsidRDefault="00513B68" w:rsidP="00893794">
      <w:pPr>
        <w:pStyle w:val="Titre1"/>
      </w:pPr>
      <w:bookmarkStart w:id="24" w:name="_Toc11680295"/>
      <w:r>
        <w:t>Architecture</w:t>
      </w:r>
      <w:bookmarkEnd w:id="24"/>
    </w:p>
    <w:p w14:paraId="58FB31C7" w14:textId="04D2DB59" w:rsidR="002B57C6" w:rsidRDefault="00513B68" w:rsidP="00893794">
      <w:pPr>
        <w:pStyle w:val="VRAINORMAL"/>
        <w:ind w:firstLine="0"/>
      </w:pPr>
      <w:r>
        <w:t>DojoHepia est doté d’une architecture dîtes “4 tiers”</w:t>
      </w:r>
      <w:r w:rsidR="001946DB">
        <w:t> ;</w:t>
      </w:r>
    </w:p>
    <w:p w14:paraId="5AA0B239" w14:textId="77777777" w:rsidR="00513B68" w:rsidRDefault="00513B68" w:rsidP="004B4747">
      <w:pPr>
        <w:pStyle w:val="VRAINORMAL"/>
        <w:numPr>
          <w:ilvl w:val="0"/>
          <w:numId w:val="24"/>
        </w:numPr>
      </w:pPr>
      <w:r>
        <w:t xml:space="preserve">Service Client, </w:t>
      </w:r>
      <w:proofErr w:type="spellStart"/>
      <w:r>
        <w:rPr>
          <w:i/>
          <w:iCs/>
        </w:rPr>
        <w:t>aka</w:t>
      </w:r>
      <w:proofErr w:type="spellEnd"/>
      <w:r>
        <w:rPr>
          <w:i/>
          <w:iCs/>
        </w:rPr>
        <w:t xml:space="preserve"> Client</w:t>
      </w:r>
      <w:r>
        <w:t xml:space="preserve"> (front-end)</w:t>
      </w:r>
    </w:p>
    <w:p w14:paraId="61E2240C" w14:textId="3818A218" w:rsidR="00513B68" w:rsidRDefault="00513B68" w:rsidP="004B4747">
      <w:pPr>
        <w:pStyle w:val="VRAINORMAL"/>
        <w:numPr>
          <w:ilvl w:val="1"/>
          <w:numId w:val="24"/>
        </w:numPr>
      </w:pPr>
      <w:r>
        <w:t>Angular</w:t>
      </w:r>
    </w:p>
    <w:p w14:paraId="3B8DDD6A" w14:textId="77777777" w:rsidR="00513B68" w:rsidRDefault="00513B68" w:rsidP="004B4747">
      <w:pPr>
        <w:pStyle w:val="VRAINORMAL"/>
        <w:numPr>
          <w:ilvl w:val="0"/>
          <w:numId w:val="24"/>
        </w:numPr>
      </w:pPr>
      <w:r>
        <w:t xml:space="preserve">Service Serveur de traitement, </w:t>
      </w:r>
      <w:proofErr w:type="spellStart"/>
      <w:r>
        <w:rPr>
          <w:i/>
          <w:iCs/>
        </w:rPr>
        <w:t>aka</w:t>
      </w:r>
      <w:proofErr w:type="spellEnd"/>
      <w:r>
        <w:rPr>
          <w:i/>
          <w:iCs/>
        </w:rPr>
        <w:t xml:space="preserve"> Gateway </w:t>
      </w:r>
      <w:r>
        <w:t>(</w:t>
      </w:r>
      <w:proofErr w:type="spellStart"/>
      <w:r>
        <w:t>backend</w:t>
      </w:r>
      <w:proofErr w:type="spellEnd"/>
      <w:r>
        <w:t>)</w:t>
      </w:r>
    </w:p>
    <w:p w14:paraId="4C740B6A" w14:textId="77777777" w:rsidR="00513B68" w:rsidRDefault="00513B68" w:rsidP="004B4747">
      <w:pPr>
        <w:pStyle w:val="VRAINORMAL"/>
        <w:numPr>
          <w:ilvl w:val="1"/>
          <w:numId w:val="24"/>
        </w:numPr>
      </w:pPr>
      <w:r>
        <w:t>Javalin</w:t>
      </w:r>
    </w:p>
    <w:p w14:paraId="1AE6CE88" w14:textId="4BC91309" w:rsidR="00513B68" w:rsidRDefault="00513B68" w:rsidP="004B4747">
      <w:pPr>
        <w:pStyle w:val="VRAINORMAL"/>
        <w:numPr>
          <w:ilvl w:val="0"/>
          <w:numId w:val="24"/>
        </w:numPr>
      </w:pPr>
      <w:r>
        <w:t xml:space="preserve">Service Serveur de compilation, </w:t>
      </w:r>
      <w:proofErr w:type="spellStart"/>
      <w:r>
        <w:rPr>
          <w:i/>
          <w:iCs/>
        </w:rPr>
        <w:t>aka</w:t>
      </w:r>
      <w:proofErr w:type="spellEnd"/>
      <w:r>
        <w:rPr>
          <w:i/>
          <w:iCs/>
        </w:rPr>
        <w:t xml:space="preserve"> </w:t>
      </w:r>
      <w:r w:rsidR="001946DB">
        <w:rPr>
          <w:i/>
          <w:iCs/>
        </w:rPr>
        <w:t xml:space="preserve">Service </w:t>
      </w:r>
      <w:r>
        <w:rPr>
          <w:i/>
          <w:iCs/>
        </w:rPr>
        <w:t>Compilation (</w:t>
      </w:r>
      <w:proofErr w:type="spellStart"/>
      <w:r>
        <w:rPr>
          <w:i/>
          <w:iCs/>
        </w:rPr>
        <w:t>backend</w:t>
      </w:r>
      <w:proofErr w:type="spellEnd"/>
      <w:r>
        <w:rPr>
          <w:i/>
          <w:iCs/>
        </w:rPr>
        <w:t>)</w:t>
      </w:r>
    </w:p>
    <w:p w14:paraId="238DF5E6" w14:textId="77777777" w:rsidR="00513B68" w:rsidRDefault="00513B68" w:rsidP="004B4747">
      <w:pPr>
        <w:pStyle w:val="VRAINORMAL"/>
        <w:numPr>
          <w:ilvl w:val="1"/>
          <w:numId w:val="24"/>
        </w:numPr>
      </w:pPr>
      <w:r>
        <w:t>Javalin</w:t>
      </w:r>
    </w:p>
    <w:p w14:paraId="181F3EC4" w14:textId="77777777" w:rsidR="00513B68" w:rsidRDefault="00513B68" w:rsidP="004B4747">
      <w:pPr>
        <w:pStyle w:val="VRAINORMAL"/>
        <w:numPr>
          <w:ilvl w:val="0"/>
          <w:numId w:val="24"/>
        </w:numPr>
      </w:pPr>
      <w:r>
        <w:t xml:space="preserve">Service Base de données </w:t>
      </w:r>
      <w:proofErr w:type="spellStart"/>
      <w:r>
        <w:t>NoSQL</w:t>
      </w:r>
      <w:proofErr w:type="spellEnd"/>
      <w:r>
        <w:t xml:space="preserve"> (data provider)</w:t>
      </w:r>
    </w:p>
    <w:p w14:paraId="01B7A040" w14:textId="77777777" w:rsidR="00513B68" w:rsidRDefault="00513B68" w:rsidP="004B4747">
      <w:pPr>
        <w:pStyle w:val="VRAINORMAL"/>
        <w:numPr>
          <w:ilvl w:val="1"/>
          <w:numId w:val="24"/>
        </w:numPr>
      </w:pPr>
      <w:proofErr w:type="spellStart"/>
      <w:r>
        <w:t>MongoDB</w:t>
      </w:r>
      <w:proofErr w:type="spellEnd"/>
    </w:p>
    <w:p w14:paraId="0C4DAA74" w14:textId="77777777" w:rsidR="00513B68" w:rsidRDefault="00513B68" w:rsidP="001946DB">
      <w:pPr>
        <w:pStyle w:val="NormalWeb"/>
        <w:spacing w:before="0" w:beforeAutospacing="0" w:after="0"/>
        <w:jc w:val="center"/>
      </w:pPr>
      <w:r>
        <w:rPr>
          <w:rFonts w:ascii="Arial" w:hAnsi="Arial" w:cs="Arial"/>
          <w:color w:val="000000"/>
          <w:sz w:val="22"/>
          <w:szCs w:val="22"/>
        </w:rPr>
        <w:fldChar w:fldCharType="begin"/>
      </w:r>
      <w:r>
        <w:rPr>
          <w:rFonts w:ascii="Arial" w:hAnsi="Arial" w:cs="Arial"/>
          <w:color w:val="000000"/>
          <w:sz w:val="22"/>
          <w:szCs w:val="22"/>
        </w:rPr>
        <w:instrText xml:space="preserve"> INCLUDEPICTURE "https://lh4.googleusercontent.com/g7Z0f74NjjYRdRX-KT6EAofgfRrDLAmywLV52fIDOpGLiEl_Ehy1oFHde3l86i30Rod34pS72r6C8m9DtSJD8IIyPPJ5d5VIjXob_ETvkZ8ZOKjYY5jcB9qkxiy6o_Tpc7GY00eC"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14:anchorId="314DB3F8" wp14:editId="395C27F4">
            <wp:extent cx="4037892" cy="3107201"/>
            <wp:effectExtent l="0" t="0" r="1270" b="4445"/>
            <wp:docPr id="24" name="Image 24" descr="https://lh4.googleusercontent.com/g7Z0f74NjjYRdRX-KT6EAofgfRrDLAmywLV52fIDOpGLiEl_Ehy1oFHde3l86i30Rod34pS72r6C8m9DtSJD8IIyPPJ5d5VIjXob_ETvkZ8ZOKjYY5jcB9qkxiy6o_Tpc7GY00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lh4.googleusercontent.com/g7Z0f74NjjYRdRX-KT6EAofgfRrDLAmywLV52fIDOpGLiEl_Ehy1oFHde3l86i30Rod34pS72r6C8m9DtSJD8IIyPPJ5d5VIjXob_ETvkZ8ZOKjYY5jcB9qkxiy6o_Tpc7GY00eC"/>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67384" cy="3129895"/>
                    </a:xfrm>
                    <a:prstGeom prst="rect">
                      <a:avLst/>
                    </a:prstGeom>
                    <a:noFill/>
                    <a:ln>
                      <a:noFill/>
                    </a:ln>
                  </pic:spPr>
                </pic:pic>
              </a:graphicData>
            </a:graphic>
          </wp:inline>
        </w:drawing>
      </w:r>
      <w:r>
        <w:rPr>
          <w:rFonts w:ascii="Arial" w:hAnsi="Arial" w:cs="Arial"/>
          <w:color w:val="000000"/>
          <w:sz w:val="22"/>
          <w:szCs w:val="22"/>
        </w:rPr>
        <w:fldChar w:fldCharType="end"/>
      </w:r>
    </w:p>
    <w:p w14:paraId="18FF35D5" w14:textId="77777777" w:rsidR="001946DB" w:rsidRDefault="001946DB" w:rsidP="00893794">
      <w:pPr>
        <w:pStyle w:val="VRAINORMAL"/>
        <w:ind w:firstLine="0"/>
      </w:pPr>
    </w:p>
    <w:p w14:paraId="71CFBCB6" w14:textId="77777777" w:rsidR="00513B68" w:rsidRDefault="00513B68" w:rsidP="00893794">
      <w:pPr>
        <w:pStyle w:val="Titre2"/>
      </w:pPr>
      <w:bookmarkStart w:id="25" w:name="_Toc11680296"/>
      <w:r>
        <w:lastRenderedPageBreak/>
        <w:t>Client</w:t>
      </w:r>
      <w:bookmarkEnd w:id="25"/>
    </w:p>
    <w:p w14:paraId="4987825C" w14:textId="0D35C008" w:rsidR="00513B68" w:rsidRDefault="00513B68" w:rsidP="00893794">
      <w:pPr>
        <w:pStyle w:val="VRAINORMAL"/>
        <w:ind w:firstLine="0"/>
      </w:pPr>
      <w:r>
        <w:t>Le client est l’interface de DojoHepia, il</w:t>
      </w:r>
      <w:r w:rsidR="002B57C6">
        <w:t xml:space="preserve"> a été conçu avec </w:t>
      </w:r>
      <w:r>
        <w:t>Angular (v7). Il permet de communiquer avec le Gateway, et d’afficher le contenu de la base de données.</w:t>
      </w:r>
    </w:p>
    <w:p w14:paraId="6EA0E128" w14:textId="77777777" w:rsidR="00513B68" w:rsidRDefault="00513B68" w:rsidP="00893794">
      <w:pPr>
        <w:pStyle w:val="VRAINORMAL"/>
      </w:pPr>
    </w:p>
    <w:p w14:paraId="2CEA9E4A" w14:textId="41E1415F" w:rsidR="00513B68" w:rsidRDefault="00513B68" w:rsidP="00893794">
      <w:pPr>
        <w:pStyle w:val="Titre2"/>
      </w:pPr>
      <w:bookmarkStart w:id="26" w:name="_Toc11680297"/>
      <w:r>
        <w:t>Gateway</w:t>
      </w:r>
      <w:bookmarkEnd w:id="26"/>
    </w:p>
    <w:p w14:paraId="59ECF031" w14:textId="028718FF" w:rsidR="00513B68" w:rsidRDefault="00513B68" w:rsidP="00D54B61">
      <w:pPr>
        <w:pStyle w:val="VRAINORMAL"/>
        <w:ind w:firstLine="0"/>
      </w:pPr>
      <w:r>
        <w:t xml:space="preserve">Le </w:t>
      </w:r>
      <w:proofErr w:type="spellStart"/>
      <w:r>
        <w:t>gateway</w:t>
      </w:r>
      <w:proofErr w:type="spellEnd"/>
      <w:r>
        <w:t xml:space="preserve"> est le lieu de rencontre de tous les services, il est implémenté avec Javalin, qui est un Framework pour faire un serveur HTTP en </w:t>
      </w:r>
      <w:r w:rsidR="002B57C6">
        <w:t>J</w:t>
      </w:r>
      <w:r>
        <w:t>ava.</w:t>
      </w:r>
      <w:r w:rsidR="002B57C6">
        <w:t xml:space="preserve"> </w:t>
      </w:r>
      <w:r w:rsidR="00D54B61">
        <w:t>C</w:t>
      </w:r>
      <w:r>
        <w:t>’est avec ce service que le client peut demander les informations d’un programmes ou encore exécuter un kata</w:t>
      </w:r>
      <w:r w:rsidR="00D54B61">
        <w:t>. De plus, le service est « </w:t>
      </w:r>
      <w:proofErr w:type="spellStart"/>
      <w:r w:rsidR="00D54B61">
        <w:t>stateless</w:t>
      </w:r>
      <w:proofErr w:type="spellEnd"/>
      <w:r w:rsidR="00D54B61">
        <w:t xml:space="preserve"> », c’est à dire que la réponse d’une requête ne dépend pas du moment où elle </w:t>
      </w:r>
      <w:proofErr w:type="spellStart"/>
      <w:r w:rsidR="00D54B61">
        <w:t>à</w:t>
      </w:r>
      <w:proofErr w:type="spellEnd"/>
      <w:r w:rsidR="00D54B61">
        <w:t xml:space="preserve"> été envoyée.</w:t>
      </w:r>
    </w:p>
    <w:p w14:paraId="13D6AEDA" w14:textId="77777777" w:rsidR="00D54B61" w:rsidRDefault="00D54B61" w:rsidP="00D54B61">
      <w:pPr>
        <w:pStyle w:val="VRAINORMAL"/>
        <w:ind w:firstLine="0"/>
      </w:pPr>
    </w:p>
    <w:p w14:paraId="71C77A5D" w14:textId="77777777" w:rsidR="00513B68" w:rsidRDefault="00513B68" w:rsidP="00893794">
      <w:pPr>
        <w:pStyle w:val="Titre2"/>
      </w:pPr>
      <w:bookmarkStart w:id="27" w:name="_Toc11680298"/>
      <w:r>
        <w:t>Compilation</w:t>
      </w:r>
      <w:bookmarkEnd w:id="27"/>
    </w:p>
    <w:p w14:paraId="0CAE3793" w14:textId="5D285489" w:rsidR="00513B68" w:rsidRDefault="00513B68" w:rsidP="00893794">
      <w:pPr>
        <w:pStyle w:val="VRAINORMAL"/>
        <w:ind w:firstLine="0"/>
      </w:pPr>
      <w:r>
        <w:t>Le service de compilation (implémenté avec Javalin) permet de compiler/</w:t>
      </w:r>
      <w:r w:rsidR="00D54B61">
        <w:t>interpréter</w:t>
      </w:r>
      <w:r>
        <w:t xml:space="preserve"> du code reçu par le </w:t>
      </w:r>
      <w:r w:rsidR="00D54B61">
        <w:t>Gateway</w:t>
      </w:r>
      <w:r>
        <w:t>, et de renvoyer le résultat au Gateway.</w:t>
      </w:r>
    </w:p>
    <w:p w14:paraId="1296CA90" w14:textId="77777777" w:rsidR="00513B68" w:rsidRDefault="00513B68" w:rsidP="00893794">
      <w:pPr>
        <w:pStyle w:val="VRAINORMAL"/>
      </w:pPr>
    </w:p>
    <w:p w14:paraId="3DE5A6B7" w14:textId="77777777" w:rsidR="00513B68" w:rsidRDefault="00513B68" w:rsidP="00893794">
      <w:pPr>
        <w:pStyle w:val="Titre2"/>
      </w:pPr>
      <w:bookmarkStart w:id="28" w:name="_Toc11680299"/>
      <w:r>
        <w:t>Data Provider</w:t>
      </w:r>
      <w:bookmarkEnd w:id="28"/>
    </w:p>
    <w:p w14:paraId="2E39A15C" w14:textId="5359EF85" w:rsidR="00513B68" w:rsidRDefault="00513B68" w:rsidP="00893794">
      <w:pPr>
        <w:pStyle w:val="VRAINORMAL"/>
        <w:ind w:firstLine="0"/>
      </w:pPr>
      <w:r>
        <w:t xml:space="preserve">Le service de base de données, </w:t>
      </w:r>
      <w:r w:rsidR="00D54B61">
        <w:t>fonctionnant avec</w:t>
      </w:r>
      <w:r>
        <w:t xml:space="preserve"> </w:t>
      </w:r>
      <w:proofErr w:type="spellStart"/>
      <w:r>
        <w:t>MongoDB</w:t>
      </w:r>
      <w:proofErr w:type="spellEnd"/>
      <w:r>
        <w:t>, permet de stocker et faire des traitements sur les données de DojoHepia.</w:t>
      </w:r>
    </w:p>
    <w:p w14:paraId="17227B75" w14:textId="77777777" w:rsidR="002B57C6" w:rsidRPr="001946DB" w:rsidRDefault="002B57C6" w:rsidP="002B57C6">
      <w:pPr>
        <w:pStyle w:val="VRAINORMAL"/>
        <w:rPr>
          <w:i/>
          <w:iCs/>
        </w:rPr>
      </w:pPr>
    </w:p>
    <w:p w14:paraId="20E6EAFB" w14:textId="151D7E24" w:rsidR="002B57C6" w:rsidRDefault="002B57C6" w:rsidP="002B57C6">
      <w:pPr>
        <w:pStyle w:val="Titre2"/>
      </w:pPr>
      <w:bookmarkStart w:id="29" w:name="_Toc11680300"/>
      <w:r w:rsidRPr="001946DB">
        <w:t>Vision à long terme</w:t>
      </w:r>
      <w:bookmarkEnd w:id="29"/>
    </w:p>
    <w:p w14:paraId="007AC7D6" w14:textId="77777777" w:rsidR="00D54B61" w:rsidRDefault="00D54B61" w:rsidP="00D54B61">
      <w:pPr>
        <w:pStyle w:val="VRAINORMAL"/>
        <w:ind w:firstLine="0"/>
      </w:pPr>
      <w:r>
        <w:t xml:space="preserve">Le Gateway et le service de Compilation ont été conçus pour être </w:t>
      </w:r>
      <w:proofErr w:type="spellStart"/>
      <w:r>
        <w:t>scalables</w:t>
      </w:r>
      <w:proofErr w:type="spellEnd"/>
      <w:r>
        <w:t xml:space="preserve"> dans une vision à long termes.</w:t>
      </w:r>
    </w:p>
    <w:p w14:paraId="5B87D3BA" w14:textId="77777777" w:rsidR="00D54B61" w:rsidRDefault="00D54B61" w:rsidP="00D54B61">
      <w:pPr>
        <w:pStyle w:val="VRAINORMAL"/>
        <w:rPr>
          <w:i/>
          <w:iCs/>
        </w:rPr>
      </w:pPr>
    </w:p>
    <w:p w14:paraId="0151176A" w14:textId="26A9CF70" w:rsidR="00D54B61" w:rsidRDefault="00D54B61" w:rsidP="00D54B61">
      <w:pPr>
        <w:pStyle w:val="VRAINORMAL"/>
        <w:rPr>
          <w:i/>
          <w:iCs/>
        </w:rPr>
      </w:pPr>
      <w:r w:rsidRPr="001946DB">
        <w:rPr>
          <w:i/>
          <w:iCs/>
        </w:rPr>
        <w:t xml:space="preserve">« En informatique matérielle et logicielle et en télécommunications, la </w:t>
      </w:r>
      <w:proofErr w:type="spellStart"/>
      <w:r w:rsidRPr="001946DB">
        <w:rPr>
          <w:i/>
          <w:iCs/>
        </w:rPr>
        <w:t>scalability</w:t>
      </w:r>
      <w:proofErr w:type="spellEnd"/>
      <w:r w:rsidRPr="001946DB">
        <w:rPr>
          <w:i/>
          <w:iCs/>
        </w:rPr>
        <w:t xml:space="preserve"> ou </w:t>
      </w:r>
      <w:proofErr w:type="spellStart"/>
      <w:r w:rsidRPr="001946DB">
        <w:rPr>
          <w:i/>
          <w:iCs/>
        </w:rPr>
        <w:t>scalabilité</w:t>
      </w:r>
      <w:proofErr w:type="spellEnd"/>
      <w:r w:rsidRPr="001946DB">
        <w:rPr>
          <w:i/>
          <w:iCs/>
        </w:rPr>
        <w:t xml:space="preserve"> (calque de traduction) désigne la capacité d'un produit à s'adapter à un changement d'ordre de grandeur de la demande (montée en charge), en particulier sa capacité à maintenir ses fonctionnalités et ses performances en cas de forte demande. » </w:t>
      </w:r>
      <w:r w:rsidRPr="001946DB">
        <w:rPr>
          <w:i/>
          <w:iCs/>
        </w:rPr>
        <w:fldChar w:fldCharType="begin"/>
      </w:r>
      <w:r w:rsidRPr="001946DB">
        <w:rPr>
          <w:i/>
          <w:iCs/>
        </w:rPr>
        <w:instrText xml:space="preserve"> ADDIN ZOTERO_ITEM CSL_CITATION {"citationID":"a546vM9a","properties":{"formattedCitation":"({\\i{}Scalability} 2018)","plainCitation":"(Scalability 2018)","noteIndex":0},"citationItems":[{"id":68,"uris":["http://zotero.org/users/local/6OwvRo0M/items/WVUDAHDS"],"uri":["http://zotero.org/users/local/6OwvRo0M/items/WVUDAHDS"],"itemData":{"id":68,"type":"entry-encyclopedia","title":"Scalability","container-title":"Wikipédia","source":"Wikipedia","abstract":"En informatique matérielle et logicielle et en télécommunications, la scalability  ou scalabilité (calque de traduction) désigne la capacité d'un produit à s'adapter à un changement d'ordre de grandeur de la demande (montée en charge), en particulier sa capacité à maintenir ses fonctionnalités et ses performances en cas de forte demande. \nSelon René J. Chevance, le mot anglais scalability, formé sur l'adjectif scalable dérivé du verbe to scale (« changer d'échelle »), « n'a pas d'équivalent communément admis en français ». Les traductions utilisées sont extension graduelle, évolutivité, facteur d'échelle, extensibilité, passage à l'échelle, ou capacité à monter en charge. En radio-télévision, on parle d’échelonnabilité . Le calque français scalabilité est également utilisé ou alors le mot anglais scalability est conservé tel quel.\nLa scalabilité peut faire référence à la capacité d’un système à accroître sa capacité de calcul sous une charge accrue quand des ressources (généralement du matériel) sont ajoutées. L’expression porte un sens similaire quand elle est utilisée dans un contexte commercial, quand l’extensibilité d’une entreprise implique que le modèle économique offre le potentiel d’une croissance économique pour l’entreprise.\nCet aspect doit être étudié de près dans tout service réseau, sujet en particulier à des afflux très brusques de trafic (ex: publicité télévisée, réaction à une actualité sensible, début d'un évènement sportif, effet Slashdot, etc.), lesquels peuvent provoquer une augmentation importante du temps de réponse entraînant le découragement des usagers, une baisse de rentabilité, et parfois jusqu'à l'impossibilité technique de servir tous les clients.","URL":"https://fr.wikipedia.org/w/index.php?title=Scalability&amp;oldid=154430879","note":"Page Version ID: 154430879","language":"fr","issued":{"date-parts":[["2018",12,1]]},"accessed":{"date-parts":[["2019",6,15]]}}}],"schema":"https://github.com/citation-style-language/schema/raw/master/csl-citation.json"} </w:instrText>
      </w:r>
      <w:r w:rsidRPr="001946DB">
        <w:rPr>
          <w:i/>
          <w:iCs/>
        </w:rPr>
        <w:fldChar w:fldCharType="separate"/>
      </w:r>
      <w:r w:rsidRPr="001946DB">
        <w:rPr>
          <w:i/>
          <w:iCs/>
          <w:lang w:val="fr-FR"/>
        </w:rPr>
        <w:t>(Scalability 2018)</w:t>
      </w:r>
      <w:r w:rsidRPr="001946DB">
        <w:rPr>
          <w:i/>
          <w:iCs/>
        </w:rPr>
        <w:fldChar w:fldCharType="end"/>
      </w:r>
      <w:r>
        <w:rPr>
          <w:i/>
          <w:iCs/>
        </w:rPr>
        <w:t>.</w:t>
      </w:r>
    </w:p>
    <w:p w14:paraId="277CF975" w14:textId="77777777" w:rsidR="00D54B61" w:rsidRPr="00D54B61" w:rsidRDefault="00D54B61" w:rsidP="00D54B61"/>
    <w:p w14:paraId="55D170DB" w14:textId="3C469B15" w:rsidR="002B57C6" w:rsidRDefault="002B57C6" w:rsidP="002B57C6">
      <w:pPr>
        <w:pStyle w:val="VRAINORMAL"/>
        <w:ind w:firstLine="0"/>
      </w:pPr>
      <w:r>
        <w:lastRenderedPageBreak/>
        <w:t>Dans l’objectif d’améliorer la plateforme, j’ai décidé de séparer les services sur des serveur différents. Une telle séparation des services permet de les remplacer facilement. Une des volonté de la plateforme, est, dans le future, d’implémenter un système de « </w:t>
      </w:r>
      <w:proofErr w:type="spellStart"/>
      <w:r>
        <w:t>worker</w:t>
      </w:r>
      <w:proofErr w:type="spellEnd"/>
      <w:r>
        <w:t> ».</w:t>
      </w:r>
    </w:p>
    <w:p w14:paraId="5EE35AF2" w14:textId="77777777" w:rsidR="002B57C6" w:rsidRDefault="002B57C6" w:rsidP="002B57C6">
      <w:pPr>
        <w:pStyle w:val="VRAINORMAL"/>
        <w:ind w:firstLine="0"/>
        <w:rPr>
          <w:u w:val="single"/>
        </w:rPr>
      </w:pPr>
    </w:p>
    <w:p w14:paraId="5324EA80" w14:textId="77777777" w:rsidR="002B57C6" w:rsidRPr="000E41E6" w:rsidRDefault="002B57C6" w:rsidP="002B57C6">
      <w:pPr>
        <w:pStyle w:val="VRAINORMAL"/>
        <w:ind w:firstLine="0"/>
        <w:rPr>
          <w:u w:val="single"/>
        </w:rPr>
      </w:pPr>
      <w:r w:rsidRPr="000E41E6">
        <w:rPr>
          <w:u w:val="single"/>
        </w:rPr>
        <w:t xml:space="preserve">Le système de </w:t>
      </w:r>
      <w:r>
        <w:rPr>
          <w:u w:val="single"/>
        </w:rPr>
        <w:t>« </w:t>
      </w:r>
      <w:proofErr w:type="spellStart"/>
      <w:r w:rsidRPr="000E41E6">
        <w:rPr>
          <w:u w:val="single"/>
        </w:rPr>
        <w:t>worker</w:t>
      </w:r>
      <w:proofErr w:type="spellEnd"/>
      <w:r>
        <w:rPr>
          <w:u w:val="single"/>
        </w:rPr>
        <w:t> »</w:t>
      </w:r>
    </w:p>
    <w:p w14:paraId="4A45229E" w14:textId="77777777" w:rsidR="002B57C6" w:rsidRDefault="002B57C6" w:rsidP="002B57C6">
      <w:pPr>
        <w:pStyle w:val="VRAINORMAL"/>
        <w:ind w:firstLine="0"/>
      </w:pPr>
      <w:r>
        <w:t>Ce système se situerait entre le Gateway et le service de compilation. Dans cette implémentation, le Gateway enverrai ses tâches d’exécution dans un pipeline de progression, pour qu’il puisse s’occuper d’autres tâches en attendant de recevoir la réponse du service de compilation. Le service de compilation (que l’on pourrait multiplier) quanta lui, pour s’occuper des tâches d’exécution, et en restituer le résultat dans un pipeline de réponse.</w:t>
      </w:r>
    </w:p>
    <w:p w14:paraId="594DD360" w14:textId="77777777" w:rsidR="002B57C6" w:rsidRDefault="002B57C6" w:rsidP="002B57C6">
      <w:pPr>
        <w:pStyle w:val="VRAINORMAL"/>
        <w:ind w:firstLine="0"/>
      </w:pPr>
    </w:p>
    <w:p w14:paraId="19B2EAC3" w14:textId="77777777" w:rsidR="002B57C6" w:rsidRDefault="002B57C6" w:rsidP="002B57C6">
      <w:pPr>
        <w:pStyle w:val="VRAINORMAL"/>
        <w:ind w:firstLine="0"/>
      </w:pPr>
    </w:p>
    <w:p w14:paraId="7FE4E8FE" w14:textId="77777777" w:rsidR="002B57C6" w:rsidRDefault="002B57C6" w:rsidP="002B57C6">
      <w:pPr>
        <w:pStyle w:val="VRAINORMAL"/>
        <w:ind w:firstLine="0"/>
      </w:pPr>
    </w:p>
    <w:p w14:paraId="0BCB5449" w14:textId="77777777" w:rsidR="002B57C6" w:rsidRDefault="002B57C6" w:rsidP="002B57C6">
      <w:pPr>
        <w:pStyle w:val="VRAINORMAL"/>
        <w:ind w:firstLine="0"/>
      </w:pPr>
      <w:r>
        <w:t>[SHEMA DU WORKERSYSTEM]</w:t>
      </w:r>
    </w:p>
    <w:p w14:paraId="126D1950" w14:textId="77777777" w:rsidR="002B57C6" w:rsidRDefault="002B57C6" w:rsidP="002B57C6">
      <w:pPr>
        <w:pStyle w:val="VRAINORMAL"/>
        <w:ind w:firstLine="0"/>
      </w:pPr>
    </w:p>
    <w:p w14:paraId="7E70CCA7" w14:textId="77777777" w:rsidR="002B57C6" w:rsidRDefault="002B57C6" w:rsidP="002B57C6">
      <w:pPr>
        <w:pStyle w:val="VRAINORMAL"/>
        <w:ind w:firstLine="0"/>
      </w:pPr>
    </w:p>
    <w:p w14:paraId="48682485" w14:textId="77777777" w:rsidR="002B57C6" w:rsidRDefault="002B57C6" w:rsidP="002B57C6">
      <w:pPr>
        <w:pStyle w:val="VRAINORMAL"/>
        <w:ind w:firstLine="0"/>
      </w:pPr>
    </w:p>
    <w:p w14:paraId="5E4DD3E9" w14:textId="77777777" w:rsidR="002B57C6" w:rsidRDefault="002B57C6" w:rsidP="002B57C6">
      <w:pPr>
        <w:pStyle w:val="VRAINORMAL"/>
        <w:ind w:firstLine="0"/>
      </w:pPr>
      <w:r>
        <w:t>De plus, séparer les service de cette manière permettrai de passer d’une implémentation Java Server à une implémentation Scala Server, ou encore migrer sur une nouvelle base de données.</w:t>
      </w:r>
    </w:p>
    <w:p w14:paraId="4C09A9B5" w14:textId="77777777" w:rsidR="002B57C6" w:rsidRDefault="002B57C6" w:rsidP="00893794">
      <w:pPr>
        <w:pStyle w:val="VRAINORMAL"/>
        <w:ind w:firstLine="0"/>
      </w:pPr>
    </w:p>
    <w:p w14:paraId="411AB158" w14:textId="77777777" w:rsidR="00D54B61" w:rsidRDefault="00D54B61" w:rsidP="00D54B61">
      <w:pPr>
        <w:pStyle w:val="Titre1"/>
      </w:pPr>
    </w:p>
    <w:p w14:paraId="343FA1DC" w14:textId="77777777" w:rsidR="00D54B61" w:rsidRDefault="00D54B61" w:rsidP="00D54B61">
      <w:pPr>
        <w:pStyle w:val="Titre1"/>
      </w:pPr>
    </w:p>
    <w:p w14:paraId="67C9B373" w14:textId="77777777" w:rsidR="00D54B61" w:rsidRDefault="00D54B61" w:rsidP="00D54B61">
      <w:pPr>
        <w:pStyle w:val="Titre1"/>
      </w:pPr>
    </w:p>
    <w:p w14:paraId="6080C1E3" w14:textId="77777777" w:rsidR="00D54B61" w:rsidRDefault="00D54B61" w:rsidP="00D54B61">
      <w:pPr>
        <w:pStyle w:val="Titre1"/>
      </w:pPr>
    </w:p>
    <w:p w14:paraId="44BB7915" w14:textId="77777777" w:rsidR="00D54B61" w:rsidRDefault="00D54B61" w:rsidP="00D54B61">
      <w:pPr>
        <w:pStyle w:val="Titre1"/>
      </w:pPr>
    </w:p>
    <w:p w14:paraId="76F909A2" w14:textId="77777777" w:rsidR="00D54B61" w:rsidRDefault="00D54B61" w:rsidP="00D54B61">
      <w:pPr>
        <w:pStyle w:val="Titre1"/>
      </w:pPr>
    </w:p>
    <w:p w14:paraId="7A4E3DE7" w14:textId="77777777" w:rsidR="00D54B61" w:rsidRDefault="00D54B61" w:rsidP="00D54B61">
      <w:pPr>
        <w:pStyle w:val="Titre1"/>
      </w:pPr>
    </w:p>
    <w:p w14:paraId="6621A6D3" w14:textId="77777777" w:rsidR="00DF48EE" w:rsidRPr="0027189F" w:rsidRDefault="00DF48EE" w:rsidP="00DF48EE">
      <w:pPr>
        <w:pStyle w:val="Titre1"/>
        <w:rPr>
          <w:rFonts w:cs="Times New Roman"/>
          <w:sz w:val="24"/>
          <w:szCs w:val="24"/>
          <w:lang w:val="fr-FR"/>
        </w:rPr>
      </w:pPr>
      <w:bookmarkStart w:id="30" w:name="_Toc11680301"/>
      <w:r w:rsidRPr="0027189F">
        <w:rPr>
          <w:lang w:val="fr-FR"/>
        </w:rPr>
        <w:lastRenderedPageBreak/>
        <w:t>Choix technologiques</w:t>
      </w:r>
      <w:bookmarkEnd w:id="30"/>
    </w:p>
    <w:p w14:paraId="770AB631" w14:textId="7B786884" w:rsidR="00DF48EE" w:rsidRPr="0027189F" w:rsidRDefault="00DF48EE" w:rsidP="00ED615D">
      <w:pPr>
        <w:pStyle w:val="VRAINORMAL"/>
        <w:ind w:firstLine="0"/>
        <w:rPr>
          <w:lang w:val="fr-FR"/>
        </w:rPr>
      </w:pPr>
      <w:r w:rsidRPr="0027189F">
        <w:rPr>
          <w:lang w:val="fr-FR"/>
        </w:rPr>
        <w:t xml:space="preserve">Mes motivations pour ce projet se trouvent aussi dans le choix </w:t>
      </w:r>
      <w:r w:rsidR="00ED615D">
        <w:rPr>
          <w:lang w:val="fr-FR"/>
        </w:rPr>
        <w:t>technologiques</w:t>
      </w:r>
      <w:r w:rsidRPr="0027189F">
        <w:rPr>
          <w:lang w:val="fr-FR"/>
        </w:rPr>
        <w:t xml:space="preserve">. J’avais pour volonté de sortir de ma zone de confort et de me confronter à l’apprentissage de nouvelle technologie. Cela me permet aussi d'approfondir mes connaissances sur le développement </w:t>
      </w:r>
      <w:r w:rsidR="00ED615D">
        <w:rPr>
          <w:lang w:val="fr-FR"/>
        </w:rPr>
        <w:t xml:space="preserve">web </w:t>
      </w:r>
      <w:r w:rsidRPr="0027189F">
        <w:rPr>
          <w:lang w:val="fr-FR"/>
        </w:rPr>
        <w:t xml:space="preserve">et d’être à jour sur les nouvelles. Pour sortir de cette zone de confort, j’ai dû me séparer de mes </w:t>
      </w:r>
      <w:r w:rsidR="00ED615D" w:rsidRPr="0027189F">
        <w:rPr>
          <w:lang w:val="fr-FR"/>
        </w:rPr>
        <w:t>Framework</w:t>
      </w:r>
      <w:r w:rsidRPr="0027189F">
        <w:rPr>
          <w:lang w:val="fr-FR"/>
        </w:rPr>
        <w:t xml:space="preserve"> préférer (</w:t>
      </w:r>
      <w:proofErr w:type="spellStart"/>
      <w:r w:rsidRPr="0027189F">
        <w:rPr>
          <w:lang w:val="fr-FR"/>
        </w:rPr>
        <w:t>NodeJS</w:t>
      </w:r>
      <w:proofErr w:type="spellEnd"/>
      <w:r w:rsidRPr="0027189F">
        <w:rPr>
          <w:lang w:val="fr-FR"/>
        </w:rPr>
        <w:t xml:space="preserve">, </w:t>
      </w:r>
      <w:proofErr w:type="spellStart"/>
      <w:r w:rsidRPr="0027189F">
        <w:rPr>
          <w:lang w:val="fr-FR"/>
        </w:rPr>
        <w:t>RethinkDB</w:t>
      </w:r>
      <w:proofErr w:type="spellEnd"/>
      <w:r w:rsidRPr="0027189F">
        <w:rPr>
          <w:lang w:val="fr-FR"/>
        </w:rPr>
        <w:t xml:space="preserve">, etc..) pour en explorer de nouveaux. De plus, pour pouvoir créer une application robuste, les conventionnel </w:t>
      </w:r>
      <w:proofErr w:type="spellStart"/>
      <w:r w:rsidRPr="0027189F">
        <w:rPr>
          <w:lang w:val="fr-FR"/>
        </w:rPr>
        <w:t>NodeJS</w:t>
      </w:r>
      <w:proofErr w:type="spellEnd"/>
      <w:r w:rsidRPr="0027189F">
        <w:rPr>
          <w:lang w:val="fr-FR"/>
        </w:rPr>
        <w:t xml:space="preserve"> et autres </w:t>
      </w:r>
      <w:r w:rsidR="00ED615D" w:rsidRPr="0027189F">
        <w:rPr>
          <w:lang w:val="fr-FR"/>
        </w:rPr>
        <w:t>Framework</w:t>
      </w:r>
      <w:r w:rsidRPr="0027189F">
        <w:rPr>
          <w:lang w:val="fr-FR"/>
        </w:rPr>
        <w:t xml:space="preserve"> se basant sur du </w:t>
      </w:r>
      <w:proofErr w:type="spellStart"/>
      <w:r w:rsidRPr="0027189F">
        <w:rPr>
          <w:lang w:val="fr-FR"/>
        </w:rPr>
        <w:t>javascript</w:t>
      </w:r>
      <w:proofErr w:type="spellEnd"/>
      <w:r w:rsidRPr="0027189F">
        <w:rPr>
          <w:lang w:val="fr-FR"/>
        </w:rPr>
        <w:t xml:space="preserve"> n’était pas de mise, car </w:t>
      </w:r>
      <w:proofErr w:type="spellStart"/>
      <w:r w:rsidRPr="0027189F">
        <w:rPr>
          <w:lang w:val="fr-FR"/>
        </w:rPr>
        <w:t>javascript</w:t>
      </w:r>
      <w:proofErr w:type="spellEnd"/>
      <w:r w:rsidRPr="0027189F">
        <w:rPr>
          <w:lang w:val="fr-FR"/>
        </w:rPr>
        <w:t xml:space="preserve"> est un langage non typé (les variables n’ont pas de type). </w:t>
      </w:r>
    </w:p>
    <w:p w14:paraId="70FC684A" w14:textId="77777777" w:rsidR="00DF48EE" w:rsidRDefault="00DF48EE" w:rsidP="00DF48EE">
      <w:pPr>
        <w:pStyle w:val="Titre2"/>
        <w:rPr>
          <w:lang w:val="fr-FR"/>
        </w:rPr>
      </w:pPr>
    </w:p>
    <w:p w14:paraId="1E39CDB4" w14:textId="77777777" w:rsidR="00DF48EE" w:rsidRPr="0027189F" w:rsidRDefault="00DF48EE" w:rsidP="00DF48EE">
      <w:pPr>
        <w:pStyle w:val="Titre2"/>
        <w:rPr>
          <w:lang w:val="fr-FR"/>
        </w:rPr>
      </w:pPr>
      <w:bookmarkStart w:id="31" w:name="_Toc11680302"/>
      <w:r w:rsidRPr="0027189F">
        <w:rPr>
          <w:lang w:val="fr-FR"/>
        </w:rPr>
        <w:t>Angular</w:t>
      </w:r>
      <w:bookmarkEnd w:id="31"/>
    </w:p>
    <w:p w14:paraId="2A953EBF" w14:textId="3C9ADA08" w:rsidR="00DF48EE" w:rsidRPr="0027189F" w:rsidRDefault="00DF48EE" w:rsidP="00ED615D">
      <w:pPr>
        <w:pStyle w:val="VRAINORMAL"/>
        <w:ind w:firstLine="0"/>
        <w:rPr>
          <w:lang w:val="fr-FR"/>
        </w:rPr>
      </w:pPr>
      <w:r w:rsidRPr="0027189F">
        <w:rPr>
          <w:lang w:val="fr-FR"/>
        </w:rPr>
        <w:t xml:space="preserve">Pour ce qui est de la grande tendance web du moment, c’est Angular qui est sur le devant de la scène. Ce </w:t>
      </w:r>
      <w:r w:rsidR="00ED615D" w:rsidRPr="0027189F">
        <w:rPr>
          <w:lang w:val="fr-FR"/>
        </w:rPr>
        <w:t>Framework</w:t>
      </w:r>
      <w:r w:rsidRPr="0027189F">
        <w:rPr>
          <w:lang w:val="fr-FR"/>
        </w:rPr>
        <w:t xml:space="preserve"> simple et à la fois complet permet de développer un front-end simple et de confiance. En plus d’être doté d’une bonne documentation et d’un tutoriel</w:t>
      </w:r>
      <w:r w:rsidR="00ED615D">
        <w:rPr>
          <w:lang w:val="fr-FR"/>
        </w:rPr>
        <w:t xml:space="preserve"> </w:t>
      </w:r>
      <w:r w:rsidRPr="0027189F">
        <w:rPr>
          <w:lang w:val="fr-FR"/>
        </w:rPr>
        <w:t xml:space="preserve">complet et compréhensible, ce </w:t>
      </w:r>
      <w:r w:rsidR="00ED615D" w:rsidRPr="0027189F">
        <w:rPr>
          <w:lang w:val="fr-FR"/>
        </w:rPr>
        <w:t>Framework</w:t>
      </w:r>
      <w:r w:rsidRPr="0027189F">
        <w:rPr>
          <w:lang w:val="fr-FR"/>
        </w:rPr>
        <w:t xml:space="preserve"> a été conçu pour la réutilisation et la modularisation (grâce aux “component” et “services” notamment). C’est aussi pour moi le moyen d’aborder un nouveau </w:t>
      </w:r>
      <w:r w:rsidR="00ED615D" w:rsidRPr="0027189F">
        <w:rPr>
          <w:lang w:val="fr-FR"/>
        </w:rPr>
        <w:t>Framework</w:t>
      </w:r>
      <w:r w:rsidRPr="0027189F">
        <w:rPr>
          <w:lang w:val="fr-FR"/>
        </w:rPr>
        <w:t>. La simplicité de mise en place combiné avec un puissant outil créé par nos amis de chez Google, en font un outil de confiance et de qualité.</w:t>
      </w:r>
    </w:p>
    <w:p w14:paraId="3A94DC62" w14:textId="77777777" w:rsidR="00DF48EE" w:rsidRDefault="00DF48EE" w:rsidP="00DF48EE">
      <w:pPr>
        <w:pStyle w:val="Titre2"/>
        <w:rPr>
          <w:lang w:val="fr-FR"/>
        </w:rPr>
      </w:pPr>
    </w:p>
    <w:p w14:paraId="7BD781E0" w14:textId="77777777" w:rsidR="00DF48EE" w:rsidRPr="0027189F" w:rsidRDefault="00DF48EE" w:rsidP="00DF48EE">
      <w:pPr>
        <w:pStyle w:val="Titre2"/>
        <w:rPr>
          <w:rFonts w:cs="Times New Roman"/>
          <w:sz w:val="24"/>
          <w:szCs w:val="24"/>
          <w:lang w:val="fr-FR"/>
        </w:rPr>
      </w:pPr>
      <w:bookmarkStart w:id="32" w:name="_Toc11680303"/>
      <w:r w:rsidRPr="0027189F">
        <w:rPr>
          <w:lang w:val="fr-FR"/>
        </w:rPr>
        <w:t>Javalin</w:t>
      </w:r>
      <w:bookmarkEnd w:id="32"/>
    </w:p>
    <w:p w14:paraId="159E6C42" w14:textId="77777777" w:rsidR="00DF48EE" w:rsidRPr="0027189F" w:rsidRDefault="00DF48EE" w:rsidP="00DF48EE">
      <w:pPr>
        <w:pStyle w:val="VRAINORMAL"/>
        <w:rPr>
          <w:lang w:val="fr-FR"/>
        </w:rPr>
      </w:pPr>
      <w:r w:rsidRPr="0027189F">
        <w:rPr>
          <w:lang w:val="fr-FR"/>
        </w:rPr>
        <w:t xml:space="preserve">Javalin est une technologie de serveur basé sur le langage Java. C’est contre cela que j’ai troqué </w:t>
      </w:r>
      <w:proofErr w:type="spellStart"/>
      <w:r w:rsidRPr="0027189F">
        <w:rPr>
          <w:lang w:val="fr-FR"/>
        </w:rPr>
        <w:t>NodeJS</w:t>
      </w:r>
      <w:proofErr w:type="spellEnd"/>
      <w:r w:rsidRPr="0027189F">
        <w:rPr>
          <w:lang w:val="fr-FR"/>
        </w:rPr>
        <w:t xml:space="preserve">, car java est un puissant langage typé, et orienté objet. Dans l’ensemble, Javalin est très similaire à </w:t>
      </w:r>
      <w:proofErr w:type="spellStart"/>
      <w:r w:rsidRPr="0027189F">
        <w:rPr>
          <w:lang w:val="fr-FR"/>
        </w:rPr>
        <w:t>NodeJS</w:t>
      </w:r>
      <w:proofErr w:type="spellEnd"/>
      <w:r w:rsidRPr="0027189F">
        <w:rPr>
          <w:lang w:val="fr-FR"/>
        </w:rPr>
        <w:t>, ce qui en fait un outil simple à prendre en main.</w:t>
      </w:r>
    </w:p>
    <w:p w14:paraId="79ABD972" w14:textId="77777777" w:rsidR="00DF48EE" w:rsidRDefault="00DF48EE" w:rsidP="00DF48EE">
      <w:pPr>
        <w:pStyle w:val="Titre2"/>
        <w:rPr>
          <w:lang w:val="fr-FR"/>
        </w:rPr>
      </w:pPr>
    </w:p>
    <w:p w14:paraId="50C1D077" w14:textId="77777777" w:rsidR="00DF48EE" w:rsidRPr="0027189F" w:rsidRDefault="00DF48EE" w:rsidP="00DF48EE">
      <w:pPr>
        <w:pStyle w:val="Titre2"/>
        <w:rPr>
          <w:rFonts w:cs="Times New Roman"/>
          <w:sz w:val="24"/>
          <w:szCs w:val="24"/>
          <w:lang w:val="fr-FR"/>
        </w:rPr>
      </w:pPr>
      <w:bookmarkStart w:id="33" w:name="_Toc11680304"/>
      <w:proofErr w:type="spellStart"/>
      <w:r w:rsidRPr="0027189F">
        <w:rPr>
          <w:lang w:val="fr-FR"/>
        </w:rPr>
        <w:t>MongoDB</w:t>
      </w:r>
      <w:bookmarkEnd w:id="33"/>
      <w:proofErr w:type="spellEnd"/>
    </w:p>
    <w:p w14:paraId="36674E5B" w14:textId="77777777" w:rsidR="00DF48EE" w:rsidRPr="0027189F" w:rsidRDefault="00DF48EE" w:rsidP="00DF48EE">
      <w:pPr>
        <w:pStyle w:val="VRAINORMAL"/>
        <w:rPr>
          <w:lang w:val="fr-FR"/>
        </w:rPr>
      </w:pPr>
      <w:proofErr w:type="spellStart"/>
      <w:r w:rsidRPr="0027189F">
        <w:rPr>
          <w:lang w:val="fr-FR"/>
        </w:rPr>
        <w:t>Parmis</w:t>
      </w:r>
      <w:proofErr w:type="spellEnd"/>
      <w:r w:rsidRPr="0027189F">
        <w:rPr>
          <w:lang w:val="fr-FR"/>
        </w:rPr>
        <w:t xml:space="preserve"> les nombreux choix de base de données, c’est </w:t>
      </w:r>
      <w:proofErr w:type="spellStart"/>
      <w:r w:rsidRPr="0027189F">
        <w:rPr>
          <w:lang w:val="fr-FR"/>
        </w:rPr>
        <w:t>MongoDB</w:t>
      </w:r>
      <w:proofErr w:type="spellEnd"/>
      <w:r w:rsidRPr="0027189F">
        <w:rPr>
          <w:lang w:val="fr-FR"/>
        </w:rPr>
        <w:t xml:space="preserve"> qui a retenu mon attention, c’est pour moi un nouveau langage, qui se rapproche des langages non relationnels que j’ai utilisé dans le passé (Notamment </w:t>
      </w:r>
      <w:proofErr w:type="spellStart"/>
      <w:r w:rsidRPr="0027189F">
        <w:rPr>
          <w:lang w:val="fr-FR"/>
        </w:rPr>
        <w:t>RethinkDB</w:t>
      </w:r>
      <w:proofErr w:type="spellEnd"/>
      <w:r w:rsidRPr="0027189F">
        <w:rPr>
          <w:lang w:val="fr-FR"/>
        </w:rPr>
        <w:t xml:space="preserve">). </w:t>
      </w:r>
      <w:r w:rsidRPr="0027189F">
        <w:rPr>
          <w:color w:val="FF0000"/>
          <w:lang w:val="fr-FR"/>
        </w:rPr>
        <w:t xml:space="preserve">Sur le marché du travail, c’est une qualité très recherchée, et pouvoir ajouter cette corde à mon arc en fait un parfait allié. En plus d’être un langage recherché et beaucoup utilisé, </w:t>
      </w:r>
      <w:proofErr w:type="spellStart"/>
      <w:r w:rsidRPr="0027189F">
        <w:rPr>
          <w:color w:val="FF0000"/>
          <w:lang w:val="fr-FR"/>
        </w:rPr>
        <w:t>MongoDB</w:t>
      </w:r>
      <w:proofErr w:type="spellEnd"/>
      <w:r w:rsidRPr="0027189F">
        <w:rPr>
          <w:color w:val="FF0000"/>
          <w:lang w:val="fr-FR"/>
        </w:rPr>
        <w:t xml:space="preserve"> est puissant et très documenté (le </w:t>
      </w:r>
      <w:r w:rsidRPr="0027189F">
        <w:rPr>
          <w:color w:val="FF0000"/>
          <w:lang w:val="fr-FR"/>
        </w:rPr>
        <w:lastRenderedPageBreak/>
        <w:t xml:space="preserve">langage utilisé dans le </w:t>
      </w:r>
      <w:proofErr w:type="spellStart"/>
      <w:r w:rsidRPr="0027189F">
        <w:rPr>
          <w:color w:val="FF0000"/>
          <w:lang w:val="fr-FR"/>
        </w:rPr>
        <w:t>MongoSHELL</w:t>
      </w:r>
      <w:proofErr w:type="spellEnd"/>
      <w:r w:rsidRPr="0027189F">
        <w:rPr>
          <w:color w:val="FF0000"/>
          <w:lang w:val="fr-FR"/>
        </w:rPr>
        <w:t xml:space="preserve"> est du </w:t>
      </w:r>
      <w:proofErr w:type="spellStart"/>
      <w:r w:rsidRPr="0027189F">
        <w:rPr>
          <w:color w:val="FF0000"/>
          <w:lang w:val="fr-FR"/>
        </w:rPr>
        <w:t>javascript</w:t>
      </w:r>
      <w:proofErr w:type="spellEnd"/>
      <w:r w:rsidRPr="0027189F">
        <w:rPr>
          <w:color w:val="FF0000"/>
          <w:lang w:val="fr-FR"/>
        </w:rPr>
        <w:t>, cela rend son utilisation d’autant plus facile).</w:t>
      </w:r>
    </w:p>
    <w:p w14:paraId="3435CCD4" w14:textId="77777777" w:rsidR="00DF48EE" w:rsidRPr="0027189F" w:rsidRDefault="00DF48EE" w:rsidP="00DF48EE">
      <w:pPr>
        <w:rPr>
          <w:lang w:val="fr-FR"/>
        </w:rPr>
      </w:pPr>
    </w:p>
    <w:p w14:paraId="0EFFBDB5" w14:textId="77777777" w:rsidR="00DF48EE" w:rsidRPr="0027189F" w:rsidRDefault="00DF48EE" w:rsidP="00DF48EE">
      <w:pPr>
        <w:jc w:val="both"/>
        <w:rPr>
          <w:lang w:val="fr-FR"/>
        </w:rPr>
      </w:pPr>
      <w:r w:rsidRPr="0027189F">
        <w:rPr>
          <w:rFonts w:ascii="Arial" w:hAnsi="Arial" w:cs="Arial"/>
          <w:color w:val="000000"/>
          <w:lang w:val="fr-FR"/>
        </w:rPr>
        <w:t>Atomic ?</w:t>
      </w:r>
    </w:p>
    <w:p w14:paraId="041D7052" w14:textId="77777777" w:rsidR="00DF48EE" w:rsidRPr="0027189F" w:rsidRDefault="00DF48EE" w:rsidP="00DF48EE">
      <w:pPr>
        <w:jc w:val="both"/>
        <w:rPr>
          <w:lang w:val="fr-FR"/>
        </w:rPr>
      </w:pPr>
      <w:r w:rsidRPr="0027189F">
        <w:rPr>
          <w:rFonts w:ascii="Arial" w:hAnsi="Arial" w:cs="Arial"/>
          <w:color w:val="000000"/>
          <w:lang w:val="fr-FR"/>
        </w:rPr>
        <w:t>Docker ?</w:t>
      </w:r>
    </w:p>
    <w:p w14:paraId="2EFBE196" w14:textId="77777777" w:rsidR="00DF48EE" w:rsidRDefault="00DF48EE" w:rsidP="00D54B61">
      <w:pPr>
        <w:pStyle w:val="Titre1"/>
      </w:pPr>
    </w:p>
    <w:p w14:paraId="5A94843B" w14:textId="786AA9AA" w:rsidR="00513B68" w:rsidRDefault="00513B68" w:rsidP="00D54B61">
      <w:pPr>
        <w:pStyle w:val="Titre1"/>
      </w:pPr>
      <w:bookmarkStart w:id="34" w:name="_Toc11680305"/>
      <w:r>
        <w:t>Base de données</w:t>
      </w:r>
      <w:bookmarkEnd w:id="34"/>
    </w:p>
    <w:p w14:paraId="6C98A5B7" w14:textId="0B85008C" w:rsidR="00513B68" w:rsidRDefault="00513B68" w:rsidP="00D54B61">
      <w:pPr>
        <w:pStyle w:val="VRAINORMAL"/>
        <w:ind w:firstLine="0"/>
      </w:pPr>
      <w:r>
        <w:t xml:space="preserve">Avant d’entrer dans les détails d’implémentation, il est important de se faire une idée de la base de données, et de comment sont agencés les informations dans celle-ci. Ma base de données est constituée de deux collections (vocabulaire de </w:t>
      </w:r>
      <w:proofErr w:type="spellStart"/>
      <w:r>
        <w:t>MongoDB</w:t>
      </w:r>
      <w:proofErr w:type="spellEnd"/>
      <w:r>
        <w:t xml:space="preserve">, </w:t>
      </w:r>
      <w:hyperlink r:id="rId12" w:history="1">
        <w:r>
          <w:rPr>
            <w:rStyle w:val="Lienhypertexte"/>
            <w:rFonts w:ascii="Arial" w:hAnsi="Arial" w:cs="Arial"/>
            <w:color w:val="1155CC"/>
            <w:sz w:val="22"/>
            <w:szCs w:val="22"/>
          </w:rPr>
          <w:t>https://docs.mongodb.com/manual/reference/sql-comparison/</w:t>
        </w:r>
      </w:hyperlink>
      <w:r>
        <w:t xml:space="preserve">) </w:t>
      </w:r>
    </w:p>
    <w:p w14:paraId="371A6088" w14:textId="77777777" w:rsidR="00513B68" w:rsidRDefault="00513B68" w:rsidP="004B4747">
      <w:pPr>
        <w:pStyle w:val="VRAINORMAL"/>
        <w:numPr>
          <w:ilvl w:val="0"/>
          <w:numId w:val="25"/>
        </w:numPr>
      </w:pPr>
      <w:proofErr w:type="spellStart"/>
      <w:r>
        <w:t>Users</w:t>
      </w:r>
      <w:proofErr w:type="spellEnd"/>
    </w:p>
    <w:p w14:paraId="09F60F69" w14:textId="77777777" w:rsidR="00513B68" w:rsidRDefault="00513B68" w:rsidP="004B4747">
      <w:pPr>
        <w:pStyle w:val="VRAINORMAL"/>
        <w:numPr>
          <w:ilvl w:val="0"/>
          <w:numId w:val="25"/>
        </w:numPr>
      </w:pPr>
      <w:r>
        <w:t>Programs</w:t>
      </w:r>
    </w:p>
    <w:p w14:paraId="59B9199D" w14:textId="77777777" w:rsidR="00513B68" w:rsidRDefault="00513B68" w:rsidP="00D54B61">
      <w:pPr>
        <w:pStyle w:val="VRAINORMAL"/>
        <w:ind w:firstLine="0"/>
      </w:pPr>
      <w:r>
        <w:t>Ces deux collections permettent à elles seules de maintenir toutes les informations du site, car elles contiennent des sous-ensembles de collections.</w:t>
      </w:r>
    </w:p>
    <w:p w14:paraId="2D187BCC" w14:textId="77777777" w:rsidR="00513B68" w:rsidRDefault="00513B68" w:rsidP="00513B68"/>
    <w:p w14:paraId="26EA271D" w14:textId="0872AE6A" w:rsidR="00513B68" w:rsidRDefault="00513B68" w:rsidP="00D54B61">
      <w:pPr>
        <w:pStyle w:val="Titre2"/>
      </w:pPr>
      <w:bookmarkStart w:id="35" w:name="_Toc11680306"/>
      <w:proofErr w:type="spellStart"/>
      <w:r>
        <w:t>Users</w:t>
      </w:r>
      <w:bookmarkEnd w:id="35"/>
      <w:proofErr w:type="spellEnd"/>
    </w:p>
    <w:p w14:paraId="367A1447" w14:textId="77777777" w:rsidR="00D54B61" w:rsidRDefault="00513B68" w:rsidP="00D54B61">
      <w:pPr>
        <w:pStyle w:val="NormalWeb"/>
        <w:keepNext/>
        <w:spacing w:before="0" w:beforeAutospacing="0" w:after="0"/>
      </w:pPr>
      <w:r>
        <w:rPr>
          <w:rFonts w:ascii="Arial" w:hAnsi="Arial" w:cs="Arial"/>
          <w:i/>
          <w:iCs/>
          <w:color w:val="000000"/>
          <w:sz w:val="22"/>
          <w:szCs w:val="22"/>
        </w:rPr>
        <w:fldChar w:fldCharType="begin"/>
      </w:r>
      <w:r>
        <w:rPr>
          <w:rFonts w:ascii="Arial" w:hAnsi="Arial" w:cs="Arial"/>
          <w:i/>
          <w:iCs/>
          <w:color w:val="000000"/>
          <w:sz w:val="22"/>
          <w:szCs w:val="22"/>
        </w:rPr>
        <w:instrText xml:space="preserve"> INCLUDEPICTURE "https://lh6.googleusercontent.com/awRtQErjT3zAYCIx1C8Y6Sgux_ToX83llLOtvC6cyNdROINOVAnJeJHgIWbhQrUbpzm5fSu1ToplUmfkGTXy1MDi-rae8RN7BQgLB85yYpTDvOjx4ZT2Hfc8AI6t-cWVHrv5PvAF" \* MERGEFORMATINET </w:instrText>
      </w:r>
      <w:r>
        <w:rPr>
          <w:rFonts w:ascii="Arial" w:hAnsi="Arial" w:cs="Arial"/>
          <w:i/>
          <w:iCs/>
          <w:color w:val="000000"/>
          <w:sz w:val="22"/>
          <w:szCs w:val="22"/>
        </w:rPr>
        <w:fldChar w:fldCharType="separate"/>
      </w:r>
      <w:r>
        <w:rPr>
          <w:rFonts w:ascii="Arial" w:hAnsi="Arial" w:cs="Arial"/>
          <w:i/>
          <w:iCs/>
          <w:noProof/>
          <w:color w:val="000000"/>
          <w:sz w:val="22"/>
          <w:szCs w:val="22"/>
        </w:rPr>
        <w:drawing>
          <wp:inline distT="0" distB="0" distL="0" distR="0" wp14:anchorId="049536F0" wp14:editId="6B69442A">
            <wp:extent cx="5760720" cy="1494155"/>
            <wp:effectExtent l="0" t="0" r="5080" b="4445"/>
            <wp:docPr id="23" name="Image 23" descr="https://lh6.googleusercontent.com/awRtQErjT3zAYCIx1C8Y6Sgux_ToX83llLOtvC6cyNdROINOVAnJeJHgIWbhQrUbpzm5fSu1ToplUmfkGTXy1MDi-rae8RN7BQgLB85yYpTDvOjx4ZT2Hfc8AI6t-cWVHrv5Pv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lh6.googleusercontent.com/awRtQErjT3zAYCIx1C8Y6Sgux_ToX83llLOtvC6cyNdROINOVAnJeJHgIWbhQrUbpzm5fSu1ToplUmfkGTXy1MDi-rae8RN7BQgLB85yYpTDvOjx4ZT2Hfc8AI6t-cWVHrv5PvA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1494155"/>
                    </a:xfrm>
                    <a:prstGeom prst="rect">
                      <a:avLst/>
                    </a:prstGeom>
                    <a:noFill/>
                    <a:ln>
                      <a:noFill/>
                    </a:ln>
                  </pic:spPr>
                </pic:pic>
              </a:graphicData>
            </a:graphic>
          </wp:inline>
        </w:drawing>
      </w:r>
      <w:r>
        <w:rPr>
          <w:rFonts w:ascii="Arial" w:hAnsi="Arial" w:cs="Arial"/>
          <w:i/>
          <w:iCs/>
          <w:color w:val="000000"/>
          <w:sz w:val="22"/>
          <w:szCs w:val="22"/>
        </w:rPr>
        <w:fldChar w:fldCharType="end"/>
      </w:r>
    </w:p>
    <w:p w14:paraId="005C20BA" w14:textId="0A52C493" w:rsidR="00513B68" w:rsidRDefault="00D54B61" w:rsidP="00D54B61">
      <w:pPr>
        <w:pStyle w:val="Lgende"/>
        <w:jc w:val="center"/>
      </w:pPr>
      <w:bookmarkStart w:id="36" w:name="_Ref11680198"/>
      <w:bookmarkStart w:id="37" w:name="_Toc11679985"/>
      <w:r>
        <w:t xml:space="preserve">Figure </w:t>
      </w:r>
      <w:fldSimple w:instr=" SEQ Figure \* ARABIC ">
        <w:r w:rsidR="00833C8E">
          <w:rPr>
            <w:noProof/>
          </w:rPr>
          <w:t>1</w:t>
        </w:r>
      </w:fldSimple>
      <w:bookmarkEnd w:id="36"/>
      <w:r>
        <w:t xml:space="preserve"> - La collection </w:t>
      </w:r>
      <w:proofErr w:type="spellStart"/>
      <w:r>
        <w:t>Users</w:t>
      </w:r>
      <w:proofErr w:type="spellEnd"/>
      <w:r>
        <w:t xml:space="preserve"> et ses sous-collections</w:t>
      </w:r>
      <w:r w:rsidR="00DF48EE">
        <w:t xml:space="preserve"> (</w:t>
      </w:r>
      <w:r w:rsidR="003976A3">
        <w:t>AV</w:t>
      </w:r>
      <w:r w:rsidR="00DF48EE">
        <w:t>, 2019)</w:t>
      </w:r>
      <w:bookmarkEnd w:id="37"/>
    </w:p>
    <w:p w14:paraId="69603B23" w14:textId="77777777" w:rsidR="00513B68" w:rsidRDefault="00513B68" w:rsidP="00513B68"/>
    <w:p w14:paraId="2BC99711" w14:textId="55ECF296" w:rsidR="00513B68" w:rsidRPr="00D54B61" w:rsidRDefault="00513B68" w:rsidP="00D54B61">
      <w:pPr>
        <w:pStyle w:val="NormalWeb"/>
        <w:pBdr>
          <w:left w:val="single" w:sz="24" w:space="4" w:color="5B9BD5" w:themeColor="accent1"/>
        </w:pBdr>
        <w:shd w:val="pct15" w:color="auto" w:fill="auto"/>
        <w:spacing w:before="0" w:beforeAutospacing="0" w:after="0"/>
      </w:pPr>
      <w:r w:rsidRPr="00D54B61">
        <w:rPr>
          <w:b/>
          <w:bCs/>
          <w:color w:val="000000"/>
        </w:rPr>
        <w:t>Attention :</w:t>
      </w:r>
      <w:r w:rsidRPr="00D54B61">
        <w:rPr>
          <w:color w:val="000000"/>
        </w:rPr>
        <w:t xml:space="preserve"> Pour une meilleure </w:t>
      </w:r>
      <w:r w:rsidR="00D54B61" w:rsidRPr="00D54B61">
        <w:rPr>
          <w:color w:val="000000"/>
        </w:rPr>
        <w:t>visibilité</w:t>
      </w:r>
      <w:r w:rsidRPr="00D54B61">
        <w:rPr>
          <w:color w:val="000000"/>
        </w:rPr>
        <w:t>, les sous collections ont été transformée</w:t>
      </w:r>
      <w:r w:rsidR="0083093B">
        <w:rPr>
          <w:color w:val="000000"/>
        </w:rPr>
        <w:t>s</w:t>
      </w:r>
      <w:r w:rsidRPr="00D54B61">
        <w:rPr>
          <w:color w:val="000000"/>
        </w:rPr>
        <w:t xml:space="preserve"> en table,</w:t>
      </w:r>
      <w:r w:rsidR="00D54B61">
        <w:rPr>
          <w:color w:val="000000"/>
        </w:rPr>
        <w:t xml:space="preserve"> </w:t>
      </w:r>
      <w:r w:rsidRPr="00D54B61">
        <w:rPr>
          <w:color w:val="000000"/>
        </w:rPr>
        <w:t>mais ce sont bien des sous collection</w:t>
      </w:r>
      <w:r w:rsidR="0083093B">
        <w:rPr>
          <w:color w:val="000000"/>
        </w:rPr>
        <w:t>s</w:t>
      </w:r>
      <w:r w:rsidRPr="00D54B61">
        <w:rPr>
          <w:color w:val="000000"/>
        </w:rPr>
        <w:t xml:space="preserve"> de la collection </w:t>
      </w:r>
      <w:proofErr w:type="spellStart"/>
      <w:r w:rsidRPr="00D54B61">
        <w:rPr>
          <w:color w:val="000000"/>
        </w:rPr>
        <w:t>Users</w:t>
      </w:r>
      <w:proofErr w:type="spellEnd"/>
      <w:r w:rsidR="00D54B61" w:rsidRPr="00D54B61">
        <w:rPr>
          <w:color w:val="000000"/>
        </w:rPr>
        <w:t>.</w:t>
      </w:r>
    </w:p>
    <w:p w14:paraId="6FB537DF" w14:textId="77777777" w:rsidR="00513B68" w:rsidRDefault="00513B68" w:rsidP="00513B68"/>
    <w:p w14:paraId="162D57E8" w14:textId="60055656" w:rsidR="00513B68" w:rsidRDefault="00513B68" w:rsidP="00DF48EE">
      <w:pPr>
        <w:pStyle w:val="VRAINORMAL"/>
        <w:ind w:firstLine="0"/>
      </w:pPr>
      <w:r>
        <w:t>Voici la collection complète</w:t>
      </w:r>
      <w:r w:rsidR="00DF48EE">
        <w:t xml:space="preserve"> </w:t>
      </w:r>
      <w:proofErr w:type="spellStart"/>
      <w:r w:rsidRPr="00DF48EE">
        <w:rPr>
          <w:color w:val="5B9BD5" w:themeColor="accent1"/>
        </w:rPr>
        <w:t>Users</w:t>
      </w:r>
      <w:proofErr w:type="spellEnd"/>
      <w:r>
        <w:t xml:space="preserve">, composée d’une autre sous collection </w:t>
      </w:r>
      <w:proofErr w:type="spellStart"/>
      <w:r w:rsidRPr="00DF48EE">
        <w:rPr>
          <w:color w:val="5B9BD5" w:themeColor="accent1"/>
        </w:rPr>
        <w:t>programSubscriptions</w:t>
      </w:r>
      <w:proofErr w:type="spellEnd"/>
      <w:r w:rsidRPr="00DF48EE">
        <w:rPr>
          <w:color w:val="5B9BD5" w:themeColor="accent1"/>
        </w:rPr>
        <w:t xml:space="preserve"> </w:t>
      </w:r>
      <w:r>
        <w:t xml:space="preserve">qui </w:t>
      </w:r>
      <w:r w:rsidR="00DF48EE">
        <w:t>elle-même</w:t>
      </w:r>
      <w:r>
        <w:t xml:space="preserve"> est composée d’une sous collection </w:t>
      </w:r>
      <w:r w:rsidRPr="00DF48EE">
        <w:rPr>
          <w:color w:val="5B9BD5" w:themeColor="accent1"/>
        </w:rPr>
        <w:t>Katas</w:t>
      </w:r>
      <w:r>
        <w:t xml:space="preserve">. Hormis le </w:t>
      </w:r>
      <w:r w:rsidR="00DF48EE">
        <w:t>champ</w:t>
      </w:r>
      <w:r>
        <w:t xml:space="preserve"> </w:t>
      </w:r>
      <w:proofErr w:type="spellStart"/>
      <w:r w:rsidRPr="00DF48EE">
        <w:rPr>
          <w:color w:val="5B9BD5" w:themeColor="accent1"/>
        </w:rPr>
        <w:t>programSubscriptions</w:t>
      </w:r>
      <w:proofErr w:type="spellEnd"/>
      <w:r>
        <w:t xml:space="preserve"> que j’évoque dans le sous-chapitre suivant </w:t>
      </w:r>
      <w:r w:rsidRPr="00DF48EE">
        <w:rPr>
          <w:i/>
          <w:iCs/>
        </w:rPr>
        <w:t xml:space="preserve">“Sous-collections - </w:t>
      </w:r>
      <w:proofErr w:type="spellStart"/>
      <w:r w:rsidR="00DF48EE">
        <w:rPr>
          <w:i/>
          <w:iCs/>
        </w:rPr>
        <w:lastRenderedPageBreak/>
        <w:t>p</w:t>
      </w:r>
      <w:r w:rsidRPr="00DF48EE">
        <w:rPr>
          <w:i/>
          <w:iCs/>
        </w:rPr>
        <w:t>rogramsSubscription</w:t>
      </w:r>
      <w:proofErr w:type="spellEnd"/>
      <w:r w:rsidRPr="00DF48EE">
        <w:rPr>
          <w:i/>
          <w:iCs/>
        </w:rPr>
        <w:t xml:space="preserve">”, </w:t>
      </w:r>
      <w:r>
        <w:t>les</w:t>
      </w:r>
      <w:r w:rsidR="00DF48EE">
        <w:t xml:space="preserve"> autres champs </w:t>
      </w:r>
      <w:r>
        <w:t xml:space="preserve">de la collection </w:t>
      </w:r>
      <w:proofErr w:type="spellStart"/>
      <w:r w:rsidRPr="00DF48EE">
        <w:rPr>
          <w:color w:val="5B9BD5" w:themeColor="accent1"/>
        </w:rPr>
        <w:t>Users</w:t>
      </w:r>
      <w:proofErr w:type="spellEnd"/>
      <w:r>
        <w:t xml:space="preserve"> sont relativement simple</w:t>
      </w:r>
      <w:r w:rsidR="00DF48EE">
        <w:t>s</w:t>
      </w:r>
      <w:r w:rsidR="00DF48EE" w:rsidRPr="00C84B87">
        <w:rPr>
          <w:rStyle w:val="Appelnotedebasdep"/>
        </w:rPr>
        <w:footnoteReference w:id="1"/>
      </w:r>
      <w:r>
        <w:t>, et permettent de stocker un utilisateur avec le minimum d’information nécessaire</w:t>
      </w:r>
    </w:p>
    <w:p w14:paraId="6492165A" w14:textId="77777777" w:rsidR="00513B68" w:rsidRDefault="00513B68" w:rsidP="00DF48EE">
      <w:pPr>
        <w:pStyle w:val="VRAINORMAL"/>
      </w:pPr>
    </w:p>
    <w:p w14:paraId="537067F1" w14:textId="2F8D0F8E" w:rsidR="00513B68" w:rsidRPr="00DF48EE" w:rsidRDefault="00513B68" w:rsidP="00DF48EE">
      <w:pPr>
        <w:pStyle w:val="VRAINORMAL"/>
        <w:ind w:firstLine="0"/>
        <w:rPr>
          <w:u w:val="single"/>
        </w:rPr>
      </w:pPr>
      <w:r w:rsidRPr="00DF48EE">
        <w:rPr>
          <w:u w:val="single"/>
        </w:rPr>
        <w:t xml:space="preserve">Sous-collection - </w:t>
      </w:r>
      <w:proofErr w:type="spellStart"/>
      <w:r w:rsidR="00DF48EE" w:rsidRPr="00DF48EE">
        <w:rPr>
          <w:u w:val="single"/>
        </w:rPr>
        <w:t>p</w:t>
      </w:r>
      <w:r w:rsidRPr="00DF48EE">
        <w:rPr>
          <w:u w:val="single"/>
        </w:rPr>
        <w:t>rogramsSubscription</w:t>
      </w:r>
      <w:proofErr w:type="spellEnd"/>
    </w:p>
    <w:p w14:paraId="1A505BF3" w14:textId="0E40C6FA" w:rsidR="00513B68" w:rsidRDefault="00DF48EE" w:rsidP="00DF48EE">
      <w:pPr>
        <w:pStyle w:val="VRAINORMAL"/>
        <w:ind w:firstLine="0"/>
      </w:pPr>
      <w:proofErr w:type="spellStart"/>
      <w:r w:rsidRPr="00DF48EE">
        <w:rPr>
          <w:color w:val="5B9BD5" w:themeColor="accent1"/>
        </w:rPr>
        <w:t>p</w:t>
      </w:r>
      <w:r w:rsidR="00513B68" w:rsidRPr="00DF48EE">
        <w:rPr>
          <w:color w:val="5B9BD5" w:themeColor="accent1"/>
        </w:rPr>
        <w:t>rogramSubscribtion</w:t>
      </w:r>
      <w:proofErr w:type="spellEnd"/>
      <w:r w:rsidR="00513B68" w:rsidRPr="00DF48EE">
        <w:rPr>
          <w:color w:val="5B9BD5" w:themeColor="accent1"/>
        </w:rPr>
        <w:t xml:space="preserve"> </w:t>
      </w:r>
      <w:r>
        <w:t>permet à</w:t>
      </w:r>
      <w:r w:rsidR="00513B68">
        <w:t xml:space="preserve"> l’utilisateur de s’abonner à un programme et d’y sauvegarder sa progression. Le champs </w:t>
      </w:r>
      <w:proofErr w:type="spellStart"/>
      <w:r w:rsidR="00513B68" w:rsidRPr="00DF48EE">
        <w:rPr>
          <w:color w:val="5B9BD5" w:themeColor="accent1"/>
        </w:rPr>
        <w:t>nbKataDone</w:t>
      </w:r>
      <w:proofErr w:type="spellEnd"/>
      <w:r w:rsidR="00513B68">
        <w:t xml:space="preserve"> permet d’indiquer le nombre de Kata qu’un utilisateur a effectué. </w:t>
      </w:r>
      <w:proofErr w:type="spellStart"/>
      <w:r w:rsidR="00513B68" w:rsidRPr="00DF48EE">
        <w:rPr>
          <w:color w:val="5B9BD5" w:themeColor="accent1"/>
        </w:rPr>
        <w:t>Status</w:t>
      </w:r>
      <w:proofErr w:type="spellEnd"/>
      <w:r w:rsidR="00513B68">
        <w:t xml:space="preserve"> </w:t>
      </w:r>
      <w:r>
        <w:t>quanta</w:t>
      </w:r>
      <w:r w:rsidR="00513B68">
        <w:t xml:space="preserve"> lui, permet d’indiquer si un utilisateur est abonné  au programme ou non, à noter qu’un utilisateur peut ne </w:t>
      </w:r>
      <w:r w:rsidR="00513B68">
        <w:rPr>
          <w:i/>
          <w:iCs/>
        </w:rPr>
        <w:t>plus</w:t>
      </w:r>
      <w:r w:rsidR="00513B68">
        <w:t xml:space="preserve"> être abonné mais avoir une progression sauvegardée quand même.</w:t>
      </w:r>
    </w:p>
    <w:p w14:paraId="17E43320" w14:textId="530C297B" w:rsidR="00513B68" w:rsidRPr="00ED615D" w:rsidRDefault="00ED615D" w:rsidP="00DF48EE">
      <w:pPr>
        <w:pStyle w:val="VRAINORMAL"/>
        <w:rPr>
          <w:color w:val="FF0000"/>
        </w:rPr>
      </w:pPr>
      <w:r w:rsidRPr="00ED615D">
        <w:rPr>
          <w:color w:val="FF0000"/>
        </w:rPr>
        <w:t>REVOIR LES CARDINALITE POUR LES IMAGES DE LA BDD</w:t>
      </w:r>
    </w:p>
    <w:p w14:paraId="288A0ECB" w14:textId="77777777" w:rsidR="00513B68" w:rsidRPr="00DF48EE" w:rsidRDefault="00513B68" w:rsidP="00DF48EE">
      <w:pPr>
        <w:pStyle w:val="VRAINORMAL"/>
        <w:ind w:firstLine="0"/>
        <w:rPr>
          <w:u w:val="single"/>
        </w:rPr>
      </w:pPr>
      <w:r w:rsidRPr="00DF48EE">
        <w:rPr>
          <w:u w:val="single"/>
        </w:rPr>
        <w:t>Sous-Sous-collection - Katas</w:t>
      </w:r>
    </w:p>
    <w:p w14:paraId="1802849C" w14:textId="469EA620" w:rsidR="00513B68" w:rsidRDefault="00513B68" w:rsidP="00DF48EE">
      <w:pPr>
        <w:pStyle w:val="VRAINORMAL"/>
        <w:ind w:firstLine="0"/>
      </w:pPr>
      <w:r>
        <w:t xml:space="preserve">La Sous collection de </w:t>
      </w:r>
      <w:proofErr w:type="spellStart"/>
      <w:r w:rsidRPr="00DF48EE">
        <w:rPr>
          <w:color w:val="5B9BD5" w:themeColor="accent1"/>
        </w:rPr>
        <w:t>programSubscription</w:t>
      </w:r>
      <w:proofErr w:type="spellEnd"/>
      <w:r>
        <w:t xml:space="preserve">; </w:t>
      </w:r>
      <w:r w:rsidRPr="00DF48EE">
        <w:rPr>
          <w:color w:val="5B9BD5" w:themeColor="accent1"/>
        </w:rPr>
        <w:t>Katas</w:t>
      </w:r>
      <w:r>
        <w:t>, permet de stocker la progression de l’utilisateur sur le kata concerné. Du moment que l’utilisateur arrive sur la page de réalisation d’un Kata, un document est créé et le statut</w:t>
      </w:r>
      <w:r w:rsidR="00DF48EE" w:rsidRPr="00C84B87">
        <w:rPr>
          <w:rStyle w:val="Appelnotedebasdep"/>
        </w:rPr>
        <w:footnoteReference w:id="2"/>
      </w:r>
      <w:r>
        <w:t xml:space="preserve"> passe de “TODO” à “ONGOING”</w:t>
      </w:r>
      <w:r w:rsidR="00DF48EE">
        <w:t xml:space="preserve">. </w:t>
      </w:r>
      <w:r>
        <w:t>La solution de l'utilisateur une fois le kata terminé, (qu’il soit abandonné ou réussi) sera stocker dans le champs “</w:t>
      </w:r>
      <w:proofErr w:type="spellStart"/>
      <w:r>
        <w:t>mysol</w:t>
      </w:r>
      <w:proofErr w:type="spellEnd"/>
      <w:r>
        <w:t>”.</w:t>
      </w:r>
    </w:p>
    <w:p w14:paraId="46520C4B" w14:textId="77777777" w:rsidR="00DF48EE" w:rsidRDefault="00DF48EE">
      <w:pPr>
        <w:spacing w:after="160" w:line="259" w:lineRule="auto"/>
        <w:rPr>
          <w:rFonts w:eastAsiaTheme="majorEastAsia" w:cs="Arial"/>
          <w:b/>
          <w:bCs/>
          <w:sz w:val="28"/>
          <w:szCs w:val="28"/>
        </w:rPr>
      </w:pPr>
      <w:r>
        <w:br w:type="page"/>
      </w:r>
    </w:p>
    <w:p w14:paraId="029956BB" w14:textId="6B1601DB" w:rsidR="00513B68" w:rsidRDefault="00513B68" w:rsidP="00DF48EE">
      <w:pPr>
        <w:pStyle w:val="Titre2"/>
      </w:pPr>
      <w:bookmarkStart w:id="38" w:name="_Toc11680307"/>
      <w:r>
        <w:lastRenderedPageBreak/>
        <w:t>Programs</w:t>
      </w:r>
      <w:bookmarkEnd w:id="38"/>
    </w:p>
    <w:p w14:paraId="4FA10439" w14:textId="77777777" w:rsidR="00513B68" w:rsidRDefault="00513B68" w:rsidP="00513B68"/>
    <w:p w14:paraId="74B5DA69" w14:textId="77777777" w:rsidR="0083093B" w:rsidRDefault="00513B68" w:rsidP="0083093B">
      <w:pPr>
        <w:pStyle w:val="NormalWeb"/>
        <w:keepNext/>
        <w:spacing w:before="0" w:beforeAutospacing="0" w:after="0"/>
        <w:jc w:val="center"/>
      </w:pPr>
      <w:r>
        <w:rPr>
          <w:rFonts w:ascii="Arial" w:hAnsi="Arial" w:cs="Arial"/>
          <w:i/>
          <w:iCs/>
          <w:color w:val="000000"/>
          <w:sz w:val="22"/>
          <w:szCs w:val="22"/>
        </w:rPr>
        <w:fldChar w:fldCharType="begin"/>
      </w:r>
      <w:r>
        <w:rPr>
          <w:rFonts w:ascii="Arial" w:hAnsi="Arial" w:cs="Arial"/>
          <w:i/>
          <w:iCs/>
          <w:color w:val="000000"/>
          <w:sz w:val="22"/>
          <w:szCs w:val="22"/>
        </w:rPr>
        <w:instrText xml:space="preserve"> INCLUDEPICTURE "https://lh4.googleusercontent.com/d-voRWEch4Add2UcdnahQmrEPa_8vRx6vrNxDZLrpLtwSPKuW1_KKCwT6_GWxhsf9MZJsnAHNeMlhkOJbd2T57zPD_CZeeU9gpmBZZD-2lZVJ9CWOh8EYUHFa7fVIotYSGpPp8qu" \* MERGEFORMATINET </w:instrText>
      </w:r>
      <w:r>
        <w:rPr>
          <w:rFonts w:ascii="Arial" w:hAnsi="Arial" w:cs="Arial"/>
          <w:i/>
          <w:iCs/>
          <w:color w:val="000000"/>
          <w:sz w:val="22"/>
          <w:szCs w:val="22"/>
        </w:rPr>
        <w:fldChar w:fldCharType="separate"/>
      </w:r>
      <w:r>
        <w:rPr>
          <w:rFonts w:ascii="Arial" w:hAnsi="Arial" w:cs="Arial"/>
          <w:i/>
          <w:iCs/>
          <w:noProof/>
          <w:color w:val="000000"/>
          <w:sz w:val="22"/>
          <w:szCs w:val="22"/>
        </w:rPr>
        <w:drawing>
          <wp:inline distT="0" distB="0" distL="0" distR="0" wp14:anchorId="4068FB31" wp14:editId="30232E92">
            <wp:extent cx="3503886" cy="3070149"/>
            <wp:effectExtent l="0" t="0" r="1905" b="3810"/>
            <wp:docPr id="22" name="Image 22" descr="https://lh4.googleusercontent.com/d-voRWEch4Add2UcdnahQmrEPa_8vRx6vrNxDZLrpLtwSPKuW1_KKCwT6_GWxhsf9MZJsnAHNeMlhkOJbd2T57zPD_CZeeU9gpmBZZD-2lZVJ9CWOh8EYUHFa7fVIotYSGpPp8q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lh4.googleusercontent.com/d-voRWEch4Add2UcdnahQmrEPa_8vRx6vrNxDZLrpLtwSPKuW1_KKCwT6_GWxhsf9MZJsnAHNeMlhkOJbd2T57zPD_CZeeU9gpmBZZD-2lZVJ9CWOh8EYUHFa7fVIotYSGpPp8qu"/>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11016" cy="3076396"/>
                    </a:xfrm>
                    <a:prstGeom prst="rect">
                      <a:avLst/>
                    </a:prstGeom>
                    <a:noFill/>
                    <a:ln>
                      <a:noFill/>
                    </a:ln>
                  </pic:spPr>
                </pic:pic>
              </a:graphicData>
            </a:graphic>
          </wp:inline>
        </w:drawing>
      </w:r>
      <w:r>
        <w:rPr>
          <w:rFonts w:ascii="Arial" w:hAnsi="Arial" w:cs="Arial"/>
          <w:i/>
          <w:iCs/>
          <w:color w:val="000000"/>
          <w:sz w:val="22"/>
          <w:szCs w:val="22"/>
        </w:rPr>
        <w:fldChar w:fldCharType="end"/>
      </w:r>
    </w:p>
    <w:p w14:paraId="349323B2" w14:textId="64D1DF6A" w:rsidR="00513B68" w:rsidRDefault="0083093B" w:rsidP="0083093B">
      <w:pPr>
        <w:pStyle w:val="Lgende"/>
        <w:jc w:val="center"/>
      </w:pPr>
      <w:bookmarkStart w:id="39" w:name="_Toc11679986"/>
      <w:r>
        <w:t xml:space="preserve">Figure </w:t>
      </w:r>
      <w:fldSimple w:instr=" SEQ Figure \* ARABIC ">
        <w:r w:rsidR="00833C8E">
          <w:rPr>
            <w:noProof/>
          </w:rPr>
          <w:t>2</w:t>
        </w:r>
      </w:fldSimple>
      <w:r>
        <w:t xml:space="preserve"> </w:t>
      </w:r>
      <w:r w:rsidRPr="00D151EA">
        <w:t xml:space="preserve">- La collection </w:t>
      </w:r>
      <w:r>
        <w:t>Programs</w:t>
      </w:r>
      <w:r w:rsidRPr="00D151EA">
        <w:t xml:space="preserve"> et </w:t>
      </w:r>
      <w:r>
        <w:t>sa</w:t>
      </w:r>
      <w:r w:rsidRPr="00D151EA">
        <w:t xml:space="preserve"> sous-collection (A</w:t>
      </w:r>
      <w:r w:rsidR="003976A3">
        <w:t>V</w:t>
      </w:r>
      <w:r w:rsidRPr="00D151EA">
        <w:t>, 2019)</w:t>
      </w:r>
      <w:bookmarkEnd w:id="39"/>
    </w:p>
    <w:p w14:paraId="0BCD42E7" w14:textId="77777777" w:rsidR="00513B68" w:rsidRDefault="00513B68" w:rsidP="00513B68"/>
    <w:p w14:paraId="268C87B0" w14:textId="55B81F1C" w:rsidR="00D54B61" w:rsidRPr="0083093B" w:rsidRDefault="00513B68" w:rsidP="0083093B">
      <w:pPr>
        <w:pStyle w:val="WARNING"/>
        <w:rPr>
          <w:b w:val="0"/>
          <w:bCs w:val="0"/>
        </w:rPr>
      </w:pPr>
      <w:r w:rsidRPr="0083093B">
        <w:t xml:space="preserve">Attention : </w:t>
      </w:r>
      <w:r w:rsidRPr="0083093B">
        <w:rPr>
          <w:b w:val="0"/>
          <w:bCs w:val="0"/>
        </w:rPr>
        <w:t xml:space="preserve">Pour une meilleure </w:t>
      </w:r>
      <w:r w:rsidR="0083093B" w:rsidRPr="0083093B">
        <w:rPr>
          <w:b w:val="0"/>
          <w:bCs w:val="0"/>
        </w:rPr>
        <w:t>visibilité</w:t>
      </w:r>
      <w:r w:rsidRPr="0083093B">
        <w:rPr>
          <w:b w:val="0"/>
          <w:bCs w:val="0"/>
        </w:rPr>
        <w:t>, l</w:t>
      </w:r>
      <w:r w:rsidR="0083093B">
        <w:rPr>
          <w:b w:val="0"/>
          <w:bCs w:val="0"/>
        </w:rPr>
        <w:t xml:space="preserve">a </w:t>
      </w:r>
      <w:r w:rsidRPr="0083093B">
        <w:rPr>
          <w:b w:val="0"/>
          <w:bCs w:val="0"/>
        </w:rPr>
        <w:t xml:space="preserve">sous collection </w:t>
      </w:r>
      <w:r w:rsidR="0083093B">
        <w:rPr>
          <w:b w:val="0"/>
          <w:bCs w:val="0"/>
        </w:rPr>
        <w:t>a</w:t>
      </w:r>
      <w:r w:rsidRPr="0083093B">
        <w:rPr>
          <w:b w:val="0"/>
          <w:bCs w:val="0"/>
        </w:rPr>
        <w:t xml:space="preserve"> été transformée en table, mais c</w:t>
      </w:r>
      <w:r w:rsidR="0083093B">
        <w:rPr>
          <w:b w:val="0"/>
          <w:bCs w:val="0"/>
        </w:rPr>
        <w:t xml:space="preserve">’est </w:t>
      </w:r>
      <w:r w:rsidRPr="0083093B">
        <w:rPr>
          <w:b w:val="0"/>
          <w:bCs w:val="0"/>
        </w:rPr>
        <w:t xml:space="preserve">bien </w:t>
      </w:r>
      <w:r w:rsidR="0083093B">
        <w:rPr>
          <w:b w:val="0"/>
          <w:bCs w:val="0"/>
        </w:rPr>
        <w:t>une</w:t>
      </w:r>
      <w:r w:rsidRPr="0083093B">
        <w:rPr>
          <w:b w:val="0"/>
          <w:bCs w:val="0"/>
        </w:rPr>
        <w:t xml:space="preserve"> sous collection de la collection Programs</w:t>
      </w:r>
    </w:p>
    <w:p w14:paraId="0C6EDC4A" w14:textId="77777777" w:rsidR="00513B68" w:rsidRDefault="00513B68" w:rsidP="00513B68"/>
    <w:p w14:paraId="1405C5B9" w14:textId="77777777" w:rsidR="00513B68" w:rsidRDefault="00513B68" w:rsidP="0083093B">
      <w:pPr>
        <w:pStyle w:val="VRAINORMAL"/>
        <w:ind w:firstLine="0"/>
      </w:pPr>
      <w:r>
        <w:t xml:space="preserve">Voici la collection complète “Programs”. Celle-ci permet de stocker toutes les informations nécessaire à la description d’un programme. Le champs Katas est une sous-collection que je détail dans </w:t>
      </w:r>
      <w:r>
        <w:rPr>
          <w:color w:val="FF0000"/>
        </w:rPr>
        <w:t xml:space="preserve">“”. </w:t>
      </w:r>
      <w:r>
        <w:t xml:space="preserve"> Quant au champs tags, il permet de stocker sous la forme d’un tableau les tags qui catégorise un programme, cela est notamment utiliser pour filtrer les programme </w:t>
      </w:r>
      <w:r>
        <w:rPr>
          <w:color w:val="FF0000"/>
        </w:rPr>
        <w:t xml:space="preserve">(voir partie </w:t>
      </w:r>
      <w:proofErr w:type="spellStart"/>
      <w:r>
        <w:rPr>
          <w:color w:val="FF0000"/>
        </w:rPr>
        <w:t>kfeajd</w:t>
      </w:r>
      <w:proofErr w:type="spellEnd"/>
      <w:r>
        <w:rPr>
          <w:color w:val="FF0000"/>
        </w:rPr>
        <w:t>)</w:t>
      </w:r>
      <w:r>
        <w:t>.</w:t>
      </w:r>
    </w:p>
    <w:p w14:paraId="3C7EFE95" w14:textId="77777777" w:rsidR="00513B68" w:rsidRDefault="00513B68" w:rsidP="0083093B">
      <w:pPr>
        <w:pStyle w:val="VRAINORMAL"/>
      </w:pPr>
    </w:p>
    <w:p w14:paraId="6EF972B1" w14:textId="77777777" w:rsidR="00513B68" w:rsidRDefault="00513B68" w:rsidP="0083093B">
      <w:pPr>
        <w:pStyle w:val="VRAINORMAL"/>
        <w:ind w:firstLine="0"/>
      </w:pPr>
      <w:r>
        <w:rPr>
          <w:i/>
          <w:iCs/>
          <w:u w:val="single"/>
        </w:rPr>
        <w:t>Sous-collection - Kata</w:t>
      </w:r>
    </w:p>
    <w:p w14:paraId="6280DD1B" w14:textId="77777777" w:rsidR="0083093B" w:rsidRDefault="00513B68" w:rsidP="0083093B">
      <w:pPr>
        <w:pStyle w:val="VRAINORMAL"/>
        <w:ind w:firstLine="0"/>
      </w:pPr>
      <w:r>
        <w:t>La sous-collection Kata permet de stocker les informations nécessaire pour décrire ceux-ci. Les Champs “</w:t>
      </w:r>
      <w:proofErr w:type="spellStart"/>
      <w:r>
        <w:t>canva</w:t>
      </w:r>
      <w:proofErr w:type="spellEnd"/>
      <w:r>
        <w:t>” “</w:t>
      </w:r>
      <w:proofErr w:type="spellStart"/>
      <w:r>
        <w:t>cassert</w:t>
      </w:r>
      <w:proofErr w:type="spellEnd"/>
      <w:r>
        <w:t xml:space="preserve">” “solution” sont le stricte minimum pour la réalisation d’un exercice, ils permettent respectivement de stocker la base de code qui sera donnée à l’utilisateur lors de sa tentative de résolution du kata, de stocker la batterie tests du kata, et de stocker la solution de l’exercice, dans le cas </w:t>
      </w:r>
      <w:proofErr w:type="spellStart"/>
      <w:r>
        <w:t>ou</w:t>
      </w:r>
      <w:proofErr w:type="spellEnd"/>
      <w:r>
        <w:t xml:space="preserve"> l’utilisateur abandonnerai. Une petite particularité, est le champs “</w:t>
      </w:r>
      <w:proofErr w:type="spellStart"/>
      <w:r>
        <w:t>keepAssert</w:t>
      </w:r>
      <w:proofErr w:type="spellEnd"/>
      <w:r>
        <w:t>”, il permet de spécifier si le créateur du kata souhaite que la batterie de tests soit visible à l’utilisateur lors de la réalisation d’un kata</w:t>
      </w:r>
      <w:r w:rsidR="0083093B">
        <w:t>.</w:t>
      </w:r>
    </w:p>
    <w:p w14:paraId="60FFCBF1" w14:textId="4A63675B" w:rsidR="00513B68" w:rsidRDefault="00513B68" w:rsidP="0083093B">
      <w:pPr>
        <w:pStyle w:val="Titre1"/>
      </w:pPr>
      <w:bookmarkStart w:id="40" w:name="_Toc11680308"/>
      <w:r>
        <w:lastRenderedPageBreak/>
        <w:t>Services Angular</w:t>
      </w:r>
      <w:bookmarkEnd w:id="40"/>
    </w:p>
    <w:p w14:paraId="503FC0A8" w14:textId="77777777" w:rsidR="00513B68" w:rsidRDefault="00513B68" w:rsidP="00513B68">
      <w:pPr>
        <w:pStyle w:val="NormalWeb"/>
        <w:spacing w:before="0" w:beforeAutospacing="0" w:after="0"/>
      </w:pPr>
      <w:r>
        <w:rPr>
          <w:rFonts w:ascii="Arial" w:hAnsi="Arial" w:cs="Arial"/>
          <w:color w:val="000000"/>
          <w:sz w:val="22"/>
          <w:szCs w:val="22"/>
        </w:rPr>
        <w:t xml:space="preserve">Les services, sous Angular, sont des classes qui permettent de </w:t>
      </w:r>
    </w:p>
    <w:p w14:paraId="38CEBA48" w14:textId="77777777" w:rsidR="00513B68" w:rsidRDefault="00513B68" w:rsidP="00513B68">
      <w:pPr>
        <w:pStyle w:val="NormalWeb"/>
        <w:spacing w:before="0" w:beforeAutospacing="0" w:after="0"/>
      </w:pPr>
      <w:r>
        <w:rPr>
          <w:rFonts w:ascii="Arial" w:hAnsi="Arial" w:cs="Arial"/>
          <w:color w:val="000000"/>
          <w:sz w:val="22"/>
          <w:szCs w:val="22"/>
        </w:rPr>
        <w:t xml:space="preserve">Liste des </w:t>
      </w:r>
      <w:proofErr w:type="spellStart"/>
      <w:r>
        <w:rPr>
          <w:rFonts w:ascii="Arial" w:hAnsi="Arial" w:cs="Arial"/>
          <w:color w:val="000000"/>
          <w:sz w:val="22"/>
          <w:szCs w:val="22"/>
        </w:rPr>
        <w:t>differents</w:t>
      </w:r>
      <w:proofErr w:type="spellEnd"/>
      <w:r>
        <w:rPr>
          <w:rFonts w:ascii="Arial" w:hAnsi="Arial" w:cs="Arial"/>
          <w:color w:val="000000"/>
          <w:sz w:val="22"/>
          <w:szCs w:val="22"/>
        </w:rPr>
        <w:t xml:space="preserve"> services + petites descriptions</w:t>
      </w:r>
    </w:p>
    <w:p w14:paraId="6DCD4068" w14:textId="77777777" w:rsidR="00513B68" w:rsidRDefault="00513B68" w:rsidP="00513B68">
      <w:pPr>
        <w:pStyle w:val="NormalWeb"/>
        <w:spacing w:before="0" w:beforeAutospacing="0" w:after="0"/>
      </w:pPr>
      <w:r>
        <w:rPr>
          <w:rFonts w:ascii="Arial" w:hAnsi="Arial" w:cs="Arial"/>
          <w:color w:val="000000"/>
          <w:sz w:val="22"/>
          <w:szCs w:val="22"/>
        </w:rPr>
        <w:t>Composants Angular</w:t>
      </w:r>
    </w:p>
    <w:p w14:paraId="762CD754" w14:textId="77777777" w:rsidR="00513B68" w:rsidRDefault="00513B68" w:rsidP="00513B68">
      <w:pPr>
        <w:pStyle w:val="NormalWeb"/>
        <w:spacing w:before="0" w:beforeAutospacing="0" w:after="0"/>
      </w:pPr>
      <w:r>
        <w:rPr>
          <w:rFonts w:ascii="Arial" w:hAnsi="Arial" w:cs="Arial"/>
          <w:b/>
          <w:bCs/>
          <w:color w:val="000000"/>
          <w:sz w:val="22"/>
          <w:szCs w:val="22"/>
        </w:rPr>
        <w:t xml:space="preserve">Lister les composants présents dans l’application + petite </w:t>
      </w:r>
      <w:proofErr w:type="spellStart"/>
      <w:r>
        <w:rPr>
          <w:rFonts w:ascii="Arial" w:hAnsi="Arial" w:cs="Arial"/>
          <w:b/>
          <w:bCs/>
          <w:color w:val="000000"/>
          <w:sz w:val="22"/>
          <w:szCs w:val="22"/>
        </w:rPr>
        <w:t>déscription</w:t>
      </w:r>
      <w:proofErr w:type="spellEnd"/>
    </w:p>
    <w:p w14:paraId="627DBD67" w14:textId="77777777" w:rsidR="00513B68" w:rsidRPr="00513B68" w:rsidRDefault="00513B68" w:rsidP="00513B68"/>
    <w:p w14:paraId="18483011" w14:textId="77777777" w:rsidR="00CB3BF3" w:rsidRDefault="00CB3BF3"/>
    <w:p w14:paraId="10FA26DE" w14:textId="537C9173" w:rsidR="004F222C" w:rsidRDefault="00CB3BF3">
      <w:pPr>
        <w:rPr>
          <w:rFonts w:cs="Arial"/>
          <w:b/>
          <w:bCs/>
          <w:smallCaps/>
          <w:color w:val="1F4E79" w:themeColor="accent1" w:themeShade="80"/>
          <w:kern w:val="36"/>
          <w:sz w:val="28"/>
          <w:szCs w:val="28"/>
          <w:lang w:eastAsia="fr-CH"/>
        </w:rPr>
      </w:pPr>
      <w:r>
        <w:t xml:space="preserve">AVERAGE FEELING : j’ai l’impression de pas assez contextualiser la suite </w:t>
      </w:r>
      <w:proofErr w:type="spellStart"/>
      <w:r>
        <w:t>la</w:t>
      </w:r>
      <w:proofErr w:type="spellEnd"/>
      <w:r>
        <w:t>, ça fait un peu poser au bol, pour ça, il faudra gérer ma race l’introduction</w:t>
      </w:r>
      <w:r w:rsidR="004F222C">
        <w:br w:type="page"/>
      </w:r>
    </w:p>
    <w:p w14:paraId="569F6121" w14:textId="07C6F23D" w:rsidR="00513B68" w:rsidRDefault="00513B68" w:rsidP="00513B68">
      <w:pPr>
        <w:pStyle w:val="Titre"/>
      </w:pPr>
      <w:bookmarkStart w:id="41" w:name="_Toc11680309"/>
      <w:r>
        <w:lastRenderedPageBreak/>
        <w:t xml:space="preserve">Chapitre </w:t>
      </w:r>
      <w:r w:rsidR="00FA1D9E">
        <w:t>3</w:t>
      </w:r>
      <w:r>
        <w:t> : Mise en œuvre</w:t>
      </w:r>
      <w:bookmarkEnd w:id="41"/>
    </w:p>
    <w:p w14:paraId="11ED0B6D" w14:textId="46416A7F" w:rsidR="004F222C" w:rsidRDefault="00353938" w:rsidP="004F222C">
      <w:pPr>
        <w:pStyle w:val="Titre1"/>
      </w:pPr>
      <w:bookmarkStart w:id="42" w:name="_Toc11680310"/>
      <w:r>
        <w:t>Les  Programmes</w:t>
      </w:r>
      <w:bookmarkEnd w:id="42"/>
    </w:p>
    <w:p w14:paraId="1F149D1F" w14:textId="61E118A1" w:rsidR="004F222C" w:rsidRPr="004F222C" w:rsidRDefault="004F222C" w:rsidP="009C0196">
      <w:pPr>
        <w:pStyle w:val="VRAINORMAL"/>
        <w:ind w:firstLine="0"/>
      </w:pPr>
      <w:r w:rsidRPr="004F222C">
        <w:t xml:space="preserve">Les programmes sont les points centraux de DojoHepia. En effet, ce sont ces entités qui relient les différentes parties entre elles, que ce soit les katas ou le système d'utilisateurs. </w:t>
      </w:r>
    </w:p>
    <w:p w14:paraId="74DC6B40" w14:textId="77777777" w:rsidR="004F222C" w:rsidRPr="004F222C" w:rsidRDefault="004F222C" w:rsidP="004F222C"/>
    <w:p w14:paraId="0A9F0780" w14:textId="77777777" w:rsidR="00A90C3D" w:rsidRDefault="004F222C" w:rsidP="00A90C3D">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6B7C5855" wp14:editId="789A7710">
            <wp:extent cx="5760720" cy="1923415"/>
            <wp:effectExtent l="0" t="0" r="5080" b="0"/>
            <wp:docPr id="11" name="Image 11" descr="https://lh6.googleusercontent.com/wHhQe8FZqmQ34QhHA6BCcQoSMziDJYs6jHcWe-kotmeV6sXmDbt9uVaH5Wmk9cONPyFVH82GRFTRmMSsZShqm8202s-VGw-IhiylXfQe7RfFYHbR7wHXfDDzniZcIFYen6e9ZPW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wHhQe8FZqmQ34QhHA6BCcQoSMziDJYs6jHcWe-kotmeV6sXmDbt9uVaH5Wmk9cONPyFVH82GRFTRmMSsZShqm8202s-VGw-IhiylXfQe7RfFYHbR7wHXfDDzniZcIFYen6e9ZPW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1923415"/>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307349F" w14:textId="49CFEF53" w:rsidR="00542779" w:rsidRDefault="00A90C3D" w:rsidP="00A90C3D">
      <w:pPr>
        <w:pStyle w:val="Lgende"/>
        <w:jc w:val="center"/>
      </w:pPr>
      <w:bookmarkStart w:id="43" w:name="_Toc11679987"/>
      <w:r>
        <w:t xml:space="preserve">Figure </w:t>
      </w:r>
      <w:fldSimple w:instr=" SEQ Figure \* ARABIC ">
        <w:r w:rsidR="00833C8E">
          <w:rPr>
            <w:noProof/>
          </w:rPr>
          <w:t>3</w:t>
        </w:r>
      </w:fldSimple>
      <w:r>
        <w:t xml:space="preserve"> - Vue des programmes</w:t>
      </w:r>
      <w:r w:rsidR="003976A3">
        <w:t xml:space="preserve"> (AV, 2019)</w:t>
      </w:r>
      <w:bookmarkEnd w:id="43"/>
    </w:p>
    <w:p w14:paraId="1CF75B76" w14:textId="77777777" w:rsidR="004F222C" w:rsidRPr="004F222C" w:rsidRDefault="004F222C" w:rsidP="004F222C"/>
    <w:p w14:paraId="39C466C1" w14:textId="772C93C7" w:rsidR="004F222C" w:rsidRDefault="004F222C" w:rsidP="009C0196">
      <w:pPr>
        <w:pStyle w:val="VRAINORMAL"/>
        <w:ind w:firstLine="0"/>
      </w:pPr>
      <w:r w:rsidRPr="004F222C">
        <w:t xml:space="preserve">Les programmes sont des ensembles de katas créé par un Sensei, auxquels un utilisateur peut s’abonner et y sauvegarder sa progression. Ils sont orientés sur un langages de programmation (ou type </w:t>
      </w:r>
      <w:r w:rsidR="00542779">
        <w:t>de kata</w:t>
      </w:r>
      <w:r w:rsidRPr="004F222C">
        <w:t xml:space="preserve">) en particulier, ce qui oblige son créateur à ne poster que des kata correspondant au langage du programme. De cette  manière, le créateur est obligé de séparer les kata par langages et non par notions. </w:t>
      </w:r>
    </w:p>
    <w:p w14:paraId="042E2305" w14:textId="77777777" w:rsidR="00542779" w:rsidRPr="004F222C" w:rsidRDefault="00542779" w:rsidP="009C0196">
      <w:pPr>
        <w:pStyle w:val="VRAINORMAL"/>
        <w:ind w:firstLine="0"/>
      </w:pPr>
    </w:p>
    <w:tbl>
      <w:tblPr>
        <w:tblW w:w="9026" w:type="dxa"/>
        <w:tblCellMar>
          <w:top w:w="15" w:type="dxa"/>
          <w:left w:w="15" w:type="dxa"/>
          <w:bottom w:w="15" w:type="dxa"/>
          <w:right w:w="15" w:type="dxa"/>
        </w:tblCellMar>
        <w:tblLook w:val="04A0" w:firstRow="1" w:lastRow="0" w:firstColumn="1" w:lastColumn="0" w:noHBand="0" w:noVBand="1"/>
      </w:tblPr>
      <w:tblGrid>
        <w:gridCol w:w="3535"/>
        <w:gridCol w:w="2581"/>
        <w:gridCol w:w="2910"/>
      </w:tblGrid>
      <w:tr w:rsidR="004F222C" w:rsidRPr="004F222C" w14:paraId="1ADA910E" w14:textId="77777777" w:rsidTr="004F222C">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6BE4C" w14:textId="77777777" w:rsidR="004F222C" w:rsidRPr="004F222C" w:rsidRDefault="004F222C" w:rsidP="00542779">
            <w:pPr>
              <w:pStyle w:val="VRAINORMAL"/>
              <w:ind w:firstLine="0"/>
              <w:jc w:val="center"/>
            </w:pPr>
            <w:r w:rsidRPr="004F222C">
              <w:t>Par notions</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DF4EB1" w14:textId="77777777" w:rsidR="004F222C" w:rsidRPr="004F222C" w:rsidRDefault="004F222C" w:rsidP="00542779">
            <w:pPr>
              <w:pStyle w:val="VRAINORMAL"/>
              <w:ind w:firstLine="0"/>
              <w:jc w:val="center"/>
            </w:pPr>
            <w:r w:rsidRPr="004F222C">
              <w:t>Par langage</w:t>
            </w:r>
          </w:p>
        </w:tc>
      </w:tr>
      <w:tr w:rsidR="00542779" w:rsidRPr="004F222C" w14:paraId="263BD96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B74C4" w14:textId="77777777" w:rsidR="004F222C" w:rsidRPr="004F222C" w:rsidRDefault="004F222C" w:rsidP="009C0196">
            <w:pPr>
              <w:pStyle w:val="VRAINORMAL"/>
              <w:ind w:firstLine="0"/>
            </w:pPr>
            <w:r w:rsidRPr="004F222C">
              <w:t>Programme - Les listes</w:t>
            </w:r>
          </w:p>
          <w:p w14:paraId="29DBD5F0" w14:textId="4CDDA30C" w:rsidR="004F222C" w:rsidRPr="004F222C" w:rsidRDefault="004F222C" w:rsidP="004B4747">
            <w:pPr>
              <w:pStyle w:val="VRAINORMAL"/>
              <w:numPr>
                <w:ilvl w:val="2"/>
                <w:numId w:val="18"/>
              </w:numPr>
              <w:ind w:left="594"/>
            </w:pPr>
            <w:r w:rsidRPr="004F222C">
              <w:t>Les listes en Java</w:t>
            </w:r>
          </w:p>
          <w:p w14:paraId="71AB0E6F" w14:textId="5AA3DB23" w:rsidR="004F222C" w:rsidRPr="004F222C" w:rsidRDefault="004F222C" w:rsidP="004B4747">
            <w:pPr>
              <w:pStyle w:val="VRAINORMAL"/>
              <w:numPr>
                <w:ilvl w:val="2"/>
                <w:numId w:val="18"/>
              </w:numPr>
              <w:ind w:left="594"/>
            </w:pPr>
            <w:r w:rsidRPr="004F222C">
              <w:t>Les listes en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55A5A5" w14:textId="02B10EC9" w:rsidR="004F222C" w:rsidRPr="004F222C" w:rsidRDefault="004F222C" w:rsidP="009C0196">
            <w:pPr>
              <w:pStyle w:val="VRAINORMAL"/>
              <w:ind w:firstLine="0"/>
            </w:pPr>
            <w:r w:rsidRPr="004F222C">
              <w:t xml:space="preserve">Programme </w:t>
            </w:r>
            <w:r w:rsidR="00542779">
              <w:t>–</w:t>
            </w:r>
            <w:r w:rsidRPr="004F222C">
              <w:t xml:space="preserve"> Java</w:t>
            </w:r>
          </w:p>
          <w:p w14:paraId="3EC9BD4B" w14:textId="68D834AF" w:rsidR="004F222C" w:rsidRPr="004F222C" w:rsidRDefault="00542779" w:rsidP="004B4747">
            <w:pPr>
              <w:pStyle w:val="VRAINORMAL"/>
              <w:numPr>
                <w:ilvl w:val="2"/>
                <w:numId w:val="18"/>
              </w:numPr>
              <w:ind w:left="624"/>
            </w:pPr>
            <w:r>
              <w:t xml:space="preserve"> </w:t>
            </w:r>
            <w:r w:rsidR="004F222C" w:rsidRPr="004F222C">
              <w:t>Les lis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FC507" w14:textId="5E43201D" w:rsidR="004F222C" w:rsidRPr="004F222C" w:rsidRDefault="004F222C" w:rsidP="009C0196">
            <w:pPr>
              <w:pStyle w:val="VRAINORMAL"/>
              <w:ind w:firstLine="0"/>
            </w:pPr>
            <w:r w:rsidRPr="004F222C">
              <w:t xml:space="preserve">Programme </w:t>
            </w:r>
            <w:r w:rsidR="00542779">
              <w:t>–</w:t>
            </w:r>
            <w:r w:rsidRPr="004F222C">
              <w:t xml:space="preserve"> Python</w:t>
            </w:r>
          </w:p>
          <w:p w14:paraId="16F3E8EF" w14:textId="49774D51" w:rsidR="004F222C" w:rsidRPr="004F222C" w:rsidRDefault="004F222C" w:rsidP="004B4747">
            <w:pPr>
              <w:pStyle w:val="VRAINORMAL"/>
              <w:numPr>
                <w:ilvl w:val="2"/>
                <w:numId w:val="18"/>
              </w:numPr>
              <w:ind w:left="610"/>
            </w:pPr>
            <w:r w:rsidRPr="004F222C">
              <w:t>Les listes</w:t>
            </w:r>
          </w:p>
        </w:tc>
      </w:tr>
    </w:tbl>
    <w:p w14:paraId="51323132" w14:textId="2EC4977E" w:rsidR="004F222C" w:rsidRPr="004F222C" w:rsidRDefault="00542779" w:rsidP="00542779">
      <w:pPr>
        <w:pStyle w:val="Lgende"/>
        <w:jc w:val="center"/>
      </w:pPr>
      <w:bookmarkStart w:id="44" w:name="_Toc11680068"/>
      <w:r>
        <w:t xml:space="preserve">Tableau </w:t>
      </w:r>
      <w:fldSimple w:instr=" SEQ Tableau \* ARABIC ">
        <w:r w:rsidR="007C1FFA">
          <w:rPr>
            <w:noProof/>
          </w:rPr>
          <w:t>1</w:t>
        </w:r>
      </w:fldSimple>
      <w:r>
        <w:t xml:space="preserve"> - Les programmes par notion / par langage</w:t>
      </w:r>
      <w:bookmarkEnd w:id="44"/>
    </w:p>
    <w:p w14:paraId="61683E58" w14:textId="77777777" w:rsidR="00542779" w:rsidRDefault="00542779" w:rsidP="009C0196">
      <w:pPr>
        <w:pStyle w:val="VRAINORMAL"/>
        <w:ind w:firstLine="0"/>
      </w:pPr>
    </w:p>
    <w:p w14:paraId="0D963497" w14:textId="242603B0" w:rsidR="004F222C" w:rsidRPr="004F222C" w:rsidRDefault="004F222C" w:rsidP="009C0196">
      <w:pPr>
        <w:pStyle w:val="VRAINORMAL"/>
        <w:ind w:firstLine="0"/>
      </w:pPr>
      <w:r w:rsidRPr="004F222C">
        <w:t xml:space="preserve">Les programmes sont agencé en “carte” (éléments de </w:t>
      </w:r>
      <w:proofErr w:type="spellStart"/>
      <w:r w:rsidRPr="004F222C">
        <w:t>bootstrap</w:t>
      </w:r>
      <w:proofErr w:type="spellEnd"/>
      <w:r w:rsidRPr="004F222C">
        <w:t xml:space="preserve">, voir </w:t>
      </w:r>
      <w:r w:rsidRPr="004F222C">
        <w:rPr>
          <w:color w:val="FF0000"/>
        </w:rPr>
        <w:t>FIG N</w:t>
      </w:r>
      <w:r w:rsidRPr="004F222C">
        <w:t xml:space="preserve">). Toutes ces informations </w:t>
      </w:r>
      <w:r w:rsidRPr="004F222C">
        <w:rPr>
          <w:color w:val="FF0000"/>
        </w:rPr>
        <w:t>(FIG N)</w:t>
      </w:r>
      <w:r w:rsidRPr="004F222C">
        <w:t xml:space="preserve"> permettent d’orienter l’utilisateur de manière optimal lorsqu’il s'agit de choisir un programme.</w:t>
      </w:r>
    </w:p>
    <w:p w14:paraId="566C4E22" w14:textId="77777777" w:rsidR="004F222C" w:rsidRPr="004F222C" w:rsidRDefault="004F222C" w:rsidP="004F222C">
      <w:pPr>
        <w:spacing w:after="240"/>
      </w:pPr>
    </w:p>
    <w:tbl>
      <w:tblPr>
        <w:tblW w:w="9026" w:type="dxa"/>
        <w:tblBorders>
          <w:insideV w:val="single" w:sz="4" w:space="0" w:color="auto"/>
        </w:tblBorders>
        <w:tblCellMar>
          <w:top w:w="15" w:type="dxa"/>
          <w:left w:w="15" w:type="dxa"/>
          <w:bottom w:w="15" w:type="dxa"/>
          <w:right w:w="15" w:type="dxa"/>
        </w:tblCellMar>
        <w:tblLook w:val="04A0" w:firstRow="1" w:lastRow="0" w:firstColumn="1" w:lastColumn="0" w:noHBand="0" w:noVBand="1"/>
      </w:tblPr>
      <w:tblGrid>
        <w:gridCol w:w="5684"/>
        <w:gridCol w:w="3342"/>
      </w:tblGrid>
      <w:tr w:rsidR="004F222C" w:rsidRPr="004F222C" w14:paraId="00F50CCE" w14:textId="77777777" w:rsidTr="0041083E">
        <w:tc>
          <w:tcPr>
            <w:tcW w:w="0" w:type="auto"/>
            <w:tcMar>
              <w:top w:w="100" w:type="dxa"/>
              <w:left w:w="100" w:type="dxa"/>
              <w:bottom w:w="100" w:type="dxa"/>
              <w:right w:w="100" w:type="dxa"/>
            </w:tcMar>
            <w:hideMark/>
          </w:tcPr>
          <w:p w14:paraId="1E9E3C6E" w14:textId="29F5E985" w:rsidR="00542779" w:rsidRDefault="00542779" w:rsidP="00542779">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5A0C5C38" wp14:editId="273AC66F">
                  <wp:extent cx="2558561" cy="1647219"/>
                  <wp:effectExtent l="0" t="0" r="0" b="3810"/>
                  <wp:docPr id="10" name="Image 10" descr="https://lh3.googleusercontent.com/gmZZe9pWP-52wxBKYzkLc04yJ1cTaH8n3A_uh0jSRS6sacNLb8ikeROuRoK7SNuNBWQjaQnL8_O7eGc_DD-3gC9xKILaS6rNlIJS4q-f_qvHjUnD6_GAl8DRMiMFnd0rCBNcOB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gmZZe9pWP-52wxBKYzkLc04yJ1cTaH8n3A_uh0jSRS6sacNLb8ikeROuRoK7SNuNBWQjaQnL8_O7eGc_DD-3gC9xKILaS6rNlIJS4q-f_qvHjUnD6_GAl8DRMiMFnd0rCBNcOBU-"/>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72711" cy="1656329"/>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3FE60EC" w14:textId="6AC1F617" w:rsidR="004F222C" w:rsidRPr="004F222C" w:rsidRDefault="00542779" w:rsidP="00542779">
            <w:pPr>
              <w:pStyle w:val="Lgende"/>
              <w:jc w:val="center"/>
            </w:pPr>
            <w:bookmarkStart w:id="45" w:name="_Toc11679988"/>
            <w:r>
              <w:t xml:space="preserve">Figure </w:t>
            </w:r>
            <w:fldSimple w:instr=" SEQ Figure \* ARABIC ">
              <w:r w:rsidR="00833C8E">
                <w:rPr>
                  <w:noProof/>
                </w:rPr>
                <w:t>4</w:t>
              </w:r>
            </w:fldSimple>
            <w:r>
              <w:t xml:space="preserve"> - Carte d'un programme (A</w:t>
            </w:r>
            <w:r w:rsidR="003976A3">
              <w:t>V</w:t>
            </w:r>
            <w:r>
              <w:t>, 2019)</w:t>
            </w:r>
            <w:bookmarkEnd w:id="45"/>
          </w:p>
        </w:tc>
        <w:tc>
          <w:tcPr>
            <w:tcW w:w="0" w:type="auto"/>
            <w:tcMar>
              <w:top w:w="100" w:type="dxa"/>
              <w:left w:w="100" w:type="dxa"/>
              <w:bottom w:w="100" w:type="dxa"/>
              <w:right w:w="100" w:type="dxa"/>
            </w:tcMar>
            <w:hideMark/>
          </w:tcPr>
          <w:p w14:paraId="08908340" w14:textId="634E371E" w:rsidR="0041083E" w:rsidRDefault="0041083E" w:rsidP="0041083E">
            <w:pPr>
              <w:textAlignment w:val="baseline"/>
              <w:rPr>
                <w:rFonts w:ascii="Arial" w:hAnsi="Arial" w:cs="Arial"/>
                <w:color w:val="000000"/>
                <w:sz w:val="22"/>
                <w:szCs w:val="22"/>
              </w:rPr>
            </w:pPr>
          </w:p>
          <w:p w14:paraId="50B3C871" w14:textId="77777777" w:rsidR="0041083E" w:rsidRPr="0041083E" w:rsidRDefault="0041083E" w:rsidP="0041083E">
            <w:pPr>
              <w:textAlignment w:val="baseline"/>
              <w:rPr>
                <w:rFonts w:ascii="Arial" w:hAnsi="Arial" w:cs="Arial"/>
                <w:color w:val="000000"/>
                <w:sz w:val="22"/>
                <w:szCs w:val="22"/>
              </w:rPr>
            </w:pPr>
          </w:p>
          <w:p w14:paraId="20D8E6CC" w14:textId="20F24011" w:rsidR="004F222C" w:rsidRPr="004F222C" w:rsidRDefault="004F222C" w:rsidP="004B4747">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Titre</w:t>
            </w:r>
          </w:p>
          <w:p w14:paraId="3C1AE844" w14:textId="77777777" w:rsidR="004F222C" w:rsidRPr="004F222C" w:rsidRDefault="004F222C" w:rsidP="004B4747">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 du Sensei</w:t>
            </w:r>
          </w:p>
          <w:p w14:paraId="6F4D4F78" w14:textId="77777777" w:rsidR="004F222C" w:rsidRPr="004F222C" w:rsidRDefault="004F222C" w:rsidP="004B4747">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Langage</w:t>
            </w:r>
          </w:p>
          <w:p w14:paraId="03EE9579" w14:textId="77777777" w:rsidR="004F222C" w:rsidRPr="004F222C" w:rsidRDefault="004F222C" w:rsidP="004B4747">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Description</w:t>
            </w:r>
          </w:p>
          <w:p w14:paraId="72E90591" w14:textId="77777777" w:rsidR="004F222C" w:rsidRPr="004F222C" w:rsidRDefault="004F222C" w:rsidP="004B4747">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Tags</w:t>
            </w:r>
          </w:p>
          <w:p w14:paraId="708777DF" w14:textId="77777777" w:rsidR="004F222C" w:rsidRPr="004F222C" w:rsidRDefault="004F222C" w:rsidP="004B4747">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bre de kata</w:t>
            </w:r>
          </w:p>
          <w:p w14:paraId="180E8AF1" w14:textId="54DA4C6C" w:rsidR="004F222C" w:rsidRPr="004F222C" w:rsidRDefault="004F222C" w:rsidP="004F222C"/>
        </w:tc>
      </w:tr>
    </w:tbl>
    <w:p w14:paraId="7F00051E" w14:textId="77777777" w:rsidR="0041083E" w:rsidRDefault="0041083E" w:rsidP="00542779">
      <w:pPr>
        <w:pStyle w:val="Titre2"/>
      </w:pPr>
    </w:p>
    <w:p w14:paraId="1D034607" w14:textId="1B19E17A" w:rsidR="00B04FBE" w:rsidRPr="00B04FBE" w:rsidRDefault="004F222C" w:rsidP="00B04FBE">
      <w:pPr>
        <w:pStyle w:val="Titre2"/>
      </w:pPr>
      <w:bookmarkStart w:id="46" w:name="_Toc11680311"/>
      <w:r w:rsidRPr="004F222C">
        <w:t>Implémentation</w:t>
      </w:r>
      <w:bookmarkEnd w:id="46"/>
    </w:p>
    <w:p w14:paraId="116AD2C3" w14:textId="55B85175" w:rsidR="004F222C" w:rsidRPr="004F222C" w:rsidRDefault="004F222C" w:rsidP="004B4747">
      <w:pPr>
        <w:numPr>
          <w:ilvl w:val="0"/>
          <w:numId w:val="8"/>
        </w:numPr>
        <w:jc w:val="both"/>
        <w:textAlignment w:val="baseline"/>
        <w:rPr>
          <w:rFonts w:ascii="Arial" w:hAnsi="Arial" w:cs="Arial"/>
          <w:b/>
          <w:bCs/>
          <w:color w:val="000000"/>
          <w:sz w:val="22"/>
          <w:szCs w:val="22"/>
        </w:rPr>
      </w:pPr>
      <w:proofErr w:type="spellStart"/>
      <w:r w:rsidRPr="004F222C">
        <w:rPr>
          <w:rFonts w:ascii="Arial" w:hAnsi="Arial" w:cs="Arial"/>
          <w:b/>
          <w:bCs/>
          <w:color w:val="000000"/>
          <w:sz w:val="22"/>
          <w:szCs w:val="22"/>
        </w:rPr>
        <w:t>Missing</w:t>
      </w:r>
      <w:proofErr w:type="spellEnd"/>
      <w:r w:rsidRPr="004F222C">
        <w:rPr>
          <w:rFonts w:ascii="Arial" w:hAnsi="Arial" w:cs="Arial"/>
          <w:b/>
          <w:bCs/>
          <w:color w:val="000000"/>
          <w:sz w:val="22"/>
          <w:szCs w:val="22"/>
        </w:rPr>
        <w:t xml:space="preserve"> diagramme </w:t>
      </w:r>
      <w:r w:rsidR="00A0259B">
        <w:rPr>
          <w:rFonts w:ascii="Arial" w:hAnsi="Arial" w:cs="Arial"/>
          <w:b/>
          <w:bCs/>
          <w:color w:val="000000"/>
          <w:sz w:val="22"/>
          <w:szCs w:val="22"/>
        </w:rPr>
        <w:t xml:space="preserve"> mettre le diagramme de classe, avec les fonctions qui ne concerne que les diagramme, </w:t>
      </w:r>
      <w:r w:rsidR="00B04FBE" w:rsidRPr="00B04FBE">
        <w:rPr>
          <w:rFonts w:ascii="Arial" w:hAnsi="Arial" w:cs="Arial"/>
          <w:b/>
          <w:bCs/>
          <w:color w:val="FF0000"/>
          <w:sz w:val="22"/>
          <w:szCs w:val="22"/>
        </w:rPr>
        <w:t>JE SAIS PAS ENCORE OU METTRE</w:t>
      </w:r>
    </w:p>
    <w:p w14:paraId="16047C17" w14:textId="77777777" w:rsidR="00542779" w:rsidRDefault="00542779" w:rsidP="004F222C">
      <w:pPr>
        <w:jc w:val="both"/>
        <w:rPr>
          <w:rFonts w:ascii="Arial" w:hAnsi="Arial" w:cs="Arial"/>
          <w:b/>
          <w:bCs/>
          <w:color w:val="000000"/>
          <w:sz w:val="22"/>
          <w:szCs w:val="22"/>
        </w:rPr>
      </w:pPr>
    </w:p>
    <w:p w14:paraId="50FD8469" w14:textId="77777777" w:rsidR="00A0259B" w:rsidRDefault="0041083E" w:rsidP="00A0259B">
      <w:pPr>
        <w:pStyle w:val="Titre2"/>
      </w:pPr>
      <w:bookmarkStart w:id="47" w:name="_Toc11680312"/>
      <w:r w:rsidRPr="004F222C">
        <w:t>Filtrer un programme</w:t>
      </w:r>
      <w:bookmarkEnd w:id="47"/>
    </w:p>
    <w:p w14:paraId="7E5125C9" w14:textId="2C79A00B" w:rsidR="00132C0C" w:rsidRDefault="0041083E" w:rsidP="00A0259B">
      <w:pPr>
        <w:pStyle w:val="VRAINORMAL"/>
        <w:ind w:firstLine="0"/>
      </w:pPr>
      <w:r w:rsidRPr="004F222C">
        <w:t xml:space="preserve">Les </w:t>
      </w:r>
      <w:r w:rsidR="00A90C3D">
        <w:t>cartes programme</w:t>
      </w:r>
      <w:r w:rsidRPr="004F222C">
        <w:t xml:space="preserve"> ont été conçu pour être filtrable</w:t>
      </w:r>
      <w:r w:rsidR="00132C0C">
        <w:t>, pour que l’utilisateur puisse s’y retrouver avec la multitude de programme présent sur la plateforme. En effet, il est possible d’appliquer un filtre</w:t>
      </w:r>
      <w:r w:rsidR="00132C0C" w:rsidRPr="00132C0C">
        <w:rPr>
          <w:color w:val="FF0000"/>
        </w:rPr>
        <w:t xml:space="preserve"> (Voir figure N)</w:t>
      </w:r>
      <w:r w:rsidR="00132C0C">
        <w:t xml:space="preserve"> sur, le nom du Sensei, le langage du programme et ses tags.</w:t>
      </w:r>
    </w:p>
    <w:p w14:paraId="09772CE9" w14:textId="77777777" w:rsidR="00132C0C" w:rsidRPr="004F222C" w:rsidRDefault="00132C0C" w:rsidP="00132C0C">
      <w:pPr>
        <w:pStyle w:val="Paragraphedeliste"/>
        <w:ind w:left="2160"/>
        <w:jc w:val="both"/>
      </w:pPr>
    </w:p>
    <w:p w14:paraId="3FD27ABA" w14:textId="3AB4B881"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731E5175" wp14:editId="4C7E3C12">
            <wp:extent cx="4993200" cy="1659600"/>
            <wp:effectExtent l="0" t="0" r="0" b="4445"/>
            <wp:docPr id="8" name="Image 8" descr="https://lh6.googleusercontent.com/wHhQe8FZqmQ34QhHA6BCcQoSMziDJYs6jHcWe-kotmeV6sXmDbt9uVaH5Wmk9cONPyFVH82GRFTRmMSsZShqm8202s-VGw-IhiylXfQe7RfFYHbR7wHXfDDzniZcIFYen6e9ZPW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wHhQe8FZqmQ34QhHA6BCcQoSMziDJYs6jHcWe-kotmeV6sXmDbt9uVaH5Wmk9cONPyFVH82GRFTRmMSsZShqm8202s-VGw-IhiylXfQe7RfFYHbR7wHXfDDzniZcIFYen6e9ZPW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93200" cy="165960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53CA1428" w14:textId="4A26AFA1" w:rsidR="0041083E" w:rsidRPr="004F222C" w:rsidRDefault="00132C0C" w:rsidP="00132C0C">
      <w:pPr>
        <w:pStyle w:val="Lgende"/>
        <w:jc w:val="center"/>
      </w:pPr>
      <w:bookmarkStart w:id="48" w:name="_Toc11679989"/>
      <w:r>
        <w:t xml:space="preserve">Figure </w:t>
      </w:r>
      <w:fldSimple w:instr=" SEQ Figure \* ARABIC ">
        <w:r w:rsidR="00833C8E">
          <w:rPr>
            <w:noProof/>
          </w:rPr>
          <w:t>5</w:t>
        </w:r>
      </w:fldSimple>
      <w:r>
        <w:t xml:space="preserve"> - Vue des  programmes, aucun filtre (A</w:t>
      </w:r>
      <w:r w:rsidR="003976A3">
        <w:t>V,</w:t>
      </w:r>
      <w:r>
        <w:t>, 2019)</w:t>
      </w:r>
      <w:bookmarkEnd w:id="48"/>
    </w:p>
    <w:p w14:paraId="0A742AD6" w14:textId="77777777" w:rsidR="0041083E" w:rsidRPr="004F222C" w:rsidRDefault="0041083E" w:rsidP="0041083E"/>
    <w:p w14:paraId="4B8C331E" w14:textId="77777777"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F0A4986" wp14:editId="21D35DB3">
            <wp:extent cx="4993200" cy="1602000"/>
            <wp:effectExtent l="0" t="0" r="0" b="0"/>
            <wp:docPr id="5" name="Image 5" descr="https://lh3.googleusercontent.com/iZA_6PPqeChjXmV2swHXU9vkrhkT5jmdGYDhG0fhkWhvVbMZ83eQYn5l5VpAp5ZIZkkog295ks_806WDNP9ImWQMlkuQFtAnatV1O_khSWyoXLFHxI5KdMo4nxvUl1auo7IYtCJ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iZA_6PPqeChjXmV2swHXU9vkrhkT5jmdGYDhG0fhkWhvVbMZ83eQYn5l5VpAp5ZIZkkog295ks_806WDNP9ImWQMlkuQFtAnatV1O_khSWyoXLFHxI5KdMo4nxvUl1auo7IYtCJ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93200" cy="160200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259C013A" w14:textId="5150ABF9" w:rsidR="0041083E" w:rsidRPr="004F222C" w:rsidRDefault="00132C0C" w:rsidP="00132C0C">
      <w:pPr>
        <w:pStyle w:val="Lgende"/>
        <w:jc w:val="center"/>
      </w:pPr>
      <w:bookmarkStart w:id="49" w:name="_Toc11679990"/>
      <w:r>
        <w:t xml:space="preserve">Figure </w:t>
      </w:r>
      <w:fldSimple w:instr=" SEQ Figure \* ARABIC ">
        <w:r w:rsidR="00833C8E">
          <w:rPr>
            <w:noProof/>
          </w:rPr>
          <w:t>6</w:t>
        </w:r>
      </w:fldSimple>
      <w:r>
        <w:t xml:space="preserve"> - Vue des programmes, Filtre sur tag "</w:t>
      </w:r>
      <w:proofErr w:type="spellStart"/>
      <w:r>
        <w:t>list</w:t>
      </w:r>
      <w:proofErr w:type="spellEnd"/>
      <w:r>
        <w:t>" appliqué (A</w:t>
      </w:r>
      <w:r w:rsidR="003976A3">
        <w:t>V</w:t>
      </w:r>
      <w:r>
        <w:t>, 2019)</w:t>
      </w:r>
      <w:bookmarkEnd w:id="49"/>
    </w:p>
    <w:p w14:paraId="6CE7CB5C" w14:textId="77777777" w:rsidR="0041083E" w:rsidRPr="004F222C" w:rsidRDefault="0041083E" w:rsidP="0041083E"/>
    <w:p w14:paraId="13717898" w14:textId="218051CE" w:rsidR="0041083E" w:rsidRPr="00132C0C" w:rsidRDefault="00132C0C" w:rsidP="00132C0C">
      <w:pPr>
        <w:pStyle w:val="VRAINORMAL"/>
        <w:ind w:firstLine="0"/>
        <w:rPr>
          <w:u w:val="single"/>
        </w:rPr>
      </w:pPr>
      <w:r>
        <w:rPr>
          <w:u w:val="single"/>
        </w:rPr>
        <w:t xml:space="preserve">Filtre sur la page : </w:t>
      </w:r>
      <w:r w:rsidR="0041083E" w:rsidRPr="00132C0C">
        <w:rPr>
          <w:u w:val="single"/>
        </w:rPr>
        <w:t>Tous les programmes</w:t>
      </w:r>
    </w:p>
    <w:p w14:paraId="032C0F8D" w14:textId="3E23D4E3" w:rsidR="0041083E" w:rsidRPr="00A0259B" w:rsidRDefault="0041083E" w:rsidP="00A90C3D">
      <w:pPr>
        <w:pStyle w:val="VRAINORMAL"/>
        <w:ind w:firstLine="0"/>
        <w:rPr>
          <w:color w:val="FF0000"/>
        </w:rPr>
      </w:pPr>
      <w:r w:rsidRPr="00A0259B">
        <w:rPr>
          <w:color w:val="FF0000"/>
        </w:rPr>
        <w:t xml:space="preserve">Dans le cas de la page “tous les programmes”, à chaque fois que l’utilisateur clique sur un champs de filtre, le client va demander au Gateway de lui fournir une nouvelle liste de programme comportant le filtre cliqué. Le filtre n’est pas directement appliqué sur les programmes déjà récupéré, car dans le cas où le site contiendrait un nombre de programme conséquent, il ne serait pas tous rapatrié sur la page d'accueil (pour des questions de </w:t>
      </w:r>
      <w:r w:rsidR="00A90C3D" w:rsidRPr="00A0259B">
        <w:rPr>
          <w:color w:val="FF0000"/>
        </w:rPr>
        <w:t>charges</w:t>
      </w:r>
      <w:r w:rsidRPr="00A0259B">
        <w:rPr>
          <w:color w:val="FF0000"/>
        </w:rPr>
        <w:t xml:space="preserve"> et de temps de traitement). Ce qui permet donc de filtrer sur le contenu présent dans la base de données, et non le contenu limité de la requête effectuée au préalable pour afficher</w:t>
      </w:r>
      <w:r w:rsidR="00A90C3D" w:rsidRPr="00A0259B">
        <w:rPr>
          <w:color w:val="FF0000"/>
        </w:rPr>
        <w:t xml:space="preserve"> les </w:t>
      </w:r>
      <w:r w:rsidRPr="00A0259B">
        <w:rPr>
          <w:color w:val="FF0000"/>
        </w:rPr>
        <w:t>programmes.</w:t>
      </w:r>
    </w:p>
    <w:p w14:paraId="59B2DC44" w14:textId="77777777" w:rsidR="00A90C3D" w:rsidRDefault="00A90C3D" w:rsidP="00132C0C">
      <w:pPr>
        <w:pStyle w:val="VRAINORMAL"/>
        <w:ind w:firstLine="0"/>
      </w:pPr>
    </w:p>
    <w:p w14:paraId="3F2452D1" w14:textId="7FAAE227" w:rsidR="0041083E" w:rsidRPr="00132C0C" w:rsidRDefault="00132C0C" w:rsidP="00132C0C">
      <w:pPr>
        <w:pStyle w:val="VRAINORMAL"/>
        <w:ind w:firstLine="0"/>
        <w:rPr>
          <w:u w:val="single"/>
        </w:rPr>
      </w:pPr>
      <w:r>
        <w:rPr>
          <w:u w:val="single"/>
        </w:rPr>
        <w:t xml:space="preserve">Filtre sur les pages : </w:t>
      </w:r>
      <w:r w:rsidR="0041083E" w:rsidRPr="00132C0C">
        <w:rPr>
          <w:u w:val="single"/>
        </w:rPr>
        <w:t>Mes programmes &amp; Mes abonnements</w:t>
      </w:r>
    </w:p>
    <w:p w14:paraId="5FD41438" w14:textId="73E4D18A" w:rsidR="00A90C3D" w:rsidRDefault="0041083E" w:rsidP="00A90C3D">
      <w:pPr>
        <w:pStyle w:val="VRAINORMAL"/>
        <w:ind w:firstLine="0"/>
      </w:pPr>
      <w:r w:rsidRPr="00A90C3D">
        <w:t xml:space="preserve">En ce qui concerne les pages “Mes programmes” et “Mes abonnements”, comme les programmes sont en quelque sorte déjà triés, et par conséquent, facilement </w:t>
      </w:r>
      <w:proofErr w:type="spellStart"/>
      <w:r w:rsidRPr="00A90C3D">
        <w:t>itérable</w:t>
      </w:r>
      <w:proofErr w:type="spellEnd"/>
      <w:r w:rsidR="00A90C3D">
        <w:t>, Le filtre lors d’un clique utilisateur s’effectue sur le contenu de la requête effectuée lors du chargement de la page.</w:t>
      </w:r>
    </w:p>
    <w:p w14:paraId="2C479079" w14:textId="77777777" w:rsidR="00DE615E" w:rsidRPr="00DE615E" w:rsidRDefault="00DE615E" w:rsidP="00A90C3D">
      <w:pPr>
        <w:pStyle w:val="VRAINORMAL"/>
        <w:ind w:firstLine="0"/>
      </w:pPr>
    </w:p>
    <w:p w14:paraId="0FB25EB6" w14:textId="77777777" w:rsidR="00A90C3D" w:rsidRDefault="0041083E" w:rsidP="00A90C3D">
      <w:pPr>
        <w:pStyle w:val="Titre2"/>
      </w:pPr>
      <w:bookmarkStart w:id="50" w:name="_Toc11680313"/>
      <w:r w:rsidRPr="004F222C">
        <w:t>Recherche</w:t>
      </w:r>
      <w:bookmarkEnd w:id="50"/>
    </w:p>
    <w:p w14:paraId="750C2DDB" w14:textId="48E822E4" w:rsidR="00542779" w:rsidRDefault="00A90C3D" w:rsidP="00A90C3D">
      <w:pPr>
        <w:pStyle w:val="VRAINORMAL"/>
        <w:ind w:firstLine="0"/>
      </w:pPr>
      <w:r>
        <w:t>J’ai mis en place un petit outil de recherche, pour que l’utilisateur puisse rechercher les programmes sur leur titre.</w:t>
      </w:r>
    </w:p>
    <w:p w14:paraId="16D491AA" w14:textId="77777777" w:rsidR="00DE615E" w:rsidRDefault="00DE615E" w:rsidP="00542779">
      <w:pPr>
        <w:pStyle w:val="Titre2"/>
      </w:pPr>
    </w:p>
    <w:p w14:paraId="4A2443F4" w14:textId="0F3F9F72" w:rsidR="004F222C" w:rsidRDefault="004F222C" w:rsidP="00542779">
      <w:pPr>
        <w:pStyle w:val="Titre2"/>
      </w:pPr>
      <w:bookmarkStart w:id="51" w:name="_Toc11680314"/>
      <w:r w:rsidRPr="004F222C">
        <w:t>Gestion</w:t>
      </w:r>
      <w:bookmarkEnd w:id="51"/>
    </w:p>
    <w:p w14:paraId="6C4FBB8F" w14:textId="44B82608" w:rsidR="004F222C" w:rsidRPr="004F222C" w:rsidRDefault="00542779" w:rsidP="00542779">
      <w:r>
        <w:t xml:space="preserve">Le créateur d’un programme peut, </w:t>
      </w:r>
      <w:r>
        <w:rPr>
          <w:rFonts w:ascii="Arial" w:hAnsi="Arial" w:cs="Arial"/>
          <w:color w:val="000000"/>
          <w:sz w:val="22"/>
          <w:szCs w:val="22"/>
        </w:rPr>
        <w:t xml:space="preserve">grâce à un menu déroulant, </w:t>
      </w:r>
      <w:r w:rsidR="004F222C" w:rsidRPr="004F222C">
        <w:rPr>
          <w:rFonts w:ascii="Arial" w:hAnsi="Arial" w:cs="Arial"/>
          <w:color w:val="000000"/>
          <w:sz w:val="22"/>
          <w:szCs w:val="22"/>
        </w:rPr>
        <w:t>manipuler ses programmes.</w:t>
      </w:r>
    </w:p>
    <w:p w14:paraId="49DB4792" w14:textId="77777777" w:rsidR="004F222C" w:rsidRPr="004F222C" w:rsidRDefault="004F222C" w:rsidP="004F222C"/>
    <w:p w14:paraId="046D8BC5" w14:textId="77777777" w:rsidR="00542779" w:rsidRDefault="004F222C" w:rsidP="00DE615E">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Gl0KRqGM5hGhWMuRG2SiIgnr8krnCDSTAUnq_WCmj0pA-x345IO0Ajh8aZpHL-mxQ4WbiES5IavXC96YCwhdZNB7O_IbX751r8eaowDMjil6spnvVIcCTg9hWnhcdtzQKrinsFjo"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1A6AADEB" wp14:editId="587E8FD4">
            <wp:extent cx="4736026" cy="1769745"/>
            <wp:effectExtent l="0" t="0" r="1270" b="0"/>
            <wp:docPr id="9" name="Image 9" descr="https://lh3.googleusercontent.com/Gl0KRqGM5hGhWMuRG2SiIgnr8krnCDSTAUnq_WCmj0pA-x345IO0Ajh8aZpHL-mxQ4WbiES5IavXC96YCwhdZNB7O_IbX751r8eaowDMjil6spnvVIcCTg9hWnhcdtzQKrinsFj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Gl0KRqGM5hGhWMuRG2SiIgnr8krnCDSTAUnq_WCmj0pA-x345IO0Ajh8aZpHL-mxQ4WbiES5IavXC96YCwhdZNB7O_IbX751r8eaowDMjil6spnvVIcCTg9hWnhcdtzQKrinsFjo"/>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4749" cy="1780478"/>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7C559828" w14:textId="2E27D992" w:rsidR="004F222C" w:rsidRPr="004F222C" w:rsidRDefault="00542779" w:rsidP="00542779">
      <w:pPr>
        <w:pStyle w:val="Lgende"/>
        <w:jc w:val="center"/>
      </w:pPr>
      <w:bookmarkStart w:id="52" w:name="_Toc11679991"/>
      <w:r>
        <w:t xml:space="preserve">Figure </w:t>
      </w:r>
      <w:fldSimple w:instr=" SEQ Figure \* ARABIC ">
        <w:r w:rsidR="00833C8E">
          <w:rPr>
            <w:noProof/>
          </w:rPr>
          <w:t>7</w:t>
        </w:r>
      </w:fldSimple>
      <w:r>
        <w:t xml:space="preserve"> - Vue d'un programme – Le menu déroulant (A</w:t>
      </w:r>
      <w:r w:rsidR="003976A3">
        <w:t>V</w:t>
      </w:r>
      <w:r>
        <w:t>, 2019)</w:t>
      </w:r>
      <w:bookmarkEnd w:id="52"/>
    </w:p>
    <w:p w14:paraId="7BCDB501" w14:textId="77777777" w:rsidR="004F222C" w:rsidRPr="004F222C" w:rsidRDefault="004F222C" w:rsidP="004F222C">
      <w:pPr>
        <w:spacing w:after="240"/>
      </w:pPr>
    </w:p>
    <w:p w14:paraId="1DA5D24A" w14:textId="77777777" w:rsidR="004F222C" w:rsidRPr="004F222C" w:rsidRDefault="004F222C" w:rsidP="004F222C">
      <w:pPr>
        <w:jc w:val="both"/>
      </w:pPr>
      <w:r w:rsidRPr="004F222C">
        <w:rPr>
          <w:rFonts w:ascii="Arial" w:hAnsi="Arial" w:cs="Arial"/>
          <w:b/>
          <w:bCs/>
          <w:i/>
          <w:iCs/>
          <w:color w:val="000000"/>
          <w:sz w:val="22"/>
          <w:szCs w:val="22"/>
        </w:rPr>
        <w:t>Création</w:t>
      </w:r>
    </w:p>
    <w:p w14:paraId="7D811C26" w14:textId="77777777" w:rsidR="004F222C" w:rsidRPr="004F222C" w:rsidRDefault="004F222C" w:rsidP="004F222C">
      <w:pPr>
        <w:jc w:val="both"/>
      </w:pPr>
      <w:r w:rsidRPr="004F222C">
        <w:rPr>
          <w:rFonts w:ascii="Arial" w:hAnsi="Arial" w:cs="Arial"/>
          <w:b/>
          <w:bCs/>
          <w:i/>
          <w:iCs/>
          <w:color w:val="000000"/>
          <w:sz w:val="22"/>
          <w:szCs w:val="22"/>
        </w:rPr>
        <w:t>Edition</w:t>
      </w:r>
    </w:p>
    <w:p w14:paraId="5D21D1A4" w14:textId="77777777" w:rsidR="004F222C" w:rsidRPr="004F222C" w:rsidRDefault="004F222C" w:rsidP="004F222C">
      <w:pPr>
        <w:jc w:val="both"/>
      </w:pPr>
      <w:r w:rsidRPr="004F222C">
        <w:rPr>
          <w:rFonts w:ascii="Arial" w:hAnsi="Arial" w:cs="Arial"/>
          <w:b/>
          <w:bCs/>
          <w:i/>
          <w:iCs/>
          <w:color w:val="000000"/>
          <w:sz w:val="22"/>
          <w:szCs w:val="22"/>
        </w:rPr>
        <w:t>Suppression</w:t>
      </w:r>
    </w:p>
    <w:p w14:paraId="757479E2" w14:textId="77777777" w:rsidR="004F222C" w:rsidRPr="004F222C" w:rsidRDefault="004F222C" w:rsidP="004F222C">
      <w:pPr>
        <w:jc w:val="both"/>
      </w:pPr>
      <w:r w:rsidRPr="004F222C">
        <w:rPr>
          <w:rFonts w:ascii="Arial" w:hAnsi="Arial" w:cs="Arial"/>
          <w:b/>
          <w:bCs/>
          <w:i/>
          <w:iCs/>
          <w:color w:val="000000"/>
          <w:sz w:val="22"/>
          <w:szCs w:val="22"/>
        </w:rPr>
        <w:t>Duplication</w:t>
      </w:r>
    </w:p>
    <w:p w14:paraId="1074D63B" w14:textId="77777777" w:rsidR="004F222C" w:rsidRPr="004F222C" w:rsidRDefault="004F222C" w:rsidP="004F222C"/>
    <w:p w14:paraId="73551684" w14:textId="77777777" w:rsidR="004F222C" w:rsidRPr="004F222C" w:rsidRDefault="004F222C" w:rsidP="004F222C">
      <w:pPr>
        <w:spacing w:after="240"/>
      </w:pPr>
    </w:p>
    <w:p w14:paraId="224DB3CD" w14:textId="77777777" w:rsidR="004F222C" w:rsidRPr="004F222C" w:rsidRDefault="004F222C" w:rsidP="004F222C">
      <w:pPr>
        <w:pStyle w:val="Titre1"/>
      </w:pPr>
      <w:bookmarkStart w:id="53" w:name="_Toc11680315"/>
      <w:r w:rsidRPr="004F222C">
        <w:t>Les katas</w:t>
      </w:r>
      <w:bookmarkEnd w:id="53"/>
    </w:p>
    <w:p w14:paraId="46AB12CF" w14:textId="28CD95C0" w:rsidR="004F222C" w:rsidRDefault="004F222C" w:rsidP="005C19D0">
      <w:pPr>
        <w:pStyle w:val="VRAINORMAL"/>
        <w:ind w:firstLine="0"/>
      </w:pPr>
      <w:r w:rsidRPr="004F222C">
        <w:t>Les kata sont le centre névralgique de l’application et c’est sur eux que s’est portée la plus grosse partie du développement. Ce chapitre portera donc sur les katas, de la création de ceux-ci, à leur réalisation.</w:t>
      </w:r>
    </w:p>
    <w:p w14:paraId="44DA02C0" w14:textId="1FC9EFD7" w:rsidR="00A0259B" w:rsidRDefault="003976A3" w:rsidP="00A0259B">
      <w:pPr>
        <w:jc w:val="center"/>
      </w:pPr>
      <w:r>
        <w:rPr>
          <w:noProof/>
        </w:rPr>
        <w:drawing>
          <wp:inline distT="0" distB="0" distL="0" distR="0" wp14:anchorId="2102D6DC" wp14:editId="26F06CE6">
            <wp:extent cx="5760720" cy="1934845"/>
            <wp:effectExtent l="0" t="0" r="508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d’écran 2019-06-16 à 09.47.57.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1934845"/>
                    </a:xfrm>
                    <a:prstGeom prst="rect">
                      <a:avLst/>
                    </a:prstGeom>
                  </pic:spPr>
                </pic:pic>
              </a:graphicData>
            </a:graphic>
          </wp:inline>
        </w:drawing>
      </w:r>
    </w:p>
    <w:p w14:paraId="71F6A5E9" w14:textId="5866D22A" w:rsidR="00A0259B" w:rsidRPr="004F222C" w:rsidRDefault="00A0259B" w:rsidP="00A0259B">
      <w:pPr>
        <w:pStyle w:val="Lgende"/>
        <w:jc w:val="center"/>
      </w:pPr>
      <w:bookmarkStart w:id="54" w:name="_Toc11679992"/>
      <w:r>
        <w:t xml:space="preserve">Figure </w:t>
      </w:r>
      <w:fldSimple w:instr=" SEQ Figure \* ARABIC ">
        <w:r w:rsidR="00833C8E">
          <w:rPr>
            <w:noProof/>
          </w:rPr>
          <w:t>8</w:t>
        </w:r>
      </w:fldSimple>
      <w:r>
        <w:t xml:space="preserve"> - Vue des katas, </w:t>
      </w:r>
      <w:proofErr w:type="spellStart"/>
      <w:r>
        <w:t>Monji</w:t>
      </w:r>
      <w:proofErr w:type="spellEnd"/>
      <w:r>
        <w:t xml:space="preserve"> (A</w:t>
      </w:r>
      <w:r w:rsidR="003976A3">
        <w:t>V</w:t>
      </w:r>
      <w:r>
        <w:t>, 2019)</w:t>
      </w:r>
      <w:bookmarkEnd w:id="54"/>
    </w:p>
    <w:p w14:paraId="2BFD6C7D" w14:textId="77777777" w:rsidR="004F222C" w:rsidRPr="004F222C" w:rsidRDefault="004F222C" w:rsidP="004F222C"/>
    <w:p w14:paraId="57756EB2" w14:textId="1E90E9BA" w:rsidR="004F222C" w:rsidRDefault="0044654D" w:rsidP="0044654D">
      <w:pPr>
        <w:pStyle w:val="VRAINORMAL"/>
        <w:ind w:firstLine="0"/>
      </w:pPr>
      <w:r w:rsidRPr="009128D2">
        <w:rPr>
          <w:color w:val="FF0000"/>
        </w:rPr>
        <w:t>Les</w:t>
      </w:r>
      <w:r w:rsidR="00A0259B" w:rsidRPr="009128D2">
        <w:rPr>
          <w:color w:val="FF0000"/>
        </w:rPr>
        <w:t xml:space="preserve"> kata</w:t>
      </w:r>
      <w:r w:rsidRPr="009128D2">
        <w:rPr>
          <w:color w:val="FF0000"/>
        </w:rPr>
        <w:t>s</w:t>
      </w:r>
      <w:r w:rsidR="00A0259B" w:rsidRPr="009128D2">
        <w:rPr>
          <w:color w:val="FF0000"/>
        </w:rPr>
        <w:t xml:space="preserve"> </w:t>
      </w:r>
      <w:r w:rsidRPr="009128D2">
        <w:rPr>
          <w:color w:val="FF0000"/>
        </w:rPr>
        <w:t>sont</w:t>
      </w:r>
      <w:r w:rsidR="00A0259B" w:rsidRPr="009128D2">
        <w:rPr>
          <w:color w:val="FF0000"/>
        </w:rPr>
        <w:t xml:space="preserve"> </w:t>
      </w:r>
      <w:r w:rsidRPr="009128D2">
        <w:rPr>
          <w:color w:val="FF0000"/>
        </w:rPr>
        <w:t>des</w:t>
      </w:r>
      <w:r w:rsidR="00A0259B" w:rsidRPr="009128D2">
        <w:rPr>
          <w:color w:val="FF0000"/>
        </w:rPr>
        <w:t xml:space="preserve"> exer</w:t>
      </w:r>
      <w:r w:rsidRPr="009128D2">
        <w:rPr>
          <w:color w:val="FF0000"/>
        </w:rPr>
        <w:t>cices créés p</w:t>
      </w:r>
      <w:r>
        <w:t xml:space="preserve">ar un Sensei, auxquels un </w:t>
      </w:r>
      <w:proofErr w:type="spellStart"/>
      <w:r>
        <w:t>Monji</w:t>
      </w:r>
      <w:proofErr w:type="spellEnd"/>
      <w:r>
        <w:t xml:space="preserve"> ou un autre Sensei peut participer, ils permettent de faire évoluer </w:t>
      </w:r>
      <w:r w:rsidR="003976A3">
        <w:t>la</w:t>
      </w:r>
      <w:r>
        <w:t xml:space="preserve"> progression</w:t>
      </w:r>
      <w:r w:rsidR="003976A3">
        <w:t xml:space="preserve"> d’un utilisateur</w:t>
      </w:r>
      <w:r>
        <w:t xml:space="preserve"> dans un programme, en le</w:t>
      </w:r>
      <w:r w:rsidR="00B54075">
        <w:t>s</w:t>
      </w:r>
      <w:r>
        <w:t xml:space="preserve"> </w:t>
      </w:r>
      <w:r w:rsidR="00B54075">
        <w:t>réalisant</w:t>
      </w:r>
      <w:r>
        <w:t>.</w:t>
      </w:r>
      <w:r w:rsidR="00B54075">
        <w:t xml:space="preserve"> De plus, ils sont eux aussi agencé sous forme de carte (</w:t>
      </w:r>
      <w:r w:rsidR="00CB3BF3">
        <w:t>voir figure N</w:t>
      </w:r>
      <w:r w:rsidR="00B54075">
        <w:t>), pour maintenir une cohérence dans l’affichage des ressources.</w:t>
      </w:r>
    </w:p>
    <w:p w14:paraId="30491619" w14:textId="77777777" w:rsidR="00B54075" w:rsidRPr="004F222C" w:rsidRDefault="00B54075" w:rsidP="0044654D">
      <w:pPr>
        <w:pStyle w:val="VRAINORMAL"/>
        <w:ind w:firstLine="0"/>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531"/>
        <w:gridCol w:w="4531"/>
      </w:tblGrid>
      <w:tr w:rsidR="00341B45" w14:paraId="12AC22ED" w14:textId="77777777" w:rsidTr="00341B45">
        <w:tc>
          <w:tcPr>
            <w:tcW w:w="4531" w:type="dxa"/>
          </w:tcPr>
          <w:p w14:paraId="100C6FF9" w14:textId="5905211B" w:rsidR="00341B45" w:rsidRDefault="00341B45" w:rsidP="00341B45">
            <w:pPr>
              <w:keepNext/>
              <w:jc w:val="center"/>
            </w:pPr>
            <w:r>
              <w:rPr>
                <w:noProof/>
              </w:rPr>
              <w:drawing>
                <wp:inline distT="0" distB="0" distL="0" distR="0" wp14:anchorId="34D3FCB9" wp14:editId="1965B21D">
                  <wp:extent cx="2295488" cy="1216152"/>
                  <wp:effectExtent l="0" t="0" r="3810" b="317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apture d’écran 2019-06-16 à 09.40.5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23652" cy="1231073"/>
                          </a:xfrm>
                          <a:prstGeom prst="rect">
                            <a:avLst/>
                          </a:prstGeom>
                        </pic:spPr>
                      </pic:pic>
                    </a:graphicData>
                  </a:graphic>
                </wp:inline>
              </w:drawing>
            </w:r>
          </w:p>
          <w:p w14:paraId="251B2209" w14:textId="060A391F" w:rsidR="00341B45" w:rsidRDefault="00341B45" w:rsidP="00341B45">
            <w:pPr>
              <w:pStyle w:val="Lgende"/>
              <w:jc w:val="center"/>
            </w:pPr>
            <w:bookmarkStart w:id="55" w:name="_Toc11679993"/>
            <w:r>
              <w:t xml:space="preserve">Figure </w:t>
            </w:r>
            <w:fldSimple w:instr=" SEQ Figure \* ARABIC ">
              <w:r w:rsidR="00833C8E">
                <w:rPr>
                  <w:noProof/>
                </w:rPr>
                <w:t>9</w:t>
              </w:r>
            </w:fldSimple>
            <w:r>
              <w:t xml:space="preserve"> - </w:t>
            </w:r>
            <w:proofErr w:type="spellStart"/>
            <w:r>
              <w:t>Uu</w:t>
            </w:r>
            <w:proofErr w:type="spellEnd"/>
            <w:r>
              <w:t xml:space="preserve"> kata, utilisateur Sensei (A</w:t>
            </w:r>
            <w:r w:rsidR="003976A3">
              <w:t>V</w:t>
            </w:r>
            <w:r>
              <w:t>, 2019)</w:t>
            </w:r>
            <w:bookmarkEnd w:id="55"/>
          </w:p>
        </w:tc>
        <w:tc>
          <w:tcPr>
            <w:tcW w:w="4531" w:type="dxa"/>
          </w:tcPr>
          <w:p w14:paraId="5B539D4F" w14:textId="77777777" w:rsidR="00341B45" w:rsidRDefault="00341B45" w:rsidP="00341B45"/>
          <w:p w14:paraId="3A4A40C8" w14:textId="5C37D925" w:rsidR="00341B45" w:rsidRDefault="00341B45" w:rsidP="004B4747">
            <w:pPr>
              <w:pStyle w:val="Paragraphedeliste"/>
              <w:numPr>
                <w:ilvl w:val="0"/>
                <w:numId w:val="27"/>
              </w:numPr>
            </w:pPr>
            <w:r>
              <w:t>Titre</w:t>
            </w:r>
          </w:p>
          <w:p w14:paraId="3C0A4B65" w14:textId="7B0DD910" w:rsidR="00341B45" w:rsidRDefault="00CB3BF3" w:rsidP="004B4747">
            <w:pPr>
              <w:pStyle w:val="Paragraphedeliste"/>
              <w:numPr>
                <w:ilvl w:val="0"/>
                <w:numId w:val="27"/>
              </w:numPr>
            </w:pPr>
            <w:r>
              <w:t>L’état</w:t>
            </w:r>
          </w:p>
          <w:p w14:paraId="2E4374C1" w14:textId="77777777" w:rsidR="00341B45" w:rsidRDefault="00341B45" w:rsidP="004B4747">
            <w:pPr>
              <w:pStyle w:val="Paragraphedeliste"/>
              <w:numPr>
                <w:ilvl w:val="0"/>
                <w:numId w:val="27"/>
              </w:numPr>
            </w:pPr>
            <w:r>
              <w:t xml:space="preserve">Niveau de difficulté </w:t>
            </w:r>
          </w:p>
          <w:p w14:paraId="1CF58997" w14:textId="41CD64B2" w:rsidR="00341B45" w:rsidRDefault="00341B45" w:rsidP="004B4747">
            <w:pPr>
              <w:pStyle w:val="Paragraphedeliste"/>
              <w:numPr>
                <w:ilvl w:val="0"/>
                <w:numId w:val="27"/>
              </w:numPr>
            </w:pPr>
            <w:r>
              <w:t>Menu du gestion, si authentifié en Sensei</w:t>
            </w:r>
          </w:p>
        </w:tc>
      </w:tr>
    </w:tbl>
    <w:p w14:paraId="27CF97FD" w14:textId="77777777" w:rsidR="002E1A0A" w:rsidRDefault="002E1A0A" w:rsidP="004F222C">
      <w:pPr>
        <w:jc w:val="both"/>
      </w:pPr>
    </w:p>
    <w:p w14:paraId="7ACD467D" w14:textId="77777777" w:rsidR="002E1A0A" w:rsidRDefault="002E1A0A" w:rsidP="004F222C">
      <w:pPr>
        <w:jc w:val="both"/>
        <w:rPr>
          <w:rFonts w:ascii="Arial" w:hAnsi="Arial" w:cs="Arial"/>
          <w:b/>
          <w:bCs/>
          <w:color w:val="000000"/>
          <w:sz w:val="22"/>
          <w:szCs w:val="22"/>
        </w:rPr>
      </w:pPr>
    </w:p>
    <w:p w14:paraId="6BD5D980" w14:textId="4DA46EE9" w:rsidR="002E1A0A" w:rsidRDefault="00CB3BF3" w:rsidP="00CB3BF3">
      <w:pPr>
        <w:pStyle w:val="VRAINORMAL"/>
        <w:ind w:firstLine="0"/>
      </w:pPr>
      <w:r>
        <w:t>Il existe deux types de kata, les katas à réaliser, et les kata faisant le descriptif des objectifs du programme.</w:t>
      </w:r>
    </w:p>
    <w:p w14:paraId="0171DC3A" w14:textId="2A6F254D" w:rsidR="004F222C" w:rsidRPr="004F222C" w:rsidRDefault="00CB3BF3" w:rsidP="002E1A0A">
      <w:pPr>
        <w:pStyle w:val="Titre2"/>
      </w:pPr>
      <w:bookmarkStart w:id="56" w:name="_Toc11680316"/>
      <w:r>
        <w:lastRenderedPageBreak/>
        <w:t>Les états</w:t>
      </w:r>
      <w:bookmarkEnd w:id="56"/>
    </w:p>
    <w:p w14:paraId="081A3C65" w14:textId="19CDBA54" w:rsidR="004F222C" w:rsidRPr="004F222C" w:rsidRDefault="004F222C" w:rsidP="002E1A0A">
      <w:pPr>
        <w:pStyle w:val="VRAINORMAL"/>
        <w:ind w:firstLine="0"/>
      </w:pPr>
      <w:r w:rsidRPr="004F222C">
        <w:t xml:space="preserve">Les katas se divisent en plusieurs </w:t>
      </w:r>
      <w:r w:rsidR="00CB3BF3">
        <w:t>états</w:t>
      </w:r>
      <w:r w:rsidRPr="004F222C">
        <w:t xml:space="preserve"> </w:t>
      </w:r>
      <w:r w:rsidR="00BD328C">
        <w:t>caractérisé</w:t>
      </w:r>
      <w:r w:rsidR="00CB3BF3">
        <w:t>s</w:t>
      </w:r>
      <w:r w:rsidR="00BD328C">
        <w:t xml:space="preserve"> </w:t>
      </w:r>
      <w:r w:rsidR="00BD328C" w:rsidRPr="004F222C">
        <w:t>d’un code</w:t>
      </w:r>
      <w:r w:rsidR="00BD328C">
        <w:t xml:space="preserve"> de</w:t>
      </w:r>
      <w:r w:rsidR="00BD328C" w:rsidRPr="004F222C">
        <w:t xml:space="preserve"> couleur pour les identifier rapidement</w:t>
      </w:r>
      <w:r w:rsidR="00CB3BF3">
        <w:t xml:space="preserve"> </w:t>
      </w:r>
      <w:r w:rsidR="00CB3BF3" w:rsidRPr="00BD328C">
        <w:rPr>
          <w:color w:val="FF0000"/>
        </w:rPr>
        <w:t>(Voir Tableau N)</w:t>
      </w:r>
      <w:r w:rsidR="00CB3BF3">
        <w:t>. Ils permettent d’indiquer simplement à l’utilisateur sa progression sur un kata.</w:t>
      </w:r>
    </w:p>
    <w:p w14:paraId="718B9F51" w14:textId="77777777" w:rsidR="004F222C" w:rsidRPr="004F222C" w:rsidRDefault="004F222C" w:rsidP="004F222C"/>
    <w:tbl>
      <w:tblPr>
        <w:tblW w:w="9026" w:type="dxa"/>
        <w:tblCellMar>
          <w:top w:w="15" w:type="dxa"/>
          <w:left w:w="15" w:type="dxa"/>
          <w:bottom w:w="15" w:type="dxa"/>
          <w:right w:w="15" w:type="dxa"/>
        </w:tblCellMar>
        <w:tblLook w:val="04A0" w:firstRow="1" w:lastRow="0" w:firstColumn="1" w:lastColumn="0" w:noHBand="0" w:noVBand="1"/>
      </w:tblPr>
      <w:tblGrid>
        <w:gridCol w:w="1454"/>
        <w:gridCol w:w="3251"/>
        <w:gridCol w:w="4321"/>
      </w:tblGrid>
      <w:tr w:rsidR="004F222C" w:rsidRPr="004F222C" w14:paraId="59F854DA" w14:textId="77777777" w:rsidTr="00DE61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6BEDB6" w14:textId="77777777" w:rsidR="004F222C" w:rsidRPr="004F222C" w:rsidRDefault="004F222C" w:rsidP="00364E04">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8B23FB" w14:textId="77777777" w:rsidR="004F222C" w:rsidRPr="004F222C" w:rsidRDefault="004F222C" w:rsidP="00364E04">
            <w:pPr>
              <w:pStyle w:val="VRAINORMAL"/>
              <w:ind w:firstLine="0"/>
            </w:pPr>
            <w:r w:rsidRPr="004F222C">
              <w:t>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F004E2" w14:textId="77777777" w:rsidR="004F222C" w:rsidRPr="004F222C" w:rsidRDefault="004F222C" w:rsidP="00364E04">
            <w:pPr>
              <w:pStyle w:val="VRAINORMAL"/>
              <w:ind w:firstLine="0"/>
            </w:pPr>
            <w:r w:rsidRPr="004F222C">
              <w:t>Description</w:t>
            </w:r>
          </w:p>
        </w:tc>
      </w:tr>
      <w:tr w:rsidR="004F222C" w:rsidRPr="004F222C" w14:paraId="2295CD21"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26DC07B0" w14:textId="77777777" w:rsidR="004F222C" w:rsidRPr="004F222C" w:rsidRDefault="004F222C" w:rsidP="00BD328C">
            <w:pPr>
              <w:pStyle w:val="VRAINORMAL"/>
              <w:ind w:firstLine="0"/>
              <w:jc w:val="center"/>
            </w:pPr>
            <w:r w:rsidRPr="004F222C">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FB244"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6D7E8" w14:textId="77777777" w:rsidR="004F222C" w:rsidRPr="004F222C" w:rsidRDefault="004F222C" w:rsidP="00DE615E">
            <w:pPr>
              <w:pStyle w:val="VRAINORMAL"/>
              <w:ind w:firstLine="0"/>
            </w:pPr>
            <w:r w:rsidRPr="004F222C">
              <w:t>L’utilisateur n’a pas encore cliqué sur la carte du kata en question</w:t>
            </w:r>
          </w:p>
        </w:tc>
      </w:tr>
      <w:tr w:rsidR="004F222C" w:rsidRPr="004F222C" w14:paraId="25C529F0"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67EB298D" w14:textId="77777777" w:rsidR="004F222C" w:rsidRPr="004F222C" w:rsidRDefault="004F222C" w:rsidP="00BD328C">
            <w:pPr>
              <w:pStyle w:val="VRAINORMAL"/>
              <w:ind w:firstLine="0"/>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A5F9C3" w14:textId="77777777" w:rsidR="004F222C" w:rsidRPr="004F222C" w:rsidRDefault="004F222C" w:rsidP="00DE615E">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6B8B20" w14:textId="77777777" w:rsidR="004F222C" w:rsidRPr="004F222C" w:rsidRDefault="004F222C" w:rsidP="00DE615E">
            <w:pPr>
              <w:pStyle w:val="VRAINORMAL"/>
              <w:ind w:firstLine="0"/>
            </w:pPr>
            <w:r w:rsidRPr="004F222C">
              <w:t>Le kata est en cours de réalisation</w:t>
            </w:r>
          </w:p>
        </w:tc>
      </w:tr>
      <w:tr w:rsidR="004F222C" w:rsidRPr="004F222C" w14:paraId="1E305ECA"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17E69177" w14:textId="77777777" w:rsidR="004F222C" w:rsidRPr="004F222C" w:rsidRDefault="004F222C" w:rsidP="00BD328C">
            <w:pPr>
              <w:pStyle w:val="VRAINORMAL"/>
              <w:ind w:firstLine="0"/>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73B54" w14:textId="345D5B87" w:rsidR="004F222C" w:rsidRPr="004F222C" w:rsidRDefault="00CB3BF3" w:rsidP="00DE615E">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5BC8BA" w14:textId="46CE3DCB" w:rsidR="004F222C" w:rsidRPr="004F222C" w:rsidRDefault="004F222C" w:rsidP="00DE615E">
            <w:pPr>
              <w:pStyle w:val="VRAINORMAL"/>
              <w:ind w:firstLine="0"/>
            </w:pPr>
            <w:r w:rsidRPr="004F222C">
              <w:t xml:space="preserve">L’utilisateur </w:t>
            </w:r>
            <w:r w:rsidR="0041083E">
              <w:t xml:space="preserve">a </w:t>
            </w:r>
            <w:r w:rsidRPr="004F222C">
              <w:t>réussi son kata, sa solution est enregistrée sur le serveur</w:t>
            </w:r>
          </w:p>
        </w:tc>
      </w:tr>
      <w:tr w:rsidR="004F222C" w:rsidRPr="004F222C" w14:paraId="0EA7A282"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40B12F58" w14:textId="77777777" w:rsidR="004F222C" w:rsidRPr="004F222C" w:rsidRDefault="004F222C" w:rsidP="00BD328C">
            <w:pPr>
              <w:pStyle w:val="VRAINORMAL"/>
              <w:ind w:firstLine="0"/>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721324" w14:textId="16C136D3" w:rsidR="004F222C" w:rsidRPr="004F222C" w:rsidRDefault="004F222C" w:rsidP="00DE615E">
            <w:pPr>
              <w:pStyle w:val="VRAINORMAL"/>
              <w:ind w:firstLine="0"/>
            </w:pPr>
            <w:r w:rsidRPr="004F222C">
              <w:t xml:space="preserve">Abandonner </w:t>
            </w:r>
            <w:r w:rsidR="00CB3BF3">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55338D" w14:textId="15FB0C55" w:rsidR="004F222C" w:rsidRPr="004F222C" w:rsidRDefault="004F222C" w:rsidP="00DE615E">
            <w:pPr>
              <w:pStyle w:val="VRAINORMAL"/>
              <w:ind w:firstLine="0"/>
            </w:pPr>
            <w:r w:rsidRPr="004F222C">
              <w:t>L’utilisateur à abandonner le kata, il débloque la solution</w:t>
            </w:r>
          </w:p>
        </w:tc>
      </w:tr>
      <w:tr w:rsidR="004F222C" w:rsidRPr="004F222C" w14:paraId="7C763488"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012197C" w14:textId="77777777" w:rsidR="004F222C" w:rsidRPr="004F222C" w:rsidRDefault="004F222C" w:rsidP="00BD328C">
            <w:pPr>
              <w:pStyle w:val="VRAINORMAL"/>
              <w:ind w:firstLine="0"/>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689617"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2EDB7" w14:textId="77777777" w:rsidR="004F222C" w:rsidRPr="004F222C" w:rsidRDefault="004F222C" w:rsidP="00DE615E">
            <w:pPr>
              <w:pStyle w:val="VRAINORMAL"/>
              <w:ind w:firstLine="0"/>
            </w:pPr>
            <w:r w:rsidRPr="004F222C">
              <w:t>Le kata nommé “GOAL” (optionnel), doit-être lu, c’est les objectifs du programme</w:t>
            </w:r>
          </w:p>
        </w:tc>
      </w:tr>
      <w:tr w:rsidR="004F222C" w:rsidRPr="004F222C" w14:paraId="461828D6"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DCA484E" w14:textId="77777777" w:rsidR="004F222C" w:rsidRPr="004F222C" w:rsidRDefault="004F222C" w:rsidP="00BD328C">
            <w:pPr>
              <w:pStyle w:val="VRAINORMAL"/>
              <w:ind w:firstLine="0"/>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44BEC4" w14:textId="77777777" w:rsidR="004F222C" w:rsidRPr="004F222C" w:rsidRDefault="004F222C" w:rsidP="00DE615E">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57244B" w14:textId="47B8C219" w:rsidR="004F222C" w:rsidRPr="004F222C" w:rsidRDefault="004F222C" w:rsidP="00DE615E">
            <w:pPr>
              <w:pStyle w:val="VRAINORMAL"/>
              <w:ind w:firstLine="0"/>
            </w:pPr>
            <w:r w:rsidRPr="004F222C">
              <w:t>L’utilisateur a pris connaissance des objectifs du programme</w:t>
            </w:r>
          </w:p>
        </w:tc>
      </w:tr>
      <w:tr w:rsidR="00DE615E" w:rsidRPr="004F222C" w14:paraId="34F1D347"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0984E3"/>
            <w:tcMar>
              <w:top w:w="100" w:type="dxa"/>
              <w:left w:w="100" w:type="dxa"/>
              <w:bottom w:w="100" w:type="dxa"/>
              <w:right w:w="100" w:type="dxa"/>
            </w:tcMar>
            <w:vAlign w:val="center"/>
          </w:tcPr>
          <w:p w14:paraId="2B81A9DC" w14:textId="1175640F" w:rsidR="00DE615E" w:rsidRPr="004F222C" w:rsidRDefault="00DE615E" w:rsidP="00BD328C">
            <w:pPr>
              <w:pStyle w:val="VRAINORMAL"/>
              <w:ind w:firstLine="0"/>
              <w:jc w:val="center"/>
            </w:pPr>
            <w:r>
              <w:t>DISAB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5E3530" w14:textId="0AF772E9" w:rsidR="00DE615E" w:rsidRPr="004F222C" w:rsidRDefault="00DE615E" w:rsidP="00DE615E">
            <w:pPr>
              <w:pStyle w:val="VRAINORMAL"/>
              <w:ind w:firstLine="0"/>
            </w:pPr>
            <w:r>
              <w:t xml:space="preserve">Le </w:t>
            </w:r>
            <w:proofErr w:type="spellStart"/>
            <w:r>
              <w:t>sensei</w:t>
            </w:r>
            <w:proofErr w:type="spellEnd"/>
            <w:r>
              <w:t xml:space="preserve"> à </w:t>
            </w:r>
            <w:r w:rsidR="002E1A0A">
              <w:t>désactivé</w:t>
            </w:r>
            <w:r>
              <w:t xml:space="preserve"> le kata</w:t>
            </w:r>
            <w:r w:rsidR="00BD328C">
              <w:t xml:space="preserve"> (visible au Sensei seule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2B4B3A" w14:textId="6F4F13D5" w:rsidR="00DE615E" w:rsidRPr="004F222C" w:rsidRDefault="00BD328C" w:rsidP="00BD328C">
            <w:pPr>
              <w:pStyle w:val="VRAINORMAL"/>
              <w:ind w:firstLine="0"/>
            </w:pPr>
            <w:r>
              <w:t>Le Sensei désactive un kata</w:t>
            </w:r>
          </w:p>
        </w:tc>
      </w:tr>
    </w:tbl>
    <w:p w14:paraId="27E3808C" w14:textId="6B3FA73F" w:rsidR="004F222C" w:rsidRPr="004F222C" w:rsidRDefault="00BD328C" w:rsidP="00427573">
      <w:pPr>
        <w:pStyle w:val="Lgende"/>
        <w:jc w:val="center"/>
      </w:pPr>
      <w:bookmarkStart w:id="57" w:name="_Toc11680069"/>
      <w:r>
        <w:t xml:space="preserve">Tableau </w:t>
      </w:r>
      <w:fldSimple w:instr=" SEQ Tableau \* ARABIC ">
        <w:r w:rsidR="007C1FFA">
          <w:rPr>
            <w:noProof/>
          </w:rPr>
          <w:t>2</w:t>
        </w:r>
      </w:fldSimple>
      <w:r>
        <w:t xml:space="preserve"> - Les </w:t>
      </w:r>
      <w:proofErr w:type="spellStart"/>
      <w:r>
        <w:t>differents</w:t>
      </w:r>
      <w:proofErr w:type="spellEnd"/>
      <w:r>
        <w:t xml:space="preserve"> </w:t>
      </w:r>
      <w:proofErr w:type="spellStart"/>
      <w:r>
        <w:t>status</w:t>
      </w:r>
      <w:proofErr w:type="spellEnd"/>
      <w:r>
        <w:t xml:space="preserve"> d'un kata</w:t>
      </w:r>
      <w:bookmarkEnd w:id="57"/>
    </w:p>
    <w:p w14:paraId="3E7FDCF2" w14:textId="77777777" w:rsidR="004F222C" w:rsidRPr="004F222C" w:rsidRDefault="004F222C" w:rsidP="004F222C"/>
    <w:p w14:paraId="23641F28" w14:textId="77777777" w:rsidR="00CB3BF3" w:rsidRDefault="00CB3BF3" w:rsidP="004F222C">
      <w:pPr>
        <w:jc w:val="both"/>
        <w:rPr>
          <w:rFonts w:ascii="Arial" w:hAnsi="Arial" w:cs="Arial"/>
          <w:b/>
          <w:bCs/>
          <w:color w:val="000000"/>
          <w:sz w:val="22"/>
          <w:szCs w:val="22"/>
        </w:rPr>
      </w:pPr>
    </w:p>
    <w:p w14:paraId="106395A1" w14:textId="77777777" w:rsidR="00CB3BF3" w:rsidRDefault="00CB3BF3" w:rsidP="004F222C">
      <w:pPr>
        <w:jc w:val="both"/>
        <w:rPr>
          <w:rFonts w:ascii="Arial" w:hAnsi="Arial" w:cs="Arial"/>
          <w:b/>
          <w:bCs/>
          <w:color w:val="000000"/>
          <w:sz w:val="22"/>
          <w:szCs w:val="22"/>
        </w:rPr>
      </w:pPr>
    </w:p>
    <w:p w14:paraId="7EC1C621" w14:textId="77777777" w:rsidR="00CB3BF3" w:rsidRDefault="00CB3BF3" w:rsidP="004F222C">
      <w:pPr>
        <w:jc w:val="both"/>
        <w:rPr>
          <w:rFonts w:ascii="Arial" w:hAnsi="Arial" w:cs="Arial"/>
          <w:b/>
          <w:bCs/>
          <w:color w:val="000000"/>
          <w:sz w:val="22"/>
          <w:szCs w:val="22"/>
        </w:rPr>
      </w:pPr>
    </w:p>
    <w:p w14:paraId="69BDAAC9" w14:textId="77777777" w:rsidR="00CB3BF3" w:rsidRDefault="00CB3BF3" w:rsidP="004F222C">
      <w:pPr>
        <w:jc w:val="both"/>
        <w:rPr>
          <w:rFonts w:ascii="Arial" w:hAnsi="Arial" w:cs="Arial"/>
          <w:b/>
          <w:bCs/>
          <w:color w:val="000000"/>
          <w:sz w:val="22"/>
          <w:szCs w:val="22"/>
        </w:rPr>
      </w:pPr>
    </w:p>
    <w:p w14:paraId="52592490" w14:textId="77777777" w:rsidR="00B04FBE" w:rsidRPr="00B04FBE" w:rsidRDefault="00B04FBE" w:rsidP="00B04FBE">
      <w:pPr>
        <w:jc w:val="both"/>
        <w:rPr>
          <w:color w:val="FF0000"/>
        </w:rPr>
      </w:pPr>
      <w:r w:rsidRPr="00B04FBE">
        <w:rPr>
          <w:rFonts w:ascii="Arial" w:hAnsi="Arial" w:cs="Arial"/>
          <w:b/>
          <w:bCs/>
          <w:color w:val="FF0000"/>
          <w:sz w:val="22"/>
          <w:szCs w:val="22"/>
        </w:rPr>
        <w:t>implémentation</w:t>
      </w:r>
    </w:p>
    <w:p w14:paraId="3EDDC662" w14:textId="0606811A" w:rsidR="00CB3BF3" w:rsidRPr="00B04FBE" w:rsidRDefault="00B04FBE" w:rsidP="004B4747">
      <w:pPr>
        <w:numPr>
          <w:ilvl w:val="0"/>
          <w:numId w:val="9"/>
        </w:numPr>
        <w:jc w:val="both"/>
        <w:textAlignment w:val="baseline"/>
        <w:rPr>
          <w:rFonts w:ascii="Arial" w:hAnsi="Arial" w:cs="Arial"/>
          <w:b/>
          <w:bCs/>
          <w:color w:val="FF0000"/>
          <w:sz w:val="22"/>
          <w:szCs w:val="22"/>
        </w:rPr>
      </w:pPr>
      <w:proofErr w:type="spellStart"/>
      <w:r w:rsidRPr="00B04FBE">
        <w:rPr>
          <w:rFonts w:ascii="Arial" w:hAnsi="Arial" w:cs="Arial"/>
          <w:b/>
          <w:bCs/>
          <w:color w:val="FF0000"/>
          <w:sz w:val="22"/>
          <w:szCs w:val="22"/>
        </w:rPr>
        <w:t>Missing</w:t>
      </w:r>
      <w:proofErr w:type="spellEnd"/>
      <w:r w:rsidRPr="00B04FBE">
        <w:rPr>
          <w:rFonts w:ascii="Arial" w:hAnsi="Arial" w:cs="Arial"/>
          <w:b/>
          <w:bCs/>
          <w:color w:val="FF0000"/>
          <w:sz w:val="22"/>
          <w:szCs w:val="22"/>
        </w:rPr>
        <w:t xml:space="preserve"> </w:t>
      </w:r>
      <w:proofErr w:type="spellStart"/>
      <w:r w:rsidRPr="00B04FBE">
        <w:rPr>
          <w:rFonts w:ascii="Arial" w:hAnsi="Arial" w:cs="Arial"/>
          <w:b/>
          <w:bCs/>
          <w:color w:val="FF0000"/>
          <w:sz w:val="22"/>
          <w:szCs w:val="22"/>
        </w:rPr>
        <w:t>diagram</w:t>
      </w:r>
      <w:proofErr w:type="spellEnd"/>
      <w:r w:rsidRPr="00B04FBE">
        <w:rPr>
          <w:rFonts w:ascii="Arial" w:hAnsi="Arial" w:cs="Arial"/>
          <w:b/>
          <w:bCs/>
          <w:color w:val="FF0000"/>
          <w:sz w:val="22"/>
          <w:szCs w:val="22"/>
        </w:rPr>
        <w:t xml:space="preserve"> JE SAIS PAS ENCORE OU METTRE</w:t>
      </w:r>
      <w:r>
        <w:rPr>
          <w:rFonts w:ascii="Arial" w:hAnsi="Arial" w:cs="Arial"/>
          <w:b/>
          <w:bCs/>
          <w:color w:val="FF0000"/>
          <w:sz w:val="22"/>
          <w:szCs w:val="22"/>
        </w:rPr>
        <w:t xml:space="preserve"> Peut être avant </w:t>
      </w:r>
      <w:proofErr w:type="spellStart"/>
      <w:r>
        <w:rPr>
          <w:rFonts w:ascii="Arial" w:hAnsi="Arial" w:cs="Arial"/>
          <w:b/>
          <w:bCs/>
          <w:color w:val="FF0000"/>
          <w:sz w:val="22"/>
          <w:szCs w:val="22"/>
        </w:rPr>
        <w:t>introducion</w:t>
      </w:r>
      <w:proofErr w:type="spellEnd"/>
      <w:r>
        <w:rPr>
          <w:rFonts w:ascii="Arial" w:hAnsi="Arial" w:cs="Arial"/>
          <w:b/>
          <w:bCs/>
          <w:color w:val="FF0000"/>
          <w:sz w:val="22"/>
          <w:szCs w:val="22"/>
        </w:rPr>
        <w:t xml:space="preserve">, faire un </w:t>
      </w:r>
      <w:proofErr w:type="spellStart"/>
      <w:r>
        <w:rPr>
          <w:rFonts w:ascii="Arial" w:hAnsi="Arial" w:cs="Arial"/>
          <w:b/>
          <w:bCs/>
          <w:color w:val="FF0000"/>
          <w:sz w:val="22"/>
          <w:szCs w:val="22"/>
        </w:rPr>
        <w:t>préembule</w:t>
      </w:r>
      <w:proofErr w:type="spellEnd"/>
      <w:r>
        <w:rPr>
          <w:rFonts w:ascii="Arial" w:hAnsi="Arial" w:cs="Arial"/>
          <w:b/>
          <w:bCs/>
          <w:color w:val="FF0000"/>
          <w:sz w:val="22"/>
          <w:szCs w:val="22"/>
        </w:rPr>
        <w:t xml:space="preserve"> de ce qui sera abordé dans le chapitre, puis balancer le diagramme de classe, puis interface puis implémentation</w:t>
      </w:r>
    </w:p>
    <w:p w14:paraId="5DE52326" w14:textId="77777777" w:rsidR="00CB3BF3" w:rsidRDefault="00CB3BF3" w:rsidP="004F222C">
      <w:pPr>
        <w:jc w:val="both"/>
        <w:rPr>
          <w:rFonts w:ascii="Arial" w:hAnsi="Arial" w:cs="Arial"/>
          <w:b/>
          <w:bCs/>
          <w:color w:val="000000"/>
          <w:sz w:val="22"/>
          <w:szCs w:val="22"/>
        </w:rPr>
      </w:pPr>
    </w:p>
    <w:p w14:paraId="315B7F54" w14:textId="4AEBD558" w:rsidR="004F222C" w:rsidRDefault="00B04FBE" w:rsidP="00CB3BF3">
      <w:pPr>
        <w:pStyle w:val="Titre2"/>
      </w:pPr>
      <w:bookmarkStart w:id="58" w:name="_Toc11680317"/>
      <w:r>
        <w:t>Interface de réalisation</w:t>
      </w:r>
      <w:r w:rsidR="004F222C" w:rsidRPr="004F222C">
        <w:t xml:space="preserve"> d’un Kata</w:t>
      </w:r>
      <w:bookmarkEnd w:id="58"/>
    </w:p>
    <w:p w14:paraId="1756F2F9" w14:textId="08717ADD" w:rsidR="00B04FBE" w:rsidRDefault="00B04FBE" w:rsidP="00B04FBE">
      <w:pPr>
        <w:pStyle w:val="VRAINORMAL"/>
        <w:ind w:firstLine="0"/>
      </w:pPr>
      <w:r>
        <w:t>Pour que l’utilisateur puisse réaliser un kata en ayant tous les outils en mains, j’ai dû imaginer une interface complète, mais simple (c’est dans ce genre de réflexion que l’analyse du marché s’est avérée très utile). L’objectif était de naturellement guider l’utilisateur sur la page, la lecture se faisant de haute en bas, et de droite à gauche, toutes les informations devaient apparaître dans un ordre cohérent.</w:t>
      </w:r>
    </w:p>
    <w:p w14:paraId="54646A82" w14:textId="105B3D9A" w:rsidR="00B04FBE" w:rsidRPr="00B04FBE" w:rsidRDefault="00B04FBE" w:rsidP="00B04FBE">
      <w:r>
        <w:t xml:space="preserve"> </w:t>
      </w:r>
    </w:p>
    <w:p w14:paraId="187982BA" w14:textId="4F3945FE" w:rsidR="009128D2" w:rsidRDefault="009128D2" w:rsidP="009128D2">
      <w:pPr>
        <w:keepNext/>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633EF950" wp14:editId="6AE5A827">
            <wp:extent cx="4810137" cy="4039200"/>
            <wp:effectExtent l="0" t="0" r="3175" b="0"/>
            <wp:docPr id="4" name="Image 4" descr="https://lh3.googleusercontent.com/rjdmqxA-gB6sFCM9wYjDQnEnjpmdCYrwxZ4uTQ1ODQUDpHwwxUDVeBFsQBNo_QMsUh6x0edtZ0_bfQ6BzVCrGCBoYY4gVEByyvKxud63BD9rTPT90UOcpUCgqyaatkn5tgYRkz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3.googleusercontent.com/rjdmqxA-gB6sFCM9wYjDQnEnjpmdCYrwxZ4uTQ1ODQUDpHwwxUDVeBFsQBNo_QMsUh6x0edtZ0_bfQ6BzVCrGCBoYY4gVEByyvKxud63BD9rTPT90UOcpUCgqyaatkn5tgYRkzHy"/>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15799" cy="4043955"/>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6B0A7AC5" w14:textId="7F9B6771" w:rsidR="004F222C" w:rsidRDefault="009128D2" w:rsidP="009128D2">
      <w:pPr>
        <w:pStyle w:val="Lgende"/>
        <w:jc w:val="center"/>
      </w:pPr>
      <w:bookmarkStart w:id="59" w:name="_Toc11679994"/>
      <w:r>
        <w:t xml:space="preserve">Figure </w:t>
      </w:r>
      <w:fldSimple w:instr=" SEQ Figure \* ARABIC ">
        <w:r w:rsidR="00833C8E">
          <w:rPr>
            <w:noProof/>
          </w:rPr>
          <w:t>10</w:t>
        </w:r>
      </w:fldSimple>
      <w:r>
        <w:t xml:space="preserve"> - Vue de la réalisation d'un kata (AV, 2019)</w:t>
      </w:r>
      <w:bookmarkEnd w:id="59"/>
    </w:p>
    <w:p w14:paraId="361F6017" w14:textId="67A64E31" w:rsidR="00B04FBE" w:rsidRDefault="00B04FBE" w:rsidP="00277FE3">
      <w:pPr>
        <w:pStyle w:val="VRAINORMAL"/>
        <w:ind w:firstLine="0"/>
      </w:pPr>
      <w:r>
        <w:t>L’interface est découpée en 3 parties :</w:t>
      </w:r>
    </w:p>
    <w:p w14:paraId="1EA42C49" w14:textId="77777777" w:rsidR="00277FE3" w:rsidRDefault="00B04FBE" w:rsidP="004B4747">
      <w:pPr>
        <w:pStyle w:val="VRAINORMAL"/>
        <w:numPr>
          <w:ilvl w:val="0"/>
          <w:numId w:val="29"/>
        </w:numPr>
      </w:pPr>
      <w:r>
        <w:t>L’en-tête</w:t>
      </w:r>
    </w:p>
    <w:p w14:paraId="1DA35C4F" w14:textId="77777777" w:rsidR="00277FE3" w:rsidRDefault="00277FE3" w:rsidP="004B4747">
      <w:pPr>
        <w:pStyle w:val="VRAINORMAL"/>
        <w:numPr>
          <w:ilvl w:val="0"/>
          <w:numId w:val="29"/>
        </w:numPr>
      </w:pPr>
      <w:r>
        <w:t>Les outils de réalisation</w:t>
      </w:r>
    </w:p>
    <w:p w14:paraId="2AF65C5F" w14:textId="36455A3B" w:rsidR="00277FE3" w:rsidRDefault="00277FE3" w:rsidP="004B4747">
      <w:pPr>
        <w:pStyle w:val="VRAINORMAL"/>
        <w:numPr>
          <w:ilvl w:val="0"/>
          <w:numId w:val="29"/>
        </w:numPr>
      </w:pPr>
      <w:r>
        <w:t>Les actions</w:t>
      </w:r>
    </w:p>
    <w:p w14:paraId="798DDE64" w14:textId="77777777" w:rsidR="00277FE3" w:rsidRPr="00B04FBE" w:rsidRDefault="00277FE3" w:rsidP="00277FE3">
      <w:pPr>
        <w:ind w:left="360"/>
      </w:pPr>
    </w:p>
    <w:p w14:paraId="20777094" w14:textId="77777777" w:rsidR="00FB5605" w:rsidRDefault="00FB5605" w:rsidP="00277FE3">
      <w:pPr>
        <w:pStyle w:val="VRAINORMAL"/>
        <w:ind w:firstLine="0"/>
        <w:rPr>
          <w:u w:val="single"/>
        </w:rPr>
      </w:pPr>
    </w:p>
    <w:p w14:paraId="5FF50550" w14:textId="77777777" w:rsidR="00FB5605" w:rsidRDefault="00FB5605" w:rsidP="00277FE3">
      <w:pPr>
        <w:pStyle w:val="VRAINORMAL"/>
        <w:ind w:firstLine="0"/>
        <w:rPr>
          <w:u w:val="single"/>
        </w:rPr>
      </w:pPr>
    </w:p>
    <w:p w14:paraId="1E71E7E5" w14:textId="77777777" w:rsidR="00FB5605" w:rsidRDefault="00FB5605" w:rsidP="00277FE3">
      <w:pPr>
        <w:pStyle w:val="VRAINORMAL"/>
        <w:ind w:firstLine="0"/>
        <w:rPr>
          <w:u w:val="single"/>
        </w:rPr>
      </w:pPr>
    </w:p>
    <w:p w14:paraId="54186B2A" w14:textId="55D9C546" w:rsidR="00B04FBE" w:rsidRPr="00277FE3" w:rsidRDefault="00277FE3" w:rsidP="00277FE3">
      <w:pPr>
        <w:pStyle w:val="VRAINORMAL"/>
        <w:ind w:firstLine="0"/>
        <w:rPr>
          <w:u w:val="single"/>
        </w:rPr>
      </w:pPr>
      <w:r w:rsidRPr="00277FE3">
        <w:rPr>
          <w:u w:val="single"/>
        </w:rPr>
        <w:lastRenderedPageBreak/>
        <w:t>L’en-tête</w:t>
      </w:r>
    </w:p>
    <w:p w14:paraId="71F8DC1E" w14:textId="12DA1163" w:rsidR="00277FE3" w:rsidRDefault="00277FE3" w:rsidP="00277FE3">
      <w:pPr>
        <w:pStyle w:val="VRAINORMAL"/>
        <w:ind w:firstLine="0"/>
      </w:pPr>
      <w:r>
        <w:t>L’en-tête contient un rappel contextuel du kata, à savoir son titre, le programme auquel il appartient, le Sensei et le langage. De plus, il contient le statut actuel du kata, et le nombre d’essai déjà effectué.</w:t>
      </w:r>
    </w:p>
    <w:p w14:paraId="52D9CA98" w14:textId="77777777" w:rsidR="00FB5605" w:rsidRDefault="00FB5605" w:rsidP="00277FE3">
      <w:pPr>
        <w:pStyle w:val="VRAINORMAL"/>
        <w:ind w:firstLine="0"/>
      </w:pPr>
    </w:p>
    <w:p w14:paraId="46B77696" w14:textId="2F3EC428" w:rsidR="00277FE3" w:rsidRPr="00277FE3" w:rsidRDefault="00277FE3" w:rsidP="00277FE3">
      <w:pPr>
        <w:rPr>
          <w:u w:val="single"/>
        </w:rPr>
      </w:pPr>
      <w:r w:rsidRPr="00277FE3">
        <w:rPr>
          <w:u w:val="single"/>
        </w:rPr>
        <w:t>Les outils de réalisation</w:t>
      </w:r>
    </w:p>
    <w:p w14:paraId="493FA57D" w14:textId="77777777" w:rsidR="00277FE3" w:rsidRPr="004F222C" w:rsidRDefault="00277FE3" w:rsidP="00277FE3">
      <w:pPr>
        <w:ind w:left="360"/>
      </w:pPr>
    </w:p>
    <w:p w14:paraId="1775B3DC" w14:textId="291E545E" w:rsidR="009128D2" w:rsidRDefault="004F222C" w:rsidP="004B4747">
      <w:pPr>
        <w:pStyle w:val="VRAINORMAL"/>
        <w:numPr>
          <w:ilvl w:val="0"/>
          <w:numId w:val="28"/>
        </w:numPr>
      </w:pPr>
      <w:r w:rsidRPr="004F222C">
        <w:t>Règles du kata (“</w:t>
      </w:r>
      <w:proofErr w:type="spellStart"/>
      <w:r w:rsidRPr="004F222C">
        <w:t>rules</w:t>
      </w:r>
      <w:proofErr w:type="spellEnd"/>
      <w:r w:rsidRPr="004F222C">
        <w:t xml:space="preserve">” </w:t>
      </w:r>
      <w:r w:rsidRPr="004F222C">
        <w:rPr>
          <w:i/>
          <w:iCs/>
          <w:color w:val="FF0000"/>
        </w:rPr>
        <w:t>dans FIG N</w:t>
      </w:r>
      <w:r w:rsidRPr="004F222C">
        <w:t>)</w:t>
      </w:r>
    </w:p>
    <w:p w14:paraId="22AB25C9" w14:textId="51A1C66A" w:rsidR="004F222C" w:rsidRPr="004F222C" w:rsidRDefault="004F222C" w:rsidP="009128D2">
      <w:pPr>
        <w:pStyle w:val="VRAINORMAL"/>
        <w:ind w:firstLine="0"/>
      </w:pPr>
      <w:r w:rsidRPr="009128D2">
        <w:t xml:space="preserve">Cette partie permet </w:t>
      </w:r>
      <w:r w:rsidR="009128D2" w:rsidRPr="009128D2">
        <w:t xml:space="preserve">de décrire l’objectif à réaliser pour le kata. Les règles peuvent-être écrite en texte pure, en </w:t>
      </w:r>
      <w:proofErr w:type="spellStart"/>
      <w:r w:rsidR="009128D2" w:rsidRPr="009128D2">
        <w:t>markdown</w:t>
      </w:r>
      <w:proofErr w:type="spellEnd"/>
      <w:r w:rsidR="009128D2" w:rsidRPr="009128D2">
        <w:t>, mais peuvent aussi être une image ou un PDF .</w:t>
      </w:r>
    </w:p>
    <w:p w14:paraId="1AD5600C" w14:textId="5FBB28CB" w:rsidR="004F222C" w:rsidRPr="004F222C" w:rsidRDefault="004F222C" w:rsidP="004B4747">
      <w:pPr>
        <w:pStyle w:val="VRAINORMAL"/>
        <w:numPr>
          <w:ilvl w:val="0"/>
          <w:numId w:val="28"/>
        </w:numPr>
      </w:pPr>
      <w:proofErr w:type="spellStart"/>
      <w:r w:rsidRPr="004F222C">
        <w:t>Canva</w:t>
      </w:r>
      <w:proofErr w:type="spellEnd"/>
      <w:r w:rsidRPr="004F222C">
        <w:t xml:space="preserve"> (“kata.java” </w:t>
      </w:r>
      <w:r w:rsidRPr="004F222C">
        <w:rPr>
          <w:i/>
          <w:iCs/>
          <w:color w:val="FF0000"/>
        </w:rPr>
        <w:t>dans FIG N</w:t>
      </w:r>
      <w:r w:rsidRPr="004F222C">
        <w:t>)</w:t>
      </w:r>
    </w:p>
    <w:p w14:paraId="4FA7E6EE" w14:textId="5B3EE65A" w:rsidR="004F222C" w:rsidRPr="004F222C" w:rsidRDefault="004F222C" w:rsidP="009128D2">
      <w:pPr>
        <w:pStyle w:val="VRAINORMAL"/>
        <w:ind w:firstLine="0"/>
      </w:pPr>
      <w:r w:rsidRPr="004F222C">
        <w:t xml:space="preserve">Cette partie contient le </w:t>
      </w:r>
      <w:proofErr w:type="spellStart"/>
      <w:r w:rsidRPr="004F222C">
        <w:t>canva</w:t>
      </w:r>
      <w:proofErr w:type="spellEnd"/>
      <w:r w:rsidR="009128D2">
        <w:t xml:space="preserve"> (bout de code incomplet)</w:t>
      </w:r>
      <w:r w:rsidRPr="004F222C">
        <w:t xml:space="preserve"> laissé par le Sensei lors de la création du kata</w:t>
      </w:r>
      <w:r w:rsidR="009128D2">
        <w:t>. C</w:t>
      </w:r>
      <w:r w:rsidRPr="004F222C">
        <w:t xml:space="preserve">’est ici que l’utilisateur devra écrire son code </w:t>
      </w:r>
      <w:r w:rsidR="009128D2">
        <w:t xml:space="preserve">pour le faire </w:t>
      </w:r>
      <w:r w:rsidRPr="004F222C">
        <w:t>valider.</w:t>
      </w:r>
    </w:p>
    <w:p w14:paraId="77532255" w14:textId="68BA7D56" w:rsidR="004F222C" w:rsidRPr="004F222C" w:rsidRDefault="004F222C" w:rsidP="004B4747">
      <w:pPr>
        <w:pStyle w:val="VRAINORMAL"/>
        <w:numPr>
          <w:ilvl w:val="0"/>
          <w:numId w:val="28"/>
        </w:numPr>
      </w:pPr>
      <w:r w:rsidRPr="004F222C">
        <w:t>Boîte de batterie de tests (</w:t>
      </w:r>
      <w:r w:rsidRPr="004F222C">
        <w:rPr>
          <w:i/>
          <w:iCs/>
        </w:rPr>
        <w:t xml:space="preserve">“Main.java” </w:t>
      </w:r>
      <w:r w:rsidRPr="004F222C">
        <w:rPr>
          <w:i/>
          <w:iCs/>
          <w:color w:val="FF0000"/>
        </w:rPr>
        <w:t>dans FIG N</w:t>
      </w:r>
      <w:r w:rsidRPr="004F222C">
        <w:t>)</w:t>
      </w:r>
    </w:p>
    <w:p w14:paraId="31E048EF" w14:textId="7795BEC0" w:rsidR="004F222C" w:rsidRPr="004F222C" w:rsidRDefault="009128D2" w:rsidP="009128D2">
      <w:pPr>
        <w:pStyle w:val="VRAINORMAL"/>
        <w:ind w:firstLine="0"/>
      </w:pPr>
      <w:r>
        <w:t>La boîte de batterie de tests</w:t>
      </w:r>
      <w:r w:rsidR="004F222C" w:rsidRPr="004F222C">
        <w:t xml:space="preserve"> est une partie facultative de l’interface de réalisation d’un kata, le choix de la montrée ou non se fait dans la création d’un kata. Cette </w:t>
      </w:r>
      <w:r>
        <w:t>boîte</w:t>
      </w:r>
      <w:r w:rsidR="004F222C" w:rsidRPr="004F222C">
        <w:t xml:space="preserve"> permet d’afficher le code qui va évaluer la fonction que l’utilisateur a écrit (en somme, valider le prédicat que le Sensei a écrit</w:t>
      </w:r>
      <w:r>
        <w:t xml:space="preserve"> </w:t>
      </w:r>
      <w:r w:rsidRPr="009128D2">
        <w:rPr>
          <w:color w:val="FF0000"/>
        </w:rPr>
        <w:t>(voir partie service de compilation)</w:t>
      </w:r>
      <w:r w:rsidR="004F222C" w:rsidRPr="004F222C">
        <w:t>).</w:t>
      </w:r>
    </w:p>
    <w:p w14:paraId="2A93E02B" w14:textId="77777777" w:rsidR="009128D2" w:rsidRDefault="004F222C" w:rsidP="004B4747">
      <w:pPr>
        <w:pStyle w:val="VRAINORMAL"/>
        <w:numPr>
          <w:ilvl w:val="0"/>
          <w:numId w:val="28"/>
        </w:numPr>
      </w:pPr>
      <w:r w:rsidRPr="004F222C">
        <w:t>Boîte de sortie (</w:t>
      </w:r>
      <w:r w:rsidRPr="004F222C">
        <w:rPr>
          <w:i/>
          <w:iCs/>
        </w:rPr>
        <w:t xml:space="preserve">output </w:t>
      </w:r>
      <w:r w:rsidRPr="004F222C">
        <w:rPr>
          <w:i/>
          <w:iCs/>
          <w:color w:val="FF0000"/>
        </w:rPr>
        <w:t>dans FIG N</w:t>
      </w:r>
      <w:r w:rsidRPr="004F222C">
        <w:t>)</w:t>
      </w:r>
    </w:p>
    <w:p w14:paraId="2A174387" w14:textId="584709B2" w:rsidR="004F222C" w:rsidRPr="004F222C" w:rsidRDefault="004F222C" w:rsidP="009128D2">
      <w:pPr>
        <w:pStyle w:val="VRAINORMAL"/>
        <w:ind w:firstLine="0"/>
      </w:pPr>
      <w:r w:rsidRPr="004F222C">
        <w:t>C’est dans</w:t>
      </w:r>
      <w:r w:rsidR="009128D2">
        <w:t xml:space="preserve"> la boîte de sortie </w:t>
      </w:r>
      <w:r w:rsidRPr="004F222C">
        <w:t xml:space="preserve">que va être montré le résultat de l'exécution du code </w:t>
      </w:r>
      <w:r w:rsidR="009128D2">
        <w:t xml:space="preserve">écrit par l’utilisateur </w:t>
      </w:r>
      <w:r w:rsidRPr="009128D2">
        <w:rPr>
          <w:color w:val="FF0000"/>
        </w:rPr>
        <w:t>(voir partie réalisation d’un kata</w:t>
      </w:r>
      <w:r w:rsidRPr="004F222C">
        <w:t>).</w:t>
      </w:r>
    </w:p>
    <w:p w14:paraId="132802D2" w14:textId="22048D2D" w:rsidR="004F222C" w:rsidRDefault="004F222C" w:rsidP="009128D2">
      <w:pPr>
        <w:pStyle w:val="VRAINORMAL"/>
        <w:ind w:firstLine="0"/>
      </w:pPr>
      <w:r w:rsidRPr="004F222C">
        <w:t xml:space="preserve">Les boîtes de </w:t>
      </w:r>
      <w:proofErr w:type="spellStart"/>
      <w:r w:rsidRPr="004F222C">
        <w:t>canva</w:t>
      </w:r>
      <w:proofErr w:type="spellEnd"/>
      <w:r w:rsidRPr="004F222C">
        <w:t xml:space="preserve"> et de batterie de tests, découle d’un module d’édition de code en </w:t>
      </w:r>
      <w:r w:rsidR="00B04FBE">
        <w:t>temps réelle</w:t>
      </w:r>
      <w:r w:rsidRPr="004F222C">
        <w:t xml:space="preserve">, </w:t>
      </w:r>
      <w:r w:rsidRPr="004F222C">
        <w:rPr>
          <w:i/>
          <w:iCs/>
        </w:rPr>
        <w:t>ace editor</w:t>
      </w:r>
      <w:r w:rsidRPr="004F222C">
        <w:t>, ce module permet aussi la coloration syntaxique des langages. Il est donc très utile pour plonger l’utilisateur dans une bonne expérience d’outil de programmation en ligne.</w:t>
      </w:r>
    </w:p>
    <w:p w14:paraId="74F03656" w14:textId="77777777" w:rsidR="00277FE3" w:rsidRDefault="00277FE3" w:rsidP="009128D2">
      <w:pPr>
        <w:pStyle w:val="VRAINORMAL"/>
        <w:ind w:firstLine="0"/>
        <w:rPr>
          <w:u w:val="single"/>
        </w:rPr>
      </w:pPr>
    </w:p>
    <w:p w14:paraId="51182B06" w14:textId="4411AB94" w:rsidR="009128D2" w:rsidRDefault="00277FE3" w:rsidP="009128D2">
      <w:pPr>
        <w:pStyle w:val="VRAINORMAL"/>
        <w:ind w:firstLine="0"/>
        <w:rPr>
          <w:u w:val="single"/>
        </w:rPr>
      </w:pPr>
      <w:r w:rsidRPr="00277FE3">
        <w:rPr>
          <w:u w:val="single"/>
        </w:rPr>
        <w:t>Les options</w:t>
      </w:r>
    </w:p>
    <w:p w14:paraId="5FE0E4C6" w14:textId="203ECF5E" w:rsidR="00946ED3" w:rsidRDefault="00277FE3" w:rsidP="009128D2">
      <w:pPr>
        <w:pStyle w:val="VRAINORMAL"/>
        <w:ind w:firstLine="0"/>
      </w:pPr>
      <w:r>
        <w:t>J’ai décidé d’offrir à l’utilisateur un moyen d’abandonner le kata, pour débloquer la solution si il s’avérait trop difficile pour lui. Toutefois, il lui faudra réaliser un certain nombre d’essai avant de pouvoir débloquer la solution, nombre qui est choisi par le Sensei lors de la création du kata.</w:t>
      </w:r>
      <w:r w:rsidR="00946ED3">
        <w:t xml:space="preserve"> </w:t>
      </w:r>
      <w:r w:rsidR="00946ED3">
        <w:lastRenderedPageBreak/>
        <w:t>Le bouton « </w:t>
      </w:r>
      <w:proofErr w:type="spellStart"/>
      <w:r w:rsidR="00946ED3">
        <w:t>Run</w:t>
      </w:r>
      <w:proofErr w:type="spellEnd"/>
      <w:r w:rsidR="00946ED3">
        <w:t> » (</w:t>
      </w:r>
      <w:proofErr w:type="spellStart"/>
      <w:r w:rsidR="00946ED3">
        <w:t>Execution</w:t>
      </w:r>
      <w:proofErr w:type="spellEnd"/>
      <w:r w:rsidR="00946ED3">
        <w:t xml:space="preserve"> en </w:t>
      </w:r>
      <w:proofErr w:type="spellStart"/>
      <w:r w:rsidR="00946ED3">
        <w:t>francais</w:t>
      </w:r>
      <w:proofErr w:type="spellEnd"/>
      <w:r w:rsidR="00946ED3">
        <w:t>), permet de tester son raisonnement, et de valider le kata si il s’avère juste.</w:t>
      </w:r>
    </w:p>
    <w:p w14:paraId="24A60ACA" w14:textId="4BA8E4A3" w:rsidR="00946ED3" w:rsidRPr="00946ED3" w:rsidRDefault="00946ED3" w:rsidP="009128D2">
      <w:pPr>
        <w:pStyle w:val="VRAINORMAL"/>
        <w:ind w:firstLine="0"/>
        <w:rPr>
          <w:color w:val="FF0000"/>
        </w:rPr>
      </w:pPr>
      <w:r w:rsidRPr="00946ED3">
        <w:rPr>
          <w:color w:val="FF0000"/>
        </w:rPr>
        <w:t>Si l’utilisateur abandonne un réussi le kata, l’option « </w:t>
      </w:r>
      <w:proofErr w:type="spellStart"/>
      <w:r w:rsidRPr="00946ED3">
        <w:rPr>
          <w:color w:val="FF0000"/>
        </w:rPr>
        <w:t>try</w:t>
      </w:r>
      <w:proofErr w:type="spellEnd"/>
      <w:r w:rsidRPr="00946ED3">
        <w:rPr>
          <w:color w:val="FF0000"/>
        </w:rPr>
        <w:t xml:space="preserve"> </w:t>
      </w:r>
      <w:proofErr w:type="spellStart"/>
      <w:r w:rsidRPr="00946ED3">
        <w:rPr>
          <w:color w:val="FF0000"/>
        </w:rPr>
        <w:t>again</w:t>
      </w:r>
      <w:proofErr w:type="spellEnd"/>
      <w:r w:rsidRPr="00946ED3">
        <w:rPr>
          <w:color w:val="FF0000"/>
        </w:rPr>
        <w:t> » (Refaire le kata), se débloque, et permet à l’utilisateur de refaire le kata, sans que la bonne réussite de celui-ci n’impacte à nouveau son score.</w:t>
      </w:r>
    </w:p>
    <w:p w14:paraId="0100FE45" w14:textId="77777777" w:rsidR="004F222C" w:rsidRPr="004F222C" w:rsidRDefault="004F222C" w:rsidP="004F222C"/>
    <w:p w14:paraId="1E275796" w14:textId="27AB2F38" w:rsidR="004F222C" w:rsidRDefault="004F222C" w:rsidP="00B04FBE">
      <w:pPr>
        <w:pStyle w:val="Titre2"/>
      </w:pPr>
      <w:bookmarkStart w:id="60" w:name="_Toc11680318"/>
      <w:r w:rsidRPr="004F222C">
        <w:t>Exécution du code</w:t>
      </w:r>
      <w:bookmarkEnd w:id="60"/>
    </w:p>
    <w:p w14:paraId="1D06B2DB" w14:textId="0BD3044A" w:rsidR="00CC0991" w:rsidRDefault="004F222C" w:rsidP="00CC0991">
      <w:pPr>
        <w:pStyle w:val="VRAINORMAL"/>
        <w:ind w:firstLine="0"/>
      </w:pPr>
      <w:r w:rsidRPr="004F222C">
        <w:t xml:space="preserve">Pour que ma plateforme puisse remplir sa fonction d’apprentissage de </w:t>
      </w:r>
      <w:r w:rsidRPr="004F222C">
        <w:rPr>
          <w:i/>
          <w:iCs/>
        </w:rPr>
        <w:t>programmation en ligne</w:t>
      </w:r>
      <w:r w:rsidRPr="004F222C">
        <w:t xml:space="preserve">, j’ai dû réfléchir à une méthode qui me permettait de récupérer le code écrit par l’utilisateur, et de lui en ressortir le résultat de son exécution. Pour ce faire, je me suis d’abord orienter vers des outils de </w:t>
      </w:r>
      <w:r w:rsidR="00FB5605">
        <w:t>d’exécution</w:t>
      </w:r>
      <w:r w:rsidRPr="004F222C">
        <w:t xml:space="preserve"> en ligne, tel que </w:t>
      </w:r>
      <w:proofErr w:type="spellStart"/>
      <w:r w:rsidRPr="004F222C">
        <w:t>jdoodle</w:t>
      </w:r>
      <w:proofErr w:type="spellEnd"/>
      <w:r w:rsidRPr="004F222C">
        <w:t xml:space="preserve"> </w:t>
      </w:r>
      <w:r w:rsidR="00FB5605">
        <w:fldChar w:fldCharType="begin"/>
      </w:r>
      <w:r w:rsidR="00FB5605">
        <w:instrText xml:space="preserve"> ADDIN ZOTERO_ITEM CSL_CITATION {"citationID":"jAPDFwmP","properties":{"formattedCitation":"({\\i{}JDoodle - free Online Compiler, Editor for Java, C/C++, etc} 2019)","plainCitation":"(JDoodle - free Online Compiler, Editor for Java, C/C++, etc 2019)","noteIndex":0},"citationItems":[{"id":75,"uris":["http://zotero.org/users/local/6OwvRo0M/items/8LQDGHUS"],"uri":["http://zotero.org/users/local/6OwvRo0M/items/8LQDGHUS"],"itemData":{"id":75,"type":"webpage","title":"JDoodle - free Online Compiler, Editor for Java, C/C++, etc","abstract":"JDoodle is a free Online  Compiler, Editor, IDE  for Java, C, C++, PHP, Perl, Python, Ruby and many more.  you can run your programs on the fly online and you can save and share them with others. Quick and Easy way to compile and run programs online.","URL":"https://www.jdoodle.com","language":"en","issued":{"date-parts":[["2019"]]},"accessed":{"date-parts":[["2019",6,16]]}}}],"schema":"https://github.com/citation-style-language/schema/raw/master/csl-citation.json"} </w:instrText>
      </w:r>
      <w:r w:rsidR="00FB5605">
        <w:fldChar w:fldCharType="separate"/>
      </w:r>
      <w:r w:rsidR="00FB5605" w:rsidRPr="00FB5605">
        <w:rPr>
          <w:lang w:val="fr-FR"/>
        </w:rPr>
        <w:t>(</w:t>
      </w:r>
      <w:proofErr w:type="spellStart"/>
      <w:r w:rsidR="00FB5605" w:rsidRPr="00FB5605">
        <w:rPr>
          <w:i/>
          <w:iCs/>
          <w:lang w:val="fr-FR"/>
        </w:rPr>
        <w:t>JDoodle</w:t>
      </w:r>
      <w:proofErr w:type="spellEnd"/>
      <w:r w:rsidR="00FB5605" w:rsidRPr="00FB5605">
        <w:rPr>
          <w:i/>
          <w:iCs/>
          <w:lang w:val="fr-FR"/>
        </w:rPr>
        <w:t xml:space="preserve"> - free Online Compiler, Editor for Java, C/C++, </w:t>
      </w:r>
      <w:proofErr w:type="spellStart"/>
      <w:r w:rsidR="00FB5605" w:rsidRPr="00FB5605">
        <w:rPr>
          <w:i/>
          <w:iCs/>
          <w:lang w:val="fr-FR"/>
        </w:rPr>
        <w:t>etc</w:t>
      </w:r>
      <w:proofErr w:type="spellEnd"/>
      <w:r w:rsidR="00FB5605" w:rsidRPr="00FB5605">
        <w:rPr>
          <w:lang w:val="fr-FR"/>
        </w:rPr>
        <w:t xml:space="preserve"> 2019)</w:t>
      </w:r>
      <w:r w:rsidR="00FB5605">
        <w:fldChar w:fldCharType="end"/>
      </w:r>
      <w:r w:rsidRPr="004F222C">
        <w:t>. Malheureusement, les outils de ce type sont généralement payant</w:t>
      </w:r>
      <w:r w:rsidR="00FB5605">
        <w:t xml:space="preserve"> </w:t>
      </w:r>
      <w:r w:rsidRPr="004F222C">
        <w:t>et fonctionnent avec un système d’abonnement</w:t>
      </w:r>
      <w:r w:rsidR="00FB5605">
        <w:t xml:space="preserve"> </w:t>
      </w:r>
      <w:r w:rsidR="00FB5605" w:rsidRPr="004F222C">
        <w:t xml:space="preserve"> (ou alors contiennent des version dites “d'évaluation”, insuffisantes pour nos besoins)</w:t>
      </w:r>
      <w:r w:rsidRPr="004F222C">
        <w:t xml:space="preserve">. En effet, la nécessité de faire une plateforme propre à </w:t>
      </w:r>
      <w:r w:rsidR="00FB5605">
        <w:t>H</w:t>
      </w:r>
      <w:r w:rsidRPr="004F222C">
        <w:t>epia et qui ne dépend d’aucun service payant ou de licences non open-source,  m’a poussé à m’orienter vers une solution “maison”.</w:t>
      </w:r>
    </w:p>
    <w:p w14:paraId="375376F7" w14:textId="0C86736C" w:rsidR="004F222C" w:rsidRPr="004F222C" w:rsidRDefault="004F222C" w:rsidP="00CC0991">
      <w:pPr>
        <w:pStyle w:val="VRAINORMAL"/>
        <w:ind w:firstLine="0"/>
      </w:pPr>
      <w:r w:rsidRPr="004F222C">
        <w:t xml:space="preserve">C’est de ce raisonnement qu’est née l’idée de créer mon propre service de compilation/interprétation, et la solution adoptée est d'exécuter le code que l’utilisateur souhaite faire valider sur un service dédié. </w:t>
      </w:r>
    </w:p>
    <w:p w14:paraId="1807AF95" w14:textId="77777777" w:rsidR="004F222C" w:rsidRPr="004F222C" w:rsidRDefault="004F222C" w:rsidP="00FB5605">
      <w:pPr>
        <w:pStyle w:val="VRAINORMAL"/>
      </w:pPr>
    </w:p>
    <w:p w14:paraId="79E7B666" w14:textId="77777777" w:rsidR="004F222C" w:rsidRPr="004F222C" w:rsidRDefault="004F222C" w:rsidP="00CC0991">
      <w:pPr>
        <w:pStyle w:val="Titre2"/>
      </w:pPr>
      <w:bookmarkStart w:id="61" w:name="_Toc11680319"/>
      <w:r w:rsidRPr="004F222C">
        <w:t>Le service de compilation</w:t>
      </w:r>
      <w:bookmarkEnd w:id="61"/>
    </w:p>
    <w:p w14:paraId="35DFC176" w14:textId="7681B1A0" w:rsidR="00946ED3" w:rsidRDefault="004F222C" w:rsidP="00946ED3">
      <w:pPr>
        <w:pStyle w:val="VRAINORMAL"/>
        <w:ind w:firstLine="0"/>
      </w:pPr>
      <w:r w:rsidRPr="00946ED3">
        <w:t xml:space="preserve">Ce service est un serveur Javalin ayant pour objectif générale de renvoyer le résultat du code que l’utilisateur souhaite valider. Pour pouvoir tester le code de l’utilisateur, j’ai </w:t>
      </w:r>
      <w:r w:rsidR="00CC0991" w:rsidRPr="00946ED3">
        <w:t>dû</w:t>
      </w:r>
      <w:r w:rsidRPr="00946ED3">
        <w:t xml:space="preserve"> trouver une solution pour que l’utilisateur puisse </w:t>
      </w:r>
      <w:r w:rsidR="00CC0991" w:rsidRPr="00946ED3">
        <w:t>lui-même</w:t>
      </w:r>
      <w:r w:rsidRPr="00946ED3">
        <w:t xml:space="preserve"> créer une batterie de tests. La solution qui a tout de suite été retenue est d’utiliser les librairies d'assertion, car elles sont disponibles dans la </w:t>
      </w:r>
      <w:r w:rsidR="00CC0991" w:rsidRPr="00946ED3">
        <w:t>plupart</w:t>
      </w:r>
      <w:r w:rsidRPr="00946ED3">
        <w:t xml:space="preserve"> des langages et ne demande un niveau de connaissance que très peu approfondi : </w:t>
      </w:r>
    </w:p>
    <w:p w14:paraId="68884EE5" w14:textId="77777777" w:rsidR="00946ED3" w:rsidRDefault="00946ED3" w:rsidP="00946ED3">
      <w:pPr>
        <w:pStyle w:val="VRAINORMAL"/>
        <w:ind w:firstLine="0"/>
      </w:pPr>
    </w:p>
    <w:p w14:paraId="2E2930FF" w14:textId="3399FF31" w:rsidR="004F222C" w:rsidRPr="00946ED3" w:rsidRDefault="004F222C" w:rsidP="00946ED3">
      <w:pPr>
        <w:pStyle w:val="VRAINORMAL"/>
        <w:ind w:firstLine="0"/>
        <w:rPr>
          <w:u w:val="single"/>
        </w:rPr>
      </w:pPr>
      <w:r w:rsidRPr="00946ED3">
        <w:rPr>
          <w:u w:val="single"/>
        </w:rPr>
        <w:t>Les assertions</w:t>
      </w:r>
    </w:p>
    <w:p w14:paraId="7D49620D" w14:textId="6DA1DE77" w:rsidR="004F222C" w:rsidRPr="004F222C" w:rsidRDefault="004F222C" w:rsidP="00CC0991">
      <w:pPr>
        <w:pStyle w:val="VRAINORMAL"/>
        <w:ind w:firstLine="0"/>
      </w:pPr>
      <w:r w:rsidRPr="004F222C">
        <w:t>Une assertion est une fonction de prédicat</w:t>
      </w:r>
    </w:p>
    <w:p w14:paraId="03438E81" w14:textId="1A499D17" w:rsidR="004F222C" w:rsidRPr="004F222C" w:rsidRDefault="00CC0991" w:rsidP="004F222C">
      <m:oMathPara>
        <m:oMath>
          <m:r>
            <w:rPr>
              <w:rFonts w:ascii="Cambria Math" w:hAnsi="Cambria Math"/>
            </w:rPr>
            <m:t>pred(f</m:t>
          </m:r>
          <m:d>
            <m:dPr>
              <m:ctrlPr>
                <w:rPr>
                  <w:rFonts w:ascii="Cambria Math" w:hAnsi="Cambria Math"/>
                  <w:i/>
                </w:rPr>
              </m:ctrlPr>
            </m:dPr>
            <m:e>
              <m:r>
                <w:rPr>
                  <w:rFonts w:ascii="Cambria Math" w:hAnsi="Cambria Math"/>
                </w:rPr>
                <m:t>x</m:t>
              </m:r>
            </m:e>
          </m:d>
          <m:r>
            <w:rPr>
              <w:rFonts w:ascii="Cambria Math" w:hAnsi="Cambria Math"/>
            </w:rPr>
            <m:t>,y)</m:t>
          </m:r>
        </m:oMath>
      </m:oMathPara>
    </w:p>
    <w:p w14:paraId="1682DBAA" w14:textId="77777777" w:rsidR="004F222C" w:rsidRPr="004F222C" w:rsidRDefault="004F222C" w:rsidP="004F222C"/>
    <w:p w14:paraId="357CDA0B" w14:textId="62A9A41C" w:rsidR="00CC0991" w:rsidRPr="004F222C" w:rsidRDefault="00FB5605" w:rsidP="00CC0991">
      <w:pPr>
        <w:pStyle w:val="VRAINORMAL"/>
        <w:ind w:firstLine="0"/>
      </w:pPr>
      <w:r w:rsidRPr="004F222C">
        <w:lastRenderedPageBreak/>
        <w:t>Q</w:t>
      </w:r>
      <w:r w:rsidR="004F222C" w:rsidRPr="004F222C">
        <w:t>ui</w:t>
      </w:r>
      <w:r>
        <w:t xml:space="preserve"> permet de </w:t>
      </w:r>
      <w:r w:rsidR="004F222C" w:rsidRPr="004F222C">
        <w:t xml:space="preserve">vérifier si le résultat de la fonction donnée en paramètre correspond au résultat attendu, lui aussi donné en paramètre. Cela permet au </w:t>
      </w:r>
      <w:r w:rsidR="004F222C" w:rsidRPr="004F222C">
        <w:rPr>
          <w:color w:val="FF0000"/>
        </w:rPr>
        <w:t>Sensei</w:t>
      </w:r>
      <w:r w:rsidR="004F222C" w:rsidRPr="004F222C">
        <w:t xml:space="preserve"> d’évaluer la fonction qu’il souhaite faire valider. Voici les librairies d’assertions utilisées pour l’implémentation des langages :</w:t>
      </w:r>
    </w:p>
    <w:p w14:paraId="234DF1E3" w14:textId="791DF407" w:rsidR="004F222C" w:rsidRPr="004F222C" w:rsidRDefault="004F222C" w:rsidP="004B4747">
      <w:pPr>
        <w:pStyle w:val="VRAINORMAL"/>
        <w:numPr>
          <w:ilvl w:val="0"/>
          <w:numId w:val="30"/>
        </w:numPr>
      </w:pPr>
      <w:r w:rsidRPr="004F222C">
        <w:t>Python</w:t>
      </w:r>
      <w:r w:rsidR="00FA1D9E">
        <w:t xml:space="preserve"> : </w:t>
      </w:r>
      <w:proofErr w:type="spellStart"/>
      <w:r w:rsidR="00FA1D9E">
        <w:t>Assert</w:t>
      </w:r>
      <w:proofErr w:type="spellEnd"/>
      <w:r w:rsidR="00FA1D9E">
        <w:t xml:space="preserve"> Py</w:t>
      </w:r>
    </w:p>
    <w:p w14:paraId="62F158C8" w14:textId="2772635A" w:rsidR="00946ED3" w:rsidRPr="00FA1D9E" w:rsidRDefault="00FA1D9E" w:rsidP="004B4747">
      <w:pPr>
        <w:pStyle w:val="VRAINORMAL"/>
        <w:numPr>
          <w:ilvl w:val="0"/>
          <w:numId w:val="30"/>
        </w:numPr>
      </w:pPr>
      <w:r>
        <w:t xml:space="preserve">Java : </w:t>
      </w:r>
      <w:proofErr w:type="spellStart"/>
      <w:r w:rsidR="004F222C" w:rsidRPr="004F222C">
        <w:t>Junit</w:t>
      </w:r>
      <w:proofErr w:type="spellEnd"/>
    </w:p>
    <w:p w14:paraId="7E147381" w14:textId="4298B633" w:rsidR="004F222C" w:rsidRPr="00FA1D9E" w:rsidRDefault="00FA1D9E" w:rsidP="00FA1D9E">
      <w:pPr>
        <w:pStyle w:val="VRAINORMAL"/>
        <w:ind w:firstLine="0"/>
        <w:rPr>
          <w:u w:val="single"/>
        </w:rPr>
      </w:pPr>
      <w:proofErr w:type="spellStart"/>
      <w:r w:rsidRPr="00FA1D9E">
        <w:rPr>
          <w:u w:val="single"/>
        </w:rPr>
        <w:t>Assert</w:t>
      </w:r>
      <w:proofErr w:type="spellEnd"/>
      <w:r w:rsidRPr="00FA1D9E">
        <w:rPr>
          <w:u w:val="single"/>
        </w:rPr>
        <w:t xml:space="preserve"> </w:t>
      </w:r>
      <w:proofErr w:type="spellStart"/>
      <w:r w:rsidRPr="00FA1D9E">
        <w:rPr>
          <w:u w:val="single"/>
        </w:rPr>
        <w:t>Py</w:t>
      </w:r>
      <w:proofErr w:type="spellEnd"/>
    </w:p>
    <w:p w14:paraId="56B7E655" w14:textId="255346B5" w:rsidR="004F222C" w:rsidRDefault="004F222C" w:rsidP="00FA1D9E">
      <w:pPr>
        <w:pStyle w:val="VRAINORMAL"/>
        <w:ind w:firstLine="0"/>
      </w:pPr>
      <w:r w:rsidRPr="004F222C">
        <w:t xml:space="preserve">Si j’ai décidé de ne pas utiliser les assertions basiques qu’offre le langage python, c’est parce que cette librairie donne une description de l’erreur plus détaillée lorsque le prédicat s’avère faux. </w:t>
      </w:r>
      <w:r w:rsidR="00FA1D9E" w:rsidRPr="00FA1D9E">
        <w:t>Voici</w:t>
      </w:r>
      <w:r w:rsidR="00FA1D9E">
        <w:t xml:space="preserve"> un e</w:t>
      </w:r>
      <w:r w:rsidRPr="004F222C">
        <w:t>xemple de fonctionnement</w:t>
      </w:r>
      <w:r w:rsidR="00FA1D9E">
        <w:t xml:space="preserve"> de cette librairie, avec différents tests.</w:t>
      </w:r>
    </w:p>
    <w:p w14:paraId="5EE3AA91" w14:textId="29AEF10E" w:rsidR="00FA1D9E" w:rsidRDefault="00FA1D9E" w:rsidP="00FA1D9E">
      <w:pPr>
        <w:pStyle w:val="WARNING"/>
        <w:rPr>
          <w:b w:val="0"/>
          <w:bCs w:val="0"/>
        </w:rPr>
      </w:pPr>
      <w:r>
        <w:t xml:space="preserve">Note : </w:t>
      </w:r>
      <w:r w:rsidRPr="00FA1D9E">
        <w:rPr>
          <w:b w:val="0"/>
          <w:bCs w:val="0"/>
        </w:rPr>
        <w:t>Dans ce kata, le but est de multiplier tous les éléments d’un tableau donné par un chiffre).</w:t>
      </w:r>
    </w:p>
    <w:p w14:paraId="37958366" w14:textId="77777777" w:rsidR="00FA1D9E" w:rsidRPr="00FA1D9E" w:rsidRDefault="00FA1D9E" w:rsidP="00FA1D9E">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799"/>
        <w:gridCol w:w="5226"/>
      </w:tblGrid>
      <w:tr w:rsidR="004F222C" w:rsidRPr="004F222C" w14:paraId="0524908F" w14:textId="77777777" w:rsidTr="00FA1D9E">
        <w:trPr>
          <w:jc w:val="center"/>
        </w:trPr>
        <w:tc>
          <w:tcPr>
            <w:tcW w:w="37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0C3713" w14:textId="28EA0F0D" w:rsidR="004F222C" w:rsidRPr="004F222C" w:rsidRDefault="00946ED3" w:rsidP="004B69C6">
            <w:pPr>
              <w:pStyle w:val="VRAINORMAL"/>
              <w:ind w:firstLine="0"/>
            </w:pPr>
            <w:r w:rsidRPr="004F222C">
              <w:t>S</w:t>
            </w:r>
            <w:r w:rsidR="004F222C" w:rsidRPr="004F222C">
              <w:t>ample.py (Solu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A9B8D5" w14:textId="77777777" w:rsidR="004F222C" w:rsidRPr="004F222C" w:rsidRDefault="004F222C" w:rsidP="004B69C6">
            <w:pPr>
              <w:pStyle w:val="VRAINORMAL"/>
              <w:ind w:firstLine="0"/>
            </w:pPr>
            <w:r w:rsidRPr="004F222C">
              <w:t>main.py (Batterie de tests)</w:t>
            </w:r>
          </w:p>
        </w:tc>
      </w:tr>
      <w:tr w:rsidR="004F222C" w:rsidRPr="00C84B87" w14:paraId="1C688333" w14:textId="77777777" w:rsidTr="00FA1D9E">
        <w:trPr>
          <w:jc w:val="center"/>
        </w:trPr>
        <w:tc>
          <w:tcPr>
            <w:tcW w:w="37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CA74DF" w14:textId="77777777" w:rsidR="004F222C" w:rsidRPr="004F222C" w:rsidRDefault="004F222C" w:rsidP="004F222C">
            <w:pPr>
              <w:jc w:val="both"/>
              <w:rPr>
                <w:lang w:val="en-US"/>
              </w:rPr>
            </w:pPr>
            <w:r w:rsidRPr="004F222C">
              <w:rPr>
                <w:rFonts w:ascii="Arial" w:hAnsi="Arial" w:cs="Arial"/>
                <w:b/>
                <w:bCs/>
                <w:color w:val="000080"/>
                <w:sz w:val="22"/>
                <w:szCs w:val="22"/>
                <w:shd w:val="clear" w:color="auto" w:fill="FFFFFF"/>
                <w:lang w:val="en-US"/>
              </w:rPr>
              <w:t xml:space="preserve">def </w:t>
            </w:r>
            <w:proofErr w:type="spellStart"/>
            <w:r w:rsidRPr="004F222C">
              <w:rPr>
                <w:rFonts w:ascii="Arial" w:hAnsi="Arial" w:cs="Arial"/>
                <w:color w:val="000000"/>
                <w:sz w:val="22"/>
                <w:szCs w:val="22"/>
                <w:shd w:val="clear" w:color="auto" w:fill="FFFFFF"/>
                <w:lang w:val="en-US"/>
              </w:rPr>
              <w:t>mul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arr,n</w:t>
            </w:r>
            <w:proofErr w:type="spellEnd"/>
            <w:r w:rsidRPr="004F222C">
              <w:rPr>
                <w:rFonts w:ascii="Arial" w:hAnsi="Arial" w:cs="Arial"/>
                <w:color w:val="000000"/>
                <w:sz w:val="22"/>
                <w:szCs w:val="22"/>
                <w:shd w:val="clear" w:color="auto" w:fill="FFFFFF"/>
                <w:lang w:val="en-US"/>
              </w:rPr>
              <w:t>):</w:t>
            </w:r>
          </w:p>
          <w:p w14:paraId="7FF26E51" w14:textId="3CC929D5" w:rsidR="004F222C" w:rsidRPr="004F222C" w:rsidRDefault="004F222C" w:rsidP="004F222C">
            <w:pPr>
              <w:jc w:val="both"/>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return </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w:t>
            </w:r>
            <w:proofErr w:type="spellEnd"/>
            <w:r w:rsidRPr="004F222C">
              <w:rPr>
                <w:rFonts w:ascii="Arial" w:hAnsi="Arial" w:cs="Arial"/>
                <w:color w:val="000000"/>
                <w:sz w:val="22"/>
                <w:szCs w:val="22"/>
                <w:shd w:val="clear" w:color="auto" w:fill="FFFFFF"/>
                <w:lang w:val="en-US"/>
              </w:rPr>
              <w:t xml:space="preserve">*n </w:t>
            </w:r>
            <w:r w:rsidRPr="004F222C">
              <w:rPr>
                <w:rFonts w:ascii="Arial" w:hAnsi="Arial" w:cs="Arial"/>
                <w:b/>
                <w:bCs/>
                <w:color w:val="000080"/>
                <w:sz w:val="22"/>
                <w:szCs w:val="22"/>
                <w:shd w:val="clear" w:color="auto" w:fill="FFFFFF"/>
                <w:lang w:val="en-US"/>
              </w:rPr>
              <w:t xml:space="preserve">for </w:t>
            </w:r>
            <w:r w:rsidR="00946ED3">
              <w:rPr>
                <w:rFonts w:ascii="Arial" w:hAnsi="Arial" w:cs="Arial"/>
                <w:color w:val="000000"/>
                <w:sz w:val="22"/>
                <w:szCs w:val="22"/>
                <w:shd w:val="clear" w:color="auto" w:fill="FFFFFF"/>
                <w:lang w:val="en-US"/>
              </w:rPr>
              <w:t>I</w:t>
            </w: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 </w:t>
            </w:r>
            <w:proofErr w:type="spellStart"/>
            <w:r w:rsidRPr="004F222C">
              <w:rPr>
                <w:rFonts w:ascii="Arial" w:hAnsi="Arial" w:cs="Arial"/>
                <w:color w:val="000000"/>
                <w:sz w:val="22"/>
                <w:szCs w:val="22"/>
                <w:shd w:val="clear" w:color="auto" w:fill="FFFFFF"/>
                <w:lang w:val="en-US"/>
              </w:rPr>
              <w:t>arr</w:t>
            </w:r>
            <w:proofErr w:type="spellEnd"/>
            <w:r w:rsidRPr="004F222C">
              <w:rPr>
                <w:rFonts w:ascii="Arial" w:hAnsi="Arial" w:cs="Arial"/>
                <w:color w:val="000000"/>
                <w:sz w:val="22"/>
                <w:szCs w:val="22"/>
                <w:shd w:val="clear" w:color="auto" w:fill="FFFFFF"/>
                <w:lang w:val="en-US"/>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7F1B6E" w14:textId="77777777" w:rsidR="004F222C" w:rsidRPr="004F222C" w:rsidRDefault="004F222C" w:rsidP="004F222C">
            <w:pPr>
              <w:jc w:val="both"/>
              <w:rPr>
                <w:lang w:val="en-US"/>
              </w:rPr>
            </w:pPr>
            <w:r w:rsidRPr="004F222C">
              <w:rPr>
                <w:rFonts w:ascii="Arial" w:hAnsi="Arial" w:cs="Arial"/>
                <w:b/>
                <w:bCs/>
                <w:color w:val="000080"/>
                <w:sz w:val="22"/>
                <w:szCs w:val="22"/>
                <w:shd w:val="clear" w:color="auto" w:fill="FFFFFF"/>
                <w:lang w:val="en-US"/>
              </w:rPr>
              <w:t xml:space="preserve">from </w:t>
            </w:r>
            <w:proofErr w:type="spellStart"/>
            <w:r w:rsidRPr="004F222C">
              <w:rPr>
                <w:rFonts w:ascii="Arial" w:hAnsi="Arial" w:cs="Arial"/>
                <w:color w:val="000000"/>
                <w:sz w:val="22"/>
                <w:szCs w:val="22"/>
                <w:shd w:val="clear" w:color="auto" w:fill="FFFFFF"/>
                <w:lang w:val="en-US"/>
              </w:rPr>
              <w:t>assertpy</w:t>
            </w:r>
            <w:proofErr w:type="spellEnd"/>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assert_that</w:t>
            </w:r>
            <w:proofErr w:type="spellEnd"/>
          </w:p>
          <w:p w14:paraId="314C0422" w14:textId="77777777" w:rsidR="004F222C" w:rsidRPr="004F222C" w:rsidRDefault="004F222C" w:rsidP="004F222C">
            <w:pPr>
              <w:jc w:val="both"/>
              <w:rPr>
                <w:lang w:val="en-US"/>
              </w:rPr>
            </w:pPr>
            <w:r w:rsidRPr="004F222C">
              <w:rPr>
                <w:rFonts w:ascii="Arial" w:hAnsi="Arial" w:cs="Arial"/>
                <w:b/>
                <w:bCs/>
                <w:color w:val="000080"/>
                <w:sz w:val="22"/>
                <w:szCs w:val="22"/>
                <w:shd w:val="clear" w:color="auto" w:fill="FFFFFF"/>
                <w:lang w:val="en-US"/>
              </w:rPr>
              <w:t xml:space="preserve">import </w:t>
            </w:r>
            <w:r w:rsidRPr="004F222C">
              <w:rPr>
                <w:rFonts w:ascii="Arial" w:hAnsi="Arial" w:cs="Arial"/>
                <w:color w:val="000000"/>
                <w:sz w:val="22"/>
                <w:szCs w:val="22"/>
                <w:shd w:val="clear" w:color="auto" w:fill="FFFFFF"/>
                <w:lang w:val="en-US"/>
              </w:rPr>
              <w:t xml:space="preserve">sample </w:t>
            </w:r>
            <w:r w:rsidRPr="004F222C">
              <w:rPr>
                <w:rFonts w:ascii="Arial" w:hAnsi="Arial" w:cs="Arial"/>
                <w:b/>
                <w:bCs/>
                <w:color w:val="000080"/>
                <w:sz w:val="22"/>
                <w:szCs w:val="22"/>
                <w:shd w:val="clear" w:color="auto" w:fill="FFFFFF"/>
                <w:lang w:val="en-US"/>
              </w:rPr>
              <w:t xml:space="preserve">as </w:t>
            </w:r>
            <w:r w:rsidRPr="004F222C">
              <w:rPr>
                <w:rFonts w:ascii="Arial" w:hAnsi="Arial" w:cs="Arial"/>
                <w:color w:val="000000"/>
                <w:sz w:val="22"/>
                <w:szCs w:val="22"/>
                <w:shd w:val="clear" w:color="auto" w:fill="FFFFFF"/>
                <w:lang w:val="en-US"/>
              </w:rPr>
              <w:t>m</w:t>
            </w:r>
          </w:p>
          <w:p w14:paraId="4C475688" w14:textId="77777777" w:rsidR="004F222C" w:rsidRPr="004F222C" w:rsidRDefault="004F222C" w:rsidP="004F222C">
            <w:pPr>
              <w:rPr>
                <w:lang w:val="en-US"/>
              </w:rPr>
            </w:pPr>
          </w:p>
          <w:p w14:paraId="67CF7280" w14:textId="77777777" w:rsidR="004F222C" w:rsidRPr="004F222C" w:rsidRDefault="004F222C" w:rsidP="004F222C">
            <w:pPr>
              <w:jc w:val="both"/>
              <w:rPr>
                <w:lang w:val="en-US"/>
              </w:rPr>
            </w:pPr>
            <w:proofErr w:type="spellStart"/>
            <w:r w:rsidRPr="004F222C">
              <w:rPr>
                <w:rFonts w:ascii="Arial" w:hAnsi="Arial" w:cs="Arial"/>
                <w:color w:val="000000"/>
                <w:sz w:val="22"/>
                <w:szCs w:val="22"/>
                <w:shd w:val="clear" w:color="auto" w:fill="FFFFFF"/>
                <w:lang w:val="en-US"/>
              </w:rPr>
              <w:t>assert_tha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mul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2</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4,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s_equal_to</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2,18</w:t>
            </w:r>
            <w:r w:rsidRPr="004F222C">
              <w:rPr>
                <w:rFonts w:ascii="Arial" w:hAnsi="Arial" w:cs="Arial"/>
                <w:color w:val="000000"/>
                <w:sz w:val="22"/>
                <w:szCs w:val="22"/>
                <w:shd w:val="clear" w:color="auto" w:fill="FFFFFF"/>
                <w:lang w:val="en-US"/>
              </w:rPr>
              <w:t>])</w:t>
            </w:r>
          </w:p>
        </w:tc>
      </w:tr>
    </w:tbl>
    <w:p w14:paraId="3552ED13" w14:textId="5A8A1666" w:rsidR="004F222C" w:rsidRPr="00FA1D9E" w:rsidRDefault="00FA1D9E" w:rsidP="00FA1D9E">
      <w:pPr>
        <w:pStyle w:val="Lgende"/>
        <w:jc w:val="center"/>
        <w:rPr>
          <w:i w:val="0"/>
          <w:iCs w:val="0"/>
        </w:rPr>
      </w:pPr>
      <w:bookmarkStart w:id="62" w:name="_Toc11680070"/>
      <w:r>
        <w:t xml:space="preserve">Tableau </w:t>
      </w:r>
      <w:fldSimple w:instr=" SEQ Tableau \* ARABIC ">
        <w:r w:rsidR="007C1FFA">
          <w:rPr>
            <w:noProof/>
          </w:rPr>
          <w:t>3</w:t>
        </w:r>
      </w:fldSimple>
      <w:r>
        <w:t xml:space="preserve"> - Exemple d'utilisation d'</w:t>
      </w:r>
      <w:proofErr w:type="spellStart"/>
      <w:r>
        <w:t>assert</w:t>
      </w:r>
      <w:proofErr w:type="spellEnd"/>
      <w:r>
        <w:t xml:space="preserve"> </w:t>
      </w:r>
      <w:proofErr w:type="spellStart"/>
      <w:r>
        <w:t>py</w:t>
      </w:r>
      <w:bookmarkEnd w:id="62"/>
      <w:proofErr w:type="spellEnd"/>
      <w:r w:rsidR="004F222C" w:rsidRPr="004F222C">
        <w:br/>
      </w:r>
    </w:p>
    <w:tbl>
      <w:tblPr>
        <w:tblW w:w="0" w:type="auto"/>
        <w:jc w:val="center"/>
        <w:tblCellMar>
          <w:top w:w="15" w:type="dxa"/>
          <w:left w:w="15" w:type="dxa"/>
          <w:bottom w:w="15" w:type="dxa"/>
          <w:right w:w="15" w:type="dxa"/>
        </w:tblCellMar>
        <w:tblLook w:val="04A0" w:firstRow="1" w:lastRow="0" w:firstColumn="1" w:lastColumn="0" w:noHBand="0" w:noVBand="1"/>
      </w:tblPr>
      <w:tblGrid>
        <w:gridCol w:w="2331"/>
        <w:gridCol w:w="5092"/>
        <w:gridCol w:w="1546"/>
      </w:tblGrid>
      <w:tr w:rsidR="004F222C" w:rsidRPr="004F222C" w14:paraId="0A5311FB" w14:textId="77777777" w:rsidTr="00FA1D9E">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5DB27E" w14:textId="77777777" w:rsidR="004F222C" w:rsidRPr="004F222C" w:rsidRDefault="004F222C" w:rsidP="004F222C">
            <w:r w:rsidRPr="004F222C">
              <w:rPr>
                <w:rFonts w:ascii="Arial" w:hAnsi="Arial" w:cs="Arial"/>
                <w:color w:val="000000"/>
                <w:sz w:val="22"/>
                <w:szCs w:val="22"/>
              </w:rPr>
              <w:t>Temps [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955548" w14:textId="77777777" w:rsidR="004F222C" w:rsidRPr="004F222C" w:rsidRDefault="004F222C" w:rsidP="004F222C">
            <w:r w:rsidRPr="004F222C">
              <w:rPr>
                <w:rFonts w:ascii="Arial" w:hAnsi="Arial" w:cs="Arial"/>
                <w:color w:val="000000"/>
                <w:sz w:val="22"/>
                <w:szCs w:val="22"/>
              </w:rPr>
              <w:t>Résult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F565E7" w14:textId="77777777" w:rsidR="004F222C" w:rsidRPr="004F222C" w:rsidRDefault="004F222C" w:rsidP="004F222C">
            <w:pPr>
              <w:jc w:val="center"/>
            </w:pPr>
            <w:r w:rsidRPr="004F222C">
              <w:rPr>
                <w:rFonts w:ascii="Arial" w:hAnsi="Arial" w:cs="Arial"/>
                <w:color w:val="000000"/>
                <w:sz w:val="22"/>
                <w:szCs w:val="22"/>
              </w:rPr>
              <w:t>Code d’erreur</w:t>
            </w:r>
          </w:p>
        </w:tc>
      </w:tr>
      <w:tr w:rsidR="004F222C" w:rsidRPr="004F222C" w14:paraId="1557086F" w14:textId="77777777" w:rsidTr="00FA1D9E">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E59377" w14:textId="755F65E8"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Exercice réalisé avec succès</w:t>
            </w:r>
          </w:p>
        </w:tc>
      </w:tr>
      <w:tr w:rsidR="004F222C" w:rsidRPr="004F222C" w14:paraId="5B35743C" w14:textId="77777777" w:rsidTr="00FA1D9E">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EB59C0" w14:textId="77777777" w:rsidR="004F222C" w:rsidRPr="004F222C" w:rsidRDefault="004F222C" w:rsidP="004F222C">
            <w:r w:rsidRPr="004F222C">
              <w:rPr>
                <w:rFonts w:ascii="Arial" w:hAnsi="Arial" w:cs="Arial"/>
                <w:color w:val="000000"/>
                <w:sz w:val="22"/>
                <w:szCs w:val="22"/>
              </w:rPr>
              <w:t>1.99</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4DDEE2E8" w14:textId="77777777" w:rsidR="004F222C" w:rsidRPr="004F222C" w:rsidRDefault="004F222C" w:rsidP="004F222C">
            <w:proofErr w:type="spellStart"/>
            <w:r w:rsidRPr="004F222C">
              <w:rPr>
                <w:rFonts w:ascii="Arial" w:hAnsi="Arial" w:cs="Arial"/>
                <w:color w:val="000000"/>
                <w:sz w:val="22"/>
                <w:szCs w:val="22"/>
              </w:rPr>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B3B50C" w14:textId="77777777" w:rsidR="004F222C" w:rsidRPr="004F222C" w:rsidRDefault="004F222C" w:rsidP="004F222C">
            <w:r w:rsidRPr="004F222C">
              <w:rPr>
                <w:rFonts w:ascii="Arial" w:hAnsi="Arial" w:cs="Arial"/>
                <w:color w:val="000000"/>
                <w:sz w:val="22"/>
                <w:szCs w:val="22"/>
              </w:rPr>
              <w:t>0</w:t>
            </w:r>
          </w:p>
        </w:tc>
      </w:tr>
      <w:tr w:rsidR="004F222C" w:rsidRPr="004F222C" w14:paraId="51DF13C3" w14:textId="77777777" w:rsidTr="00FA1D9E">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B90AC6" w14:textId="02BE2B29"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La fonction ne retourne pas le résultat attendu (assertion)</w:t>
            </w:r>
          </w:p>
        </w:tc>
      </w:tr>
      <w:tr w:rsidR="004F222C" w:rsidRPr="004F222C" w14:paraId="70F37E24" w14:textId="77777777" w:rsidTr="00FA1D9E">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0604C4" w14:textId="77777777" w:rsidR="004F222C" w:rsidRPr="004F222C" w:rsidRDefault="004F222C" w:rsidP="004F222C">
            <w:r w:rsidRPr="004F222C">
              <w:rPr>
                <w:rFonts w:ascii="Arial" w:hAnsi="Arial" w:cs="Arial"/>
                <w:color w:val="000000"/>
                <w:sz w:val="22"/>
                <w:szCs w:val="22"/>
              </w:rPr>
              <w:t>1.75</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5FF1C6BE" w14:textId="77777777" w:rsidR="004F222C" w:rsidRPr="004F222C" w:rsidRDefault="004F222C" w:rsidP="004F222C">
            <w:pPr>
              <w:rPr>
                <w:lang w:val="en-US"/>
              </w:rPr>
            </w:pPr>
            <w:proofErr w:type="spellStart"/>
            <w:r w:rsidRPr="004F222C">
              <w:rPr>
                <w:rFonts w:ascii="Arial" w:hAnsi="Arial" w:cs="Arial"/>
                <w:color w:val="000000"/>
                <w:sz w:val="22"/>
                <w:szCs w:val="22"/>
                <w:lang w:val="en-US"/>
              </w:rPr>
              <w:t>AssertionError</w:t>
            </w:r>
            <w:proofErr w:type="spellEnd"/>
            <w:r w:rsidRPr="004F222C">
              <w:rPr>
                <w:rFonts w:ascii="Arial" w:hAnsi="Arial" w:cs="Arial"/>
                <w:color w:val="000000"/>
                <w:sz w:val="22"/>
                <w:szCs w:val="22"/>
                <w:lang w:val="en-US"/>
              </w:rPr>
              <w:t xml:space="preserve">: Expected &lt;[2, 4, 6]&gt; to be equal to </w:t>
            </w:r>
          </w:p>
          <w:p w14:paraId="59624475" w14:textId="77777777" w:rsidR="004F222C" w:rsidRPr="004F222C" w:rsidRDefault="004F222C" w:rsidP="004F222C">
            <w:r w:rsidRPr="004F222C">
              <w:rPr>
                <w:rFonts w:ascii="Arial" w:hAnsi="Arial" w:cs="Arial"/>
                <w:color w:val="000000"/>
                <w:sz w:val="22"/>
                <w:szCs w:val="22"/>
              </w:rPr>
              <w:t xml:space="preserve">&lt;[6, 12, 18]&gt;, but </w:t>
            </w:r>
            <w:proofErr w:type="spellStart"/>
            <w:r w:rsidRPr="004F222C">
              <w:rPr>
                <w:rFonts w:ascii="Arial" w:hAnsi="Arial" w:cs="Arial"/>
                <w:color w:val="000000"/>
                <w:sz w:val="22"/>
                <w:szCs w:val="22"/>
              </w:rPr>
              <w:t>was</w:t>
            </w:r>
            <w:proofErr w:type="spellEnd"/>
            <w:r w:rsidRPr="004F222C">
              <w:rPr>
                <w:rFonts w:ascii="Arial" w:hAnsi="Arial" w:cs="Arial"/>
                <w:color w:val="000000"/>
                <w:sz w:val="22"/>
                <w:szCs w:val="22"/>
              </w:rPr>
              <w:t xml:space="preserve"> no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E929C0" w14:textId="77777777" w:rsidR="004F222C" w:rsidRPr="004F222C" w:rsidRDefault="004F222C" w:rsidP="004F222C">
            <w:r w:rsidRPr="004F222C">
              <w:rPr>
                <w:rFonts w:ascii="Arial" w:hAnsi="Arial" w:cs="Arial"/>
                <w:color w:val="000000"/>
                <w:sz w:val="22"/>
                <w:szCs w:val="22"/>
              </w:rPr>
              <w:t>1</w:t>
            </w:r>
          </w:p>
        </w:tc>
      </w:tr>
      <w:tr w:rsidR="004F222C" w:rsidRPr="004F222C" w14:paraId="21EC8FD6" w14:textId="77777777" w:rsidTr="00FA1D9E">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B31A6" w14:textId="46394CE6"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Erreur de syntaxe (générée par l</w:t>
            </w:r>
            <w:r w:rsidR="00946ED3">
              <w:rPr>
                <w:rFonts w:ascii="Arial" w:hAnsi="Arial" w:cs="Arial"/>
                <w:color w:val="000000"/>
                <w:sz w:val="22"/>
                <w:szCs w:val="22"/>
              </w:rPr>
              <w:t>’</w:t>
            </w:r>
            <w:r w:rsidRPr="004F222C">
              <w:rPr>
                <w:rFonts w:ascii="Arial" w:hAnsi="Arial" w:cs="Arial"/>
                <w:color w:val="000000"/>
                <w:sz w:val="22"/>
                <w:szCs w:val="22"/>
              </w:rPr>
              <w:t>interpréteur Python)</w:t>
            </w:r>
          </w:p>
        </w:tc>
      </w:tr>
      <w:tr w:rsidR="004F222C" w:rsidRPr="004F222C" w14:paraId="072C2951" w14:textId="77777777" w:rsidTr="00FA1D9E">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56D91D" w14:textId="77777777" w:rsidR="004F222C" w:rsidRPr="004F222C" w:rsidRDefault="004F222C" w:rsidP="004F222C">
            <w:r w:rsidRPr="004F222C">
              <w:rPr>
                <w:rFonts w:ascii="Arial" w:hAnsi="Arial" w:cs="Arial"/>
                <w:color w:val="000000"/>
                <w:sz w:val="22"/>
                <w:szCs w:val="22"/>
              </w:rPr>
              <w:t>1.9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1DD3F53E" w14:textId="77777777" w:rsidR="004F222C" w:rsidRPr="004F222C" w:rsidRDefault="004F222C" w:rsidP="004F222C">
            <w:pPr>
              <w:rPr>
                <w:lang w:val="en-US"/>
              </w:rPr>
            </w:pPr>
            <w:r w:rsidRPr="004F222C">
              <w:rPr>
                <w:rFonts w:ascii="Arial" w:hAnsi="Arial" w:cs="Arial"/>
                <w:color w:val="000000"/>
                <w:sz w:val="22"/>
                <w:szCs w:val="22"/>
                <w:lang w:val="en-US"/>
              </w:rPr>
              <w:t>Traceback (most recent call last):</w:t>
            </w:r>
          </w:p>
          <w:p w14:paraId="67741ED7" w14:textId="2B1AAFF0" w:rsidR="004F222C" w:rsidRPr="004F222C" w:rsidRDefault="004F222C" w:rsidP="004F222C">
            <w:pPr>
              <w:rPr>
                <w:lang w:val="en-US"/>
              </w:rPr>
            </w:pPr>
            <w:r w:rsidRPr="004F222C">
              <w:rPr>
                <w:rFonts w:ascii="Arial" w:hAnsi="Arial" w:cs="Arial"/>
                <w:color w:val="000000"/>
                <w:sz w:val="22"/>
                <w:szCs w:val="22"/>
                <w:lang w:val="en-US"/>
              </w:rPr>
              <w:t xml:space="preserve">  File </w:t>
            </w:r>
            <w:r w:rsidR="00946ED3">
              <w:rPr>
                <w:rFonts w:ascii="Arial" w:hAnsi="Arial" w:cs="Arial"/>
                <w:color w:val="000000"/>
                <w:sz w:val="22"/>
                <w:szCs w:val="22"/>
                <w:lang w:val="en-US"/>
              </w:rPr>
              <w:t>“</w:t>
            </w:r>
            <w:r w:rsidRPr="004F222C">
              <w:rPr>
                <w:rFonts w:ascii="Arial" w:hAnsi="Arial" w:cs="Arial"/>
                <w:color w:val="000000"/>
                <w:sz w:val="22"/>
                <w:szCs w:val="22"/>
                <w:lang w:val="en-US"/>
              </w:rPr>
              <w:t>assert.py</w:t>
            </w:r>
            <w:r w:rsidR="00946ED3">
              <w:rPr>
                <w:rFonts w:ascii="Arial" w:hAnsi="Arial" w:cs="Arial"/>
                <w:color w:val="000000"/>
                <w:sz w:val="22"/>
                <w:szCs w:val="22"/>
                <w:lang w:val="en-US"/>
              </w:rPr>
              <w:t>”</w:t>
            </w:r>
            <w:r w:rsidRPr="004F222C">
              <w:rPr>
                <w:rFonts w:ascii="Arial" w:hAnsi="Arial" w:cs="Arial"/>
                <w:color w:val="000000"/>
                <w:sz w:val="22"/>
                <w:szCs w:val="22"/>
                <w:lang w:val="en-US"/>
              </w:rPr>
              <w:t>, line 2, in &lt;module&gt;</w:t>
            </w:r>
          </w:p>
          <w:p w14:paraId="6CD01DB5" w14:textId="77777777" w:rsidR="004F222C" w:rsidRPr="004F222C" w:rsidRDefault="004F222C" w:rsidP="004F222C">
            <w:pPr>
              <w:rPr>
                <w:lang w:val="en-US"/>
              </w:rPr>
            </w:pPr>
            <w:r w:rsidRPr="004F222C">
              <w:rPr>
                <w:rFonts w:ascii="Arial" w:hAnsi="Arial" w:cs="Arial"/>
                <w:color w:val="000000"/>
                <w:sz w:val="22"/>
                <w:szCs w:val="22"/>
                <w:lang w:val="en-US"/>
              </w:rPr>
              <w:t xml:space="preserve">    import sample as m</w:t>
            </w:r>
          </w:p>
          <w:p w14:paraId="07108F69" w14:textId="4D169E01" w:rsidR="004F222C" w:rsidRPr="004F222C" w:rsidRDefault="004F222C" w:rsidP="004F222C">
            <w:pPr>
              <w:rPr>
                <w:lang w:val="en-US"/>
              </w:rPr>
            </w:pPr>
            <w:r w:rsidRPr="004F222C">
              <w:rPr>
                <w:rFonts w:ascii="Arial" w:hAnsi="Arial" w:cs="Arial"/>
                <w:color w:val="000000"/>
                <w:sz w:val="22"/>
                <w:szCs w:val="22"/>
                <w:lang w:val="en-US"/>
              </w:rPr>
              <w:t xml:space="preserve">  File </w:t>
            </w:r>
            <w:r w:rsidR="00946ED3">
              <w:rPr>
                <w:rFonts w:ascii="Arial" w:hAnsi="Arial" w:cs="Arial"/>
                <w:color w:val="000000"/>
                <w:sz w:val="22"/>
                <w:szCs w:val="22"/>
                <w:lang w:val="en-US"/>
              </w:rPr>
              <w:t>“</w:t>
            </w:r>
            <w:r w:rsidRPr="004F222C">
              <w:rPr>
                <w:rFonts w:ascii="Arial" w:hAnsi="Arial" w:cs="Arial"/>
                <w:color w:val="000000"/>
                <w:sz w:val="22"/>
                <w:szCs w:val="22"/>
                <w:lang w:val="en-US"/>
              </w:rPr>
              <w:t>/env/sample.py</w:t>
            </w:r>
            <w:r w:rsidR="00946ED3">
              <w:rPr>
                <w:rFonts w:ascii="Arial" w:hAnsi="Arial" w:cs="Arial"/>
                <w:color w:val="000000"/>
                <w:sz w:val="22"/>
                <w:szCs w:val="22"/>
                <w:lang w:val="en-US"/>
              </w:rPr>
              <w:t>”</w:t>
            </w:r>
            <w:r w:rsidRPr="004F222C">
              <w:rPr>
                <w:rFonts w:ascii="Arial" w:hAnsi="Arial" w:cs="Arial"/>
                <w:color w:val="000000"/>
                <w:sz w:val="22"/>
                <w:szCs w:val="22"/>
                <w:lang w:val="en-US"/>
              </w:rPr>
              <w:t>, line 2</w:t>
            </w:r>
          </w:p>
          <w:p w14:paraId="215A5CEE" w14:textId="786F27F9" w:rsidR="004F222C" w:rsidRPr="004F222C" w:rsidRDefault="004F222C" w:rsidP="004F222C">
            <w:pPr>
              <w:rPr>
                <w:lang w:val="en-US"/>
              </w:rPr>
            </w:pPr>
            <w:r w:rsidRPr="004F222C">
              <w:rPr>
                <w:rFonts w:ascii="Arial" w:hAnsi="Arial" w:cs="Arial"/>
                <w:color w:val="000000"/>
                <w:sz w:val="22"/>
                <w:szCs w:val="22"/>
                <w:lang w:val="en-US"/>
              </w:rPr>
              <w:t xml:space="preserve">    return [</w:t>
            </w:r>
            <w:proofErr w:type="spellStart"/>
            <w:r w:rsidRPr="004F222C">
              <w:rPr>
                <w:rFonts w:ascii="Arial" w:hAnsi="Arial" w:cs="Arial"/>
                <w:color w:val="000000"/>
                <w:sz w:val="22"/>
                <w:szCs w:val="22"/>
                <w:lang w:val="en-US"/>
              </w:rPr>
              <w:t>i</w:t>
            </w:r>
            <w:proofErr w:type="spellEnd"/>
            <w:r w:rsidRPr="004F222C">
              <w:rPr>
                <w:rFonts w:ascii="Arial" w:hAnsi="Arial" w:cs="Arial"/>
                <w:color w:val="000000"/>
                <w:sz w:val="22"/>
                <w:szCs w:val="22"/>
                <w:lang w:val="en-US"/>
              </w:rPr>
              <w:t xml:space="preserve">*n for </w:t>
            </w:r>
            <w:r w:rsidR="00946ED3">
              <w:rPr>
                <w:rFonts w:ascii="Arial" w:hAnsi="Arial" w:cs="Arial"/>
                <w:color w:val="000000"/>
                <w:sz w:val="22"/>
                <w:szCs w:val="22"/>
                <w:lang w:val="en-US"/>
              </w:rPr>
              <w:t>I</w:t>
            </w:r>
            <w:r w:rsidRPr="004F222C">
              <w:rPr>
                <w:rFonts w:ascii="Arial" w:hAnsi="Arial" w:cs="Arial"/>
                <w:color w:val="000000"/>
                <w:sz w:val="22"/>
                <w:szCs w:val="22"/>
                <w:lang w:val="en-US"/>
              </w:rPr>
              <w:t xml:space="preserve"> in </w:t>
            </w:r>
            <w:proofErr w:type="spellStart"/>
            <w:r w:rsidRPr="004F222C">
              <w:rPr>
                <w:rFonts w:ascii="Arial" w:hAnsi="Arial" w:cs="Arial"/>
                <w:color w:val="000000"/>
                <w:sz w:val="22"/>
                <w:szCs w:val="22"/>
                <w:lang w:val="en-US"/>
              </w:rPr>
              <w:t>arr</w:t>
            </w:r>
            <w:proofErr w:type="spellEnd"/>
          </w:p>
          <w:p w14:paraId="22ABC944" w14:textId="77777777" w:rsidR="004F222C" w:rsidRPr="009128D2" w:rsidRDefault="004F222C" w:rsidP="004F222C">
            <w:pPr>
              <w:rPr>
                <w:lang w:val="en-US"/>
              </w:rPr>
            </w:pPr>
            <w:r w:rsidRPr="004F222C">
              <w:rPr>
                <w:rFonts w:ascii="Arial" w:hAnsi="Arial" w:cs="Arial"/>
                <w:color w:val="000000"/>
                <w:sz w:val="22"/>
                <w:szCs w:val="22"/>
                <w:lang w:val="en-US"/>
              </w:rPr>
              <w:t xml:space="preserve">                           </w:t>
            </w:r>
            <w:r w:rsidRPr="009128D2">
              <w:rPr>
                <w:rFonts w:ascii="Arial" w:hAnsi="Arial" w:cs="Arial"/>
                <w:color w:val="000000"/>
                <w:sz w:val="22"/>
                <w:szCs w:val="22"/>
                <w:lang w:val="en-US"/>
              </w:rPr>
              <w:t>^</w:t>
            </w:r>
          </w:p>
          <w:p w14:paraId="3354EF06" w14:textId="77777777" w:rsidR="004F222C" w:rsidRPr="009128D2" w:rsidRDefault="004F222C" w:rsidP="004F222C">
            <w:pPr>
              <w:rPr>
                <w:lang w:val="en-US"/>
              </w:rPr>
            </w:pPr>
            <w:proofErr w:type="spellStart"/>
            <w:r w:rsidRPr="009128D2">
              <w:rPr>
                <w:rFonts w:ascii="Arial" w:hAnsi="Arial" w:cs="Arial"/>
                <w:color w:val="000000"/>
                <w:sz w:val="22"/>
                <w:szCs w:val="22"/>
                <w:lang w:val="en-US"/>
              </w:rPr>
              <w:t>SyntaxError</w:t>
            </w:r>
            <w:proofErr w:type="spellEnd"/>
            <w:r w:rsidRPr="009128D2">
              <w:rPr>
                <w:rFonts w:ascii="Arial" w:hAnsi="Arial" w:cs="Arial"/>
                <w:color w:val="000000"/>
                <w:sz w:val="22"/>
                <w:szCs w:val="22"/>
                <w:lang w:val="en-US"/>
              </w:rPr>
              <w:t>: unexpected EOF while parsing</w:t>
            </w:r>
          </w:p>
          <w:p w14:paraId="5C62914B" w14:textId="77777777" w:rsidR="004F222C" w:rsidRPr="009128D2" w:rsidRDefault="004F222C" w:rsidP="004F222C">
            <w:pPr>
              <w:rPr>
                <w:lang w:val="en-US"/>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6CDB76" w14:textId="77777777" w:rsidR="004F222C" w:rsidRPr="004F222C" w:rsidRDefault="004F222C" w:rsidP="004F222C">
            <w:r w:rsidRPr="004F222C">
              <w:rPr>
                <w:rFonts w:ascii="Arial" w:hAnsi="Arial" w:cs="Arial"/>
                <w:color w:val="000000"/>
                <w:sz w:val="22"/>
                <w:szCs w:val="22"/>
              </w:rPr>
              <w:t>1</w:t>
            </w:r>
          </w:p>
        </w:tc>
      </w:tr>
    </w:tbl>
    <w:p w14:paraId="4439CE09" w14:textId="22445855" w:rsidR="004F222C" w:rsidRPr="004F222C" w:rsidRDefault="00FA1D9E" w:rsidP="00FA1D9E">
      <w:pPr>
        <w:pStyle w:val="Lgende"/>
        <w:jc w:val="center"/>
      </w:pPr>
      <w:bookmarkStart w:id="63" w:name="_Toc11680071"/>
      <w:r>
        <w:t xml:space="preserve">Tableau </w:t>
      </w:r>
      <w:fldSimple w:instr=" SEQ Tableau \* ARABIC ">
        <w:r w:rsidR="007C1FFA">
          <w:rPr>
            <w:noProof/>
          </w:rPr>
          <w:t>4</w:t>
        </w:r>
      </w:fldSimple>
      <w:r>
        <w:t xml:space="preserve"> - Résultat de l'exécution d'un kata, </w:t>
      </w:r>
      <w:proofErr w:type="spellStart"/>
      <w:r>
        <w:t>assert</w:t>
      </w:r>
      <w:proofErr w:type="spellEnd"/>
      <w:r>
        <w:t xml:space="preserve"> </w:t>
      </w:r>
      <w:proofErr w:type="spellStart"/>
      <w:r>
        <w:t>py</w:t>
      </w:r>
      <w:bookmarkEnd w:id="63"/>
      <w:proofErr w:type="spellEnd"/>
    </w:p>
    <w:p w14:paraId="17A33042" w14:textId="4B42B3B8" w:rsidR="004F222C" w:rsidRPr="00FA1D9E" w:rsidRDefault="00FA1D9E" w:rsidP="00FA1D9E">
      <w:pPr>
        <w:pStyle w:val="VRAINORMAL"/>
        <w:ind w:firstLine="0"/>
        <w:rPr>
          <w:u w:val="single"/>
        </w:rPr>
      </w:pPr>
      <w:proofErr w:type="spellStart"/>
      <w:r w:rsidRPr="00FA1D9E">
        <w:rPr>
          <w:u w:val="single"/>
        </w:rPr>
        <w:lastRenderedPageBreak/>
        <w:t>J</w:t>
      </w:r>
      <w:r w:rsidR="004F222C" w:rsidRPr="00FA1D9E">
        <w:rPr>
          <w:u w:val="single"/>
        </w:rPr>
        <w:t>uni</w:t>
      </w:r>
      <w:r w:rsidRPr="00FA1D9E">
        <w:rPr>
          <w:u w:val="single"/>
        </w:rPr>
        <w:t>t</w:t>
      </w:r>
      <w:proofErr w:type="spellEnd"/>
    </w:p>
    <w:p w14:paraId="3F1F77BC" w14:textId="35414C4D" w:rsidR="00FA1D9E" w:rsidRDefault="004F222C" w:rsidP="00FA1D9E">
      <w:pPr>
        <w:pStyle w:val="VRAINORMAL"/>
        <w:ind w:firstLine="0"/>
      </w:pPr>
      <w:r w:rsidRPr="004F222C">
        <w:t>Comme Java ne contient pas un système d’assertion de base, j’ai décidé d’utiliser Junit5, qui est une librairie complète de tests unitaire</w:t>
      </w:r>
      <w:r w:rsidR="00FA1D9E">
        <w:t xml:space="preserve">, </w:t>
      </w:r>
      <w:r w:rsidR="00FA1D9E" w:rsidRPr="00FA1D9E">
        <w:t>Voici</w:t>
      </w:r>
      <w:r w:rsidR="00FA1D9E">
        <w:t xml:space="preserve"> un e</w:t>
      </w:r>
      <w:r w:rsidR="00FA1D9E" w:rsidRPr="004F222C">
        <w:t>xemple de fonctionnement</w:t>
      </w:r>
      <w:r w:rsidR="00FA1D9E">
        <w:t xml:space="preserve"> de cette librairie, avec différents tests.</w:t>
      </w:r>
    </w:p>
    <w:p w14:paraId="300C2E0E" w14:textId="4A402A10" w:rsidR="004F222C" w:rsidRDefault="00FA1D9E" w:rsidP="00FA1D9E">
      <w:pPr>
        <w:pStyle w:val="WARNING"/>
        <w:rPr>
          <w:b w:val="0"/>
          <w:bCs w:val="0"/>
        </w:rPr>
      </w:pPr>
      <w:r>
        <w:t xml:space="preserve">Attention : </w:t>
      </w:r>
      <w:r w:rsidRPr="00FA1D9E">
        <w:rPr>
          <w:b w:val="0"/>
          <w:bCs w:val="0"/>
        </w:rPr>
        <w:t>Dans cette exercice, le but est de sommer tous les éléments d’un tableau donné.</w:t>
      </w:r>
    </w:p>
    <w:p w14:paraId="1A9A8780" w14:textId="77777777" w:rsidR="00FA1D9E" w:rsidRPr="00FA1D9E" w:rsidRDefault="00FA1D9E" w:rsidP="00FA1D9E">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397"/>
        <w:gridCol w:w="5655"/>
      </w:tblGrid>
      <w:tr w:rsidR="004F222C" w:rsidRPr="004F222C" w14:paraId="6684A23C"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4F8A94" w14:textId="2B77DE7D" w:rsidR="004F222C" w:rsidRPr="004F222C" w:rsidRDefault="00946ED3" w:rsidP="00FA1D9E">
            <w:pPr>
              <w:pStyle w:val="VRAINORMAL"/>
              <w:ind w:firstLine="0"/>
            </w:pPr>
            <w:r w:rsidRPr="004F222C">
              <w:t>K</w:t>
            </w:r>
            <w:r w:rsidR="004F222C" w:rsidRPr="004F222C">
              <w:t>ata.java (Solu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843226" w14:textId="77777777" w:rsidR="004F222C" w:rsidRPr="004F222C" w:rsidRDefault="004F222C" w:rsidP="00FA1D9E">
            <w:pPr>
              <w:pStyle w:val="VRAINORMAL"/>
              <w:ind w:firstLine="0"/>
            </w:pPr>
            <w:r w:rsidRPr="004F222C">
              <w:t>Main.java (Batterie de tests)</w:t>
            </w:r>
          </w:p>
        </w:tc>
      </w:tr>
      <w:tr w:rsidR="004F222C" w:rsidRPr="004F222C" w14:paraId="180EB7B7"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50CE1D"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7BFFDABD" w14:textId="77777777" w:rsidR="004F222C" w:rsidRPr="004F222C" w:rsidRDefault="004F222C" w:rsidP="004F222C">
            <w:pPr>
              <w:rPr>
                <w:lang w:val="en-US"/>
              </w:rPr>
            </w:pPr>
          </w:p>
          <w:p w14:paraId="21778B4F"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Kata {</w:t>
            </w:r>
          </w:p>
          <w:p w14:paraId="022818EA"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public static int </w:t>
            </w:r>
            <w:r w:rsidRPr="004F222C">
              <w:rPr>
                <w:rFonts w:ascii="Arial" w:hAnsi="Arial" w:cs="Arial"/>
                <w:color w:val="000000"/>
                <w:sz w:val="22"/>
                <w:szCs w:val="22"/>
                <w:shd w:val="clear" w:color="auto" w:fill="FFFFFF"/>
                <w:lang w:val="en-US"/>
              </w:rPr>
              <w:t>sum(</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lt;Integer&gt; list){</w:t>
            </w:r>
          </w:p>
          <w:p w14:paraId="575079DC"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 xml:space="preserve">sum = </w:t>
            </w:r>
            <w:r w:rsidRPr="004F222C">
              <w:rPr>
                <w:rFonts w:ascii="Arial" w:hAnsi="Arial" w:cs="Arial"/>
                <w:color w:val="0000FF"/>
                <w:sz w:val="22"/>
                <w:szCs w:val="22"/>
                <w:shd w:val="clear" w:color="auto" w:fill="FFFFFF"/>
                <w:lang w:val="en-US"/>
              </w:rPr>
              <w:t>0</w:t>
            </w:r>
            <w:r w:rsidRPr="004F222C">
              <w:rPr>
                <w:rFonts w:ascii="Arial" w:hAnsi="Arial" w:cs="Arial"/>
                <w:color w:val="000000"/>
                <w:sz w:val="22"/>
                <w:szCs w:val="22"/>
                <w:shd w:val="clear" w:color="auto" w:fill="FFFFFF"/>
                <w:lang w:val="en-US"/>
              </w:rPr>
              <w:t>;</w:t>
            </w:r>
          </w:p>
          <w:p w14:paraId="455FD73F"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for</w:t>
            </w:r>
            <w:r w:rsidRPr="004F222C">
              <w:rPr>
                <w:rFonts w:ascii="Arial" w:hAnsi="Arial" w:cs="Arial"/>
                <w:color w:val="000000"/>
                <w:sz w:val="22"/>
                <w:szCs w:val="22"/>
                <w:shd w:val="clear" w:color="auto" w:fill="FFFFFF"/>
                <w:lang w:val="en-US"/>
              </w:rPr>
              <w:t>(</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n : list)</w:t>
            </w:r>
          </w:p>
          <w:p w14:paraId="08D17311" w14:textId="309F322F" w:rsidR="004F222C" w:rsidRPr="004F222C" w:rsidRDefault="004F222C" w:rsidP="004F222C">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sum</w:t>
            </w:r>
            <w:proofErr w:type="spellEnd"/>
            <w:r w:rsidRPr="004F222C">
              <w:rPr>
                <w:rFonts w:ascii="Arial" w:hAnsi="Arial" w:cs="Arial"/>
                <w:color w:val="000000"/>
                <w:sz w:val="22"/>
                <w:szCs w:val="22"/>
                <w:shd w:val="clear" w:color="auto" w:fill="FFFFFF"/>
              </w:rPr>
              <w:t xml:space="preserve"> += n</w:t>
            </w:r>
            <w:r w:rsidR="00946ED3">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66380B38" w14:textId="66550791" w:rsidR="004F222C" w:rsidRPr="004F222C" w:rsidRDefault="004F222C" w:rsidP="004F222C">
            <w:r w:rsidRPr="004F222C">
              <w:rPr>
                <w:rFonts w:ascii="Arial" w:hAnsi="Arial" w:cs="Arial"/>
                <w:color w:val="000000"/>
                <w:sz w:val="22"/>
                <w:szCs w:val="22"/>
                <w:shd w:val="clear" w:color="auto" w:fill="FFFFFF"/>
              </w:rPr>
              <w:t xml:space="preserve">       </w:t>
            </w:r>
            <w:r w:rsidRPr="004F222C">
              <w:rPr>
                <w:rFonts w:ascii="Arial" w:hAnsi="Arial" w:cs="Arial"/>
                <w:b/>
                <w:bCs/>
                <w:color w:val="000080"/>
                <w:sz w:val="22"/>
                <w:szCs w:val="22"/>
                <w:shd w:val="clear" w:color="auto" w:fill="FFFFFF"/>
              </w:rPr>
              <w:t xml:space="preserve">return </w:t>
            </w:r>
            <w:proofErr w:type="spellStart"/>
            <w:r w:rsidRPr="004F222C">
              <w:rPr>
                <w:rFonts w:ascii="Arial" w:hAnsi="Arial" w:cs="Arial"/>
                <w:color w:val="000000"/>
                <w:sz w:val="22"/>
                <w:szCs w:val="22"/>
                <w:shd w:val="clear" w:color="auto" w:fill="FFFFFF"/>
              </w:rPr>
              <w:t>sum</w:t>
            </w:r>
            <w:proofErr w:type="spellEnd"/>
            <w:r w:rsidR="00946ED3">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0F135E74" w14:textId="77777777" w:rsidR="004F222C" w:rsidRPr="004F222C" w:rsidRDefault="004F222C" w:rsidP="004F222C">
            <w:r w:rsidRPr="004F222C">
              <w:rPr>
                <w:rFonts w:ascii="Arial" w:hAnsi="Arial" w:cs="Arial"/>
                <w:color w:val="000000"/>
                <w:sz w:val="22"/>
                <w:szCs w:val="22"/>
                <w:shd w:val="clear" w:color="auto" w:fill="FFFFFF"/>
              </w:rPr>
              <w:t xml:space="preserve">   }</w:t>
            </w:r>
          </w:p>
          <w:p w14:paraId="751B4C53" w14:textId="77777777" w:rsidR="004F222C" w:rsidRPr="004F222C" w:rsidRDefault="004F222C" w:rsidP="004F222C">
            <w:r w:rsidRPr="004F222C">
              <w:rPr>
                <w:rFonts w:ascii="Arial" w:hAnsi="Arial" w:cs="Arial"/>
                <w:color w:val="000000"/>
                <w:sz w:val="22"/>
                <w:szCs w:val="22"/>
                <w:shd w:val="clear" w:color="auto" w:fill="FFFFFF"/>
              </w:rPr>
              <w:t>}</w:t>
            </w:r>
          </w:p>
          <w:p w14:paraId="334BF13B"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723FA0"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import static </w:t>
            </w:r>
            <w:proofErr w:type="spellStart"/>
            <w:r w:rsidRPr="004F222C">
              <w:rPr>
                <w:rFonts w:ascii="Arial" w:hAnsi="Arial" w:cs="Arial"/>
                <w:color w:val="000000"/>
                <w:sz w:val="22"/>
                <w:szCs w:val="22"/>
                <w:shd w:val="clear" w:color="auto" w:fill="FFFFFF"/>
                <w:lang w:val="en-US"/>
              </w:rPr>
              <w:t>org.junit.Assert</w:t>
            </w:r>
            <w:proofErr w:type="spellEnd"/>
            <w:r w:rsidRPr="004F222C">
              <w:rPr>
                <w:rFonts w:ascii="Arial" w:hAnsi="Arial" w:cs="Arial"/>
                <w:color w:val="000000"/>
                <w:sz w:val="22"/>
                <w:szCs w:val="22"/>
                <w:shd w:val="clear" w:color="auto" w:fill="FFFFFF"/>
                <w:lang w:val="en-US"/>
              </w:rPr>
              <w:t>.*;</w:t>
            </w:r>
          </w:p>
          <w:p w14:paraId="50FF92C6"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77AE91DD" w14:textId="77777777" w:rsidR="004F222C" w:rsidRPr="004F222C" w:rsidRDefault="004F222C" w:rsidP="004F222C">
            <w:pPr>
              <w:rPr>
                <w:lang w:val="en-US"/>
              </w:rPr>
            </w:pPr>
          </w:p>
          <w:p w14:paraId="7F1EC69D"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Main {</w:t>
            </w:r>
          </w:p>
          <w:p w14:paraId="5AB674A3" w14:textId="77777777" w:rsidR="004F222C" w:rsidRPr="004F222C" w:rsidRDefault="004F222C" w:rsidP="004F222C">
            <w:pPr>
              <w:rPr>
                <w:lang w:val="en-US"/>
              </w:rPr>
            </w:pPr>
          </w:p>
          <w:p w14:paraId="24A577F2"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public static void </w:t>
            </w:r>
            <w:r w:rsidRPr="004F222C">
              <w:rPr>
                <w:rFonts w:ascii="Arial" w:hAnsi="Arial" w:cs="Arial"/>
                <w:color w:val="000000"/>
                <w:sz w:val="22"/>
                <w:szCs w:val="22"/>
                <w:shd w:val="clear" w:color="auto" w:fill="FFFFFF"/>
                <w:lang w:val="en-US"/>
              </w:rPr>
              <w:t xml:space="preserve">main(String[] </w:t>
            </w:r>
            <w:proofErr w:type="spellStart"/>
            <w:r w:rsidRPr="004F222C">
              <w:rPr>
                <w:rFonts w:ascii="Arial" w:hAnsi="Arial" w:cs="Arial"/>
                <w:color w:val="000000"/>
                <w:sz w:val="22"/>
                <w:szCs w:val="22"/>
                <w:shd w:val="clear" w:color="auto" w:fill="FFFFFF"/>
                <w:lang w:val="en-US"/>
              </w:rPr>
              <w:t>args</w:t>
            </w:r>
            <w:proofErr w:type="spellEnd"/>
            <w:r w:rsidRPr="004F222C">
              <w:rPr>
                <w:rFonts w:ascii="Arial" w:hAnsi="Arial" w:cs="Arial"/>
                <w:color w:val="000000"/>
                <w:sz w:val="22"/>
                <w:szCs w:val="22"/>
                <w:shd w:val="clear" w:color="auto" w:fill="FFFFFF"/>
                <w:lang w:val="en-US"/>
              </w:rPr>
              <w:t>) {</w:t>
            </w:r>
          </w:p>
          <w:p w14:paraId="7AF73383" w14:textId="77777777" w:rsidR="004F222C" w:rsidRPr="004F222C" w:rsidRDefault="004F222C" w:rsidP="004F222C">
            <w:pPr>
              <w:rPr>
                <w:lang w:val="en-US"/>
              </w:rPr>
            </w:pPr>
          </w:p>
          <w:p w14:paraId="7880160F"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 xml:space="preserve">&lt;Integer&gt; </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 xml:space="preserve"> = </w:t>
            </w:r>
            <w:r w:rsidRPr="004F222C">
              <w:rPr>
                <w:rFonts w:ascii="Arial" w:hAnsi="Arial" w:cs="Arial"/>
                <w:b/>
                <w:bCs/>
                <w:color w:val="000080"/>
                <w:sz w:val="22"/>
                <w:szCs w:val="22"/>
                <w:shd w:val="clear" w:color="auto" w:fill="FFFFFF"/>
                <w:lang w:val="en-US"/>
              </w:rPr>
              <w:t>new    </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lt;&gt;(</w:t>
            </w:r>
            <w:proofErr w:type="spellStart"/>
            <w:r w:rsidRPr="004F222C">
              <w:rPr>
                <w:rFonts w:ascii="Arial" w:hAnsi="Arial" w:cs="Arial"/>
                <w:color w:val="000000"/>
                <w:sz w:val="22"/>
                <w:szCs w:val="22"/>
                <w:shd w:val="clear" w:color="auto" w:fill="FFFFFF"/>
                <w:lang w:val="en-US"/>
              </w:rPr>
              <w:t>Arrays.as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64DB25D3"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assertEquals</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Kata.sum</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0</w:t>
            </w:r>
            <w:r w:rsidRPr="004F222C">
              <w:rPr>
                <w:rFonts w:ascii="Arial" w:hAnsi="Arial" w:cs="Arial"/>
                <w:color w:val="000000"/>
                <w:sz w:val="22"/>
                <w:szCs w:val="22"/>
                <w:shd w:val="clear" w:color="auto" w:fill="FFFFFF"/>
                <w:lang w:val="en-US"/>
              </w:rPr>
              <w:t>);</w:t>
            </w:r>
          </w:p>
          <w:p w14:paraId="4646EA8A" w14:textId="77777777" w:rsidR="004F222C" w:rsidRPr="004F222C" w:rsidRDefault="004F222C" w:rsidP="004F222C">
            <w:pPr>
              <w:rPr>
                <w:lang w:val="en-US"/>
              </w:rPr>
            </w:pPr>
          </w:p>
          <w:p w14:paraId="29A096A3"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mylist.add</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10BFB147" w14:textId="6710455A" w:rsidR="004F222C" w:rsidRPr="004F222C" w:rsidRDefault="004F222C" w:rsidP="004F222C">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assertEquals</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Kata.sum</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mylist</w:t>
            </w:r>
            <w:proofErr w:type="spellEnd"/>
            <w:r w:rsidRPr="004F222C">
              <w:rPr>
                <w:rFonts w:ascii="Arial" w:hAnsi="Arial" w:cs="Arial"/>
                <w:color w:val="000000"/>
                <w:sz w:val="22"/>
                <w:szCs w:val="22"/>
                <w:shd w:val="clear" w:color="auto" w:fill="FFFFFF"/>
              </w:rPr>
              <w:t>),</w:t>
            </w:r>
            <w:r w:rsidRPr="004F222C">
              <w:rPr>
                <w:rFonts w:ascii="Arial" w:hAnsi="Arial" w:cs="Arial"/>
                <w:color w:val="0000FF"/>
                <w:sz w:val="22"/>
                <w:szCs w:val="22"/>
                <w:shd w:val="clear" w:color="auto" w:fill="FFFFFF"/>
              </w:rPr>
              <w:t>40</w:t>
            </w:r>
            <w:r w:rsidRPr="004F222C">
              <w:rPr>
                <w:rFonts w:ascii="Arial" w:hAnsi="Arial" w:cs="Arial"/>
                <w:color w:val="000000"/>
                <w:sz w:val="22"/>
                <w:szCs w:val="22"/>
                <w:shd w:val="clear" w:color="auto" w:fill="FFFFFF"/>
              </w:rPr>
              <w:t>)</w:t>
            </w:r>
            <w:r w:rsidR="00946ED3">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25009DE7" w14:textId="77777777" w:rsidR="004F222C" w:rsidRPr="004F222C" w:rsidRDefault="004F222C" w:rsidP="004F222C">
            <w:r w:rsidRPr="004F222C">
              <w:rPr>
                <w:rFonts w:ascii="Arial" w:hAnsi="Arial" w:cs="Arial"/>
                <w:color w:val="000000"/>
                <w:sz w:val="22"/>
                <w:szCs w:val="22"/>
                <w:shd w:val="clear" w:color="auto" w:fill="FFFFFF"/>
              </w:rPr>
              <w:t xml:space="preserve">   }</w:t>
            </w:r>
          </w:p>
          <w:p w14:paraId="23B667BC" w14:textId="77777777" w:rsidR="004F222C" w:rsidRPr="004F222C" w:rsidRDefault="004F222C" w:rsidP="004F222C">
            <w:r w:rsidRPr="004F222C">
              <w:rPr>
                <w:rFonts w:ascii="Arial" w:hAnsi="Arial" w:cs="Arial"/>
                <w:color w:val="000000"/>
                <w:sz w:val="22"/>
                <w:szCs w:val="22"/>
                <w:shd w:val="clear" w:color="auto" w:fill="FFFFFF"/>
              </w:rPr>
              <w:t>}</w:t>
            </w:r>
          </w:p>
          <w:p w14:paraId="27B64F58" w14:textId="77777777" w:rsidR="004F222C" w:rsidRPr="004F222C" w:rsidRDefault="004F222C" w:rsidP="004F222C"/>
        </w:tc>
      </w:tr>
    </w:tbl>
    <w:p w14:paraId="12DD820A" w14:textId="437E4EE4" w:rsidR="00FA1D9E" w:rsidRPr="00FA1D9E" w:rsidRDefault="00FA1D9E" w:rsidP="00FA1D9E">
      <w:pPr>
        <w:pStyle w:val="Lgende"/>
        <w:jc w:val="center"/>
      </w:pPr>
      <w:bookmarkStart w:id="64" w:name="_Toc11680072"/>
      <w:r>
        <w:t xml:space="preserve">Tableau </w:t>
      </w:r>
      <w:fldSimple w:instr=" SEQ Tableau \* ARABIC ">
        <w:r w:rsidR="007C1FFA">
          <w:rPr>
            <w:noProof/>
          </w:rPr>
          <w:t>5</w:t>
        </w:r>
      </w:fldSimple>
      <w:r>
        <w:t xml:space="preserve"> - </w:t>
      </w:r>
      <w:r w:rsidRPr="00E022F4">
        <w:t xml:space="preserve">Exemple d'utilisation </w:t>
      </w:r>
      <w:r>
        <w:t xml:space="preserve">de </w:t>
      </w:r>
      <w:proofErr w:type="spellStart"/>
      <w:r>
        <w:t>Junit</w:t>
      </w:r>
      <w:proofErr w:type="spellEnd"/>
      <w:r>
        <w:t xml:space="preserve"> 5</w:t>
      </w:r>
      <w:bookmarkEnd w:id="64"/>
    </w:p>
    <w:tbl>
      <w:tblPr>
        <w:tblW w:w="0" w:type="auto"/>
        <w:jc w:val="center"/>
        <w:tblCellMar>
          <w:top w:w="15" w:type="dxa"/>
          <w:left w:w="15" w:type="dxa"/>
          <w:bottom w:w="15" w:type="dxa"/>
          <w:right w:w="15" w:type="dxa"/>
        </w:tblCellMar>
        <w:tblLook w:val="04A0" w:firstRow="1" w:lastRow="0" w:firstColumn="1" w:lastColumn="0" w:noHBand="0" w:noVBand="1"/>
      </w:tblPr>
      <w:tblGrid>
        <w:gridCol w:w="629"/>
        <w:gridCol w:w="8015"/>
        <w:gridCol w:w="323"/>
      </w:tblGrid>
      <w:tr w:rsidR="004F222C" w:rsidRPr="004F222C" w14:paraId="445055DB" w14:textId="77777777" w:rsidTr="009128D2">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887DD6" w14:textId="4924A24D"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Exercice réalisé avec succès</w:t>
            </w:r>
          </w:p>
        </w:tc>
      </w:tr>
      <w:tr w:rsidR="004F222C" w:rsidRPr="004F222C" w14:paraId="7DBF9C9D"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A879A" w14:textId="77777777" w:rsidR="004F222C" w:rsidRPr="004F222C" w:rsidRDefault="004F222C" w:rsidP="004F222C">
            <w:r w:rsidRPr="004F222C">
              <w:rPr>
                <w:rFonts w:ascii="Arial" w:hAnsi="Arial" w:cs="Arial"/>
                <w:color w:val="000000"/>
                <w:sz w:val="22"/>
                <w:szCs w:val="22"/>
              </w:rPr>
              <w:t>2.48</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1E30FF01" w14:textId="77777777" w:rsidR="004F222C" w:rsidRPr="004F222C" w:rsidRDefault="004F222C" w:rsidP="004F222C">
            <w:proofErr w:type="spellStart"/>
            <w:r w:rsidRPr="004F222C">
              <w:rPr>
                <w:rFonts w:ascii="Arial" w:hAnsi="Arial" w:cs="Arial"/>
                <w:color w:val="000000"/>
                <w:sz w:val="22"/>
                <w:szCs w:val="22"/>
              </w:rPr>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B39DF5" w14:textId="77777777" w:rsidR="004F222C" w:rsidRPr="004F222C" w:rsidRDefault="004F222C" w:rsidP="004F222C">
            <w:r w:rsidRPr="004F222C">
              <w:rPr>
                <w:rFonts w:ascii="Arial" w:hAnsi="Arial" w:cs="Arial"/>
                <w:color w:val="000000"/>
                <w:sz w:val="22"/>
                <w:szCs w:val="22"/>
              </w:rPr>
              <w:t>0</w:t>
            </w:r>
          </w:p>
        </w:tc>
      </w:tr>
      <w:tr w:rsidR="004F222C" w:rsidRPr="004F222C" w14:paraId="762E1D7E" w14:textId="77777777" w:rsidTr="009128D2">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E8205B" w14:textId="66FABE8C"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La fonction ne retourne pas le résultat attendu (assertion)</w:t>
            </w:r>
          </w:p>
        </w:tc>
      </w:tr>
      <w:tr w:rsidR="004F222C" w:rsidRPr="004F222C" w14:paraId="1B321AC4"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E7431" w14:textId="77777777" w:rsidR="004F222C" w:rsidRPr="004F222C" w:rsidRDefault="004F222C" w:rsidP="004F222C">
            <w:r w:rsidRPr="004F222C">
              <w:rPr>
                <w:rFonts w:ascii="Arial" w:hAnsi="Arial" w:cs="Arial"/>
                <w:color w:val="000000"/>
                <w:sz w:val="22"/>
                <w:szCs w:val="22"/>
              </w:rPr>
              <w:t>2.6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2B2C5ABD" w14:textId="6AB7CC27" w:rsidR="004F222C" w:rsidRPr="004F222C" w:rsidRDefault="004F222C" w:rsidP="004F222C">
            <w:pPr>
              <w:rPr>
                <w:lang w:val="en-US"/>
              </w:rPr>
            </w:pPr>
            <w:r w:rsidRPr="004F222C">
              <w:rPr>
                <w:rFonts w:ascii="Arial" w:hAnsi="Arial" w:cs="Arial"/>
                <w:color w:val="000000"/>
                <w:sz w:val="22"/>
                <w:szCs w:val="22"/>
                <w:lang w:val="en-US"/>
              </w:rPr>
              <w:t xml:space="preserve">Exception in thread </w:t>
            </w:r>
            <w:r w:rsidR="00946ED3">
              <w:rPr>
                <w:rFonts w:ascii="Arial" w:hAnsi="Arial" w:cs="Arial"/>
                <w:color w:val="000000"/>
                <w:sz w:val="22"/>
                <w:szCs w:val="22"/>
                <w:lang w:val="en-US"/>
              </w:rPr>
              <w:t>“</w:t>
            </w:r>
            <w:r w:rsidRPr="004F222C">
              <w:rPr>
                <w:rFonts w:ascii="Arial" w:hAnsi="Arial" w:cs="Arial"/>
                <w:color w:val="000000"/>
                <w:sz w:val="22"/>
                <w:szCs w:val="22"/>
                <w:lang w:val="en-US"/>
              </w:rPr>
              <w:t>main</w:t>
            </w:r>
            <w:r w:rsidR="00946ED3">
              <w:rPr>
                <w:rFonts w:ascii="Arial" w:hAnsi="Arial" w:cs="Arial"/>
                <w:color w:val="000000"/>
                <w:sz w:val="22"/>
                <w:szCs w:val="22"/>
                <w:lang w:val="en-US"/>
              </w:rPr>
              <w:t>”</w:t>
            </w:r>
            <w:r w:rsidRPr="004F222C">
              <w:rPr>
                <w:rFonts w:ascii="Arial" w:hAnsi="Arial" w:cs="Arial"/>
                <w:color w:val="000000"/>
                <w:sz w:val="22"/>
                <w:szCs w:val="22"/>
                <w:lang w:val="en-US"/>
              </w:rPr>
              <w:t xml:space="preserve"> </w:t>
            </w:r>
            <w:proofErr w:type="spellStart"/>
            <w:r w:rsidRPr="004F222C">
              <w:rPr>
                <w:rFonts w:ascii="Arial" w:hAnsi="Arial" w:cs="Arial"/>
                <w:color w:val="000000"/>
                <w:sz w:val="22"/>
                <w:szCs w:val="22"/>
                <w:lang w:val="en-US"/>
              </w:rPr>
              <w:t>java.lang.AssertionError</w:t>
            </w:r>
            <w:proofErr w:type="spellEnd"/>
            <w:r w:rsidRPr="004F222C">
              <w:rPr>
                <w:rFonts w:ascii="Arial" w:hAnsi="Arial" w:cs="Arial"/>
                <w:color w:val="000000"/>
                <w:sz w:val="22"/>
                <w:szCs w:val="22"/>
                <w:lang w:val="en-US"/>
              </w:rPr>
              <w:t>: expected:&lt;3&gt; but was:&lt;30&gt;</w:t>
            </w:r>
          </w:p>
          <w:p w14:paraId="5FA1BD74"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w:t>
            </w:r>
            <w:proofErr w:type="spellEnd"/>
            <w:r w:rsidRPr="004F222C">
              <w:rPr>
                <w:rFonts w:ascii="Arial" w:hAnsi="Arial" w:cs="Arial"/>
                <w:color w:val="000000"/>
                <w:sz w:val="22"/>
                <w:szCs w:val="22"/>
                <w:lang w:val="en-US"/>
              </w:rPr>
              <w:t>(Assert.java:93)</w:t>
            </w:r>
          </w:p>
          <w:p w14:paraId="5AEDFF34"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NotEquals</w:t>
            </w:r>
            <w:proofErr w:type="spellEnd"/>
            <w:r w:rsidRPr="004F222C">
              <w:rPr>
                <w:rFonts w:ascii="Arial" w:hAnsi="Arial" w:cs="Arial"/>
                <w:color w:val="000000"/>
                <w:sz w:val="22"/>
                <w:szCs w:val="22"/>
                <w:lang w:val="en-US"/>
              </w:rPr>
              <w:t>(Assert.java:647)</w:t>
            </w:r>
          </w:p>
          <w:p w14:paraId="77645597"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128)</w:t>
            </w:r>
          </w:p>
          <w:p w14:paraId="5F346AAE"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72)</w:t>
            </w:r>
          </w:p>
          <w:p w14:paraId="78ED738B"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56)</w:t>
            </w:r>
          </w:p>
          <w:p w14:paraId="48768FA3" w14:textId="281FF486" w:rsidR="004F222C" w:rsidRPr="004F222C" w:rsidRDefault="004F222C" w:rsidP="004F222C">
            <w:r w:rsidRPr="004F222C">
              <w:rPr>
                <w:rFonts w:ascii="Arial" w:hAnsi="Arial" w:cs="Arial"/>
                <w:color w:val="000000"/>
                <w:sz w:val="22"/>
                <w:szCs w:val="22"/>
                <w:lang w:val="en-US"/>
              </w:rPr>
              <w:tab/>
            </w:r>
            <w:r w:rsidRPr="004F222C">
              <w:rPr>
                <w:rFonts w:ascii="Arial" w:hAnsi="Arial" w:cs="Arial"/>
                <w:color w:val="000000"/>
                <w:sz w:val="22"/>
                <w:szCs w:val="22"/>
              </w:rPr>
              <w:t>at Main.main(Main.java</w:t>
            </w:r>
            <w:r w:rsidR="00946ED3">
              <w:rPr>
                <w:rFonts w:ascii="Arial" w:hAnsi="Arial" w:cs="Arial"/>
                <w:color w:val="000000"/>
                <w:sz w:val="22"/>
                <w:szCs w:val="22"/>
              </w:rPr>
              <w:t> </w:t>
            </w:r>
            <w:r w:rsidRPr="004F222C">
              <w:rPr>
                <w:rFonts w:ascii="Arial" w:hAnsi="Arial" w:cs="Arial"/>
                <w:color w:val="000000"/>
                <w:sz w:val="22"/>
                <w:szCs w:val="22"/>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7128AD" w14:textId="77777777" w:rsidR="004F222C" w:rsidRPr="004F222C" w:rsidRDefault="004F222C" w:rsidP="004F222C">
            <w:r w:rsidRPr="004F222C">
              <w:rPr>
                <w:rFonts w:ascii="Arial" w:hAnsi="Arial" w:cs="Arial"/>
                <w:color w:val="000000"/>
                <w:sz w:val="22"/>
                <w:szCs w:val="22"/>
              </w:rPr>
              <w:t>1</w:t>
            </w:r>
          </w:p>
        </w:tc>
      </w:tr>
      <w:tr w:rsidR="004F222C" w:rsidRPr="004F222C" w14:paraId="751F9ED4" w14:textId="77777777" w:rsidTr="009128D2">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39813B" w14:textId="78C3623E"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Erreur de syntaxe (générée par le compilateur Java)</w:t>
            </w:r>
          </w:p>
        </w:tc>
      </w:tr>
      <w:tr w:rsidR="004F222C" w:rsidRPr="004F222C" w14:paraId="39698696"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1D2885" w14:textId="77777777" w:rsidR="004F222C" w:rsidRPr="004F222C" w:rsidRDefault="004F222C" w:rsidP="004F222C">
            <w:r w:rsidRPr="004F222C">
              <w:rPr>
                <w:rFonts w:ascii="Arial" w:hAnsi="Arial" w:cs="Arial"/>
                <w:color w:val="000000"/>
                <w:sz w:val="22"/>
                <w:szCs w:val="22"/>
              </w:rPr>
              <w:t>2.34</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4EA859BF" w14:textId="1E992FE0" w:rsidR="004F222C" w:rsidRPr="004F222C" w:rsidRDefault="004F222C" w:rsidP="004F222C">
            <w:pPr>
              <w:rPr>
                <w:lang w:val="en-US"/>
              </w:rPr>
            </w:pPr>
            <w:r w:rsidRPr="004F222C">
              <w:rPr>
                <w:rFonts w:ascii="Arial" w:hAnsi="Arial" w:cs="Arial"/>
                <w:color w:val="000000"/>
                <w:sz w:val="22"/>
                <w:szCs w:val="22"/>
                <w:lang w:val="en-US"/>
              </w:rPr>
              <w:t xml:space="preserve">Kata.java:8: error: </w:t>
            </w:r>
            <w:r w:rsidR="00946ED3">
              <w:rPr>
                <w:rFonts w:ascii="Arial" w:hAnsi="Arial" w:cs="Arial"/>
                <w:color w:val="000000"/>
                <w:sz w:val="22"/>
                <w:szCs w:val="22"/>
                <w:lang w:val="en-US"/>
              </w:rPr>
              <w:t>‘</w:t>
            </w:r>
            <w:r w:rsidRPr="004F222C">
              <w:rPr>
                <w:rFonts w:ascii="Arial" w:hAnsi="Arial" w:cs="Arial"/>
                <w:color w:val="000000"/>
                <w:sz w:val="22"/>
                <w:szCs w:val="22"/>
                <w:lang w:val="en-US"/>
              </w:rPr>
              <w:t>;</w:t>
            </w:r>
            <w:r w:rsidR="00946ED3">
              <w:rPr>
                <w:rFonts w:ascii="Arial" w:hAnsi="Arial" w:cs="Arial"/>
                <w:color w:val="000000"/>
                <w:sz w:val="22"/>
                <w:szCs w:val="22"/>
                <w:lang w:val="en-US"/>
              </w:rPr>
              <w:t>’</w:t>
            </w:r>
            <w:r w:rsidRPr="004F222C">
              <w:rPr>
                <w:rFonts w:ascii="Arial" w:hAnsi="Arial" w:cs="Arial"/>
                <w:color w:val="000000"/>
                <w:sz w:val="22"/>
                <w:szCs w:val="22"/>
                <w:lang w:val="en-US"/>
              </w:rPr>
              <w:t xml:space="preserve"> expected</w:t>
            </w:r>
          </w:p>
          <w:p w14:paraId="2B87CFA7" w14:textId="77777777" w:rsidR="004F222C" w:rsidRPr="000D6541" w:rsidRDefault="004F222C" w:rsidP="004F222C">
            <w:pPr>
              <w:rPr>
                <w:lang w:val="en-US"/>
              </w:rPr>
            </w:pPr>
            <w:r w:rsidRPr="004F222C">
              <w:rPr>
                <w:rFonts w:ascii="Arial" w:hAnsi="Arial" w:cs="Arial"/>
                <w:color w:val="000000"/>
                <w:sz w:val="22"/>
                <w:szCs w:val="22"/>
                <w:lang w:val="en-US"/>
              </w:rPr>
              <w:t xml:space="preserve">       </w:t>
            </w:r>
            <w:r w:rsidRPr="000D6541">
              <w:rPr>
                <w:rFonts w:ascii="Arial" w:hAnsi="Arial" w:cs="Arial"/>
                <w:color w:val="000000"/>
                <w:sz w:val="22"/>
                <w:szCs w:val="22"/>
                <w:lang w:val="en-US"/>
              </w:rPr>
              <w:t>return sum</w:t>
            </w:r>
          </w:p>
          <w:p w14:paraId="1435F64A" w14:textId="77777777" w:rsidR="004F222C" w:rsidRPr="004F222C" w:rsidRDefault="004F222C" w:rsidP="004F222C">
            <w:r w:rsidRPr="000D6541">
              <w:rPr>
                <w:rFonts w:ascii="Arial" w:hAnsi="Arial" w:cs="Arial"/>
                <w:color w:val="000000"/>
                <w:sz w:val="22"/>
                <w:szCs w:val="22"/>
                <w:lang w:val="en-US"/>
              </w:rPr>
              <w:t xml:space="preserve">                 </w:t>
            </w:r>
            <w:r w:rsidRPr="004F222C">
              <w:rPr>
                <w:rFonts w:ascii="Arial" w:hAnsi="Arial" w:cs="Arial"/>
                <w:color w:val="000000"/>
                <w:sz w:val="22"/>
                <w:szCs w:val="22"/>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362655" w14:textId="77777777" w:rsidR="004F222C" w:rsidRPr="004F222C" w:rsidRDefault="004F222C" w:rsidP="004F222C">
            <w:r w:rsidRPr="004F222C">
              <w:rPr>
                <w:rFonts w:ascii="Arial" w:hAnsi="Arial" w:cs="Arial"/>
                <w:color w:val="000000"/>
                <w:sz w:val="22"/>
                <w:szCs w:val="22"/>
              </w:rPr>
              <w:t>1</w:t>
            </w:r>
          </w:p>
        </w:tc>
      </w:tr>
    </w:tbl>
    <w:p w14:paraId="205CFE23" w14:textId="5B0B5CF5" w:rsidR="004F222C" w:rsidRPr="004F222C" w:rsidRDefault="00FA1D9E" w:rsidP="00FA1D9E">
      <w:pPr>
        <w:pStyle w:val="Lgende"/>
        <w:jc w:val="center"/>
      </w:pPr>
      <w:bookmarkStart w:id="65" w:name="_Toc11680073"/>
      <w:r>
        <w:t xml:space="preserve">Tableau </w:t>
      </w:r>
      <w:fldSimple w:instr=" SEQ Tableau \* ARABIC ">
        <w:r w:rsidR="007C1FFA">
          <w:rPr>
            <w:noProof/>
          </w:rPr>
          <w:t>6</w:t>
        </w:r>
      </w:fldSimple>
      <w:r>
        <w:t xml:space="preserve"> - </w:t>
      </w:r>
      <w:r w:rsidRPr="009A7D84">
        <w:t xml:space="preserve">Résultat de l'exécution d'un kata, </w:t>
      </w:r>
      <w:proofErr w:type="spellStart"/>
      <w:r>
        <w:t>Junit</w:t>
      </w:r>
      <w:proofErr w:type="spellEnd"/>
      <w:r>
        <w:t xml:space="preserve"> 5</w:t>
      </w:r>
      <w:bookmarkEnd w:id="65"/>
    </w:p>
    <w:p w14:paraId="2A8E4FCB" w14:textId="6505743B" w:rsidR="004F222C" w:rsidRPr="002635F7" w:rsidRDefault="004F222C" w:rsidP="002635F7">
      <w:pPr>
        <w:pStyle w:val="VRAINORMAL"/>
        <w:ind w:firstLine="0"/>
      </w:pPr>
      <w:r w:rsidRPr="002635F7">
        <w:lastRenderedPageBreak/>
        <w:t>Avec ces librairies, il est donc possible de proposer au Sensei de composer un exercice avec d’un côté le code qu’il souhaite faire réaliser, et de l’autre une batterie de tests qui permet de tester si le code réalisé fonctionne. L</w:t>
      </w:r>
      <w:r w:rsidR="00946ED3" w:rsidRPr="002635F7">
        <w:t>’</w:t>
      </w:r>
      <w:r w:rsidRPr="002635F7">
        <w:t>exécuteur du kata aura accès aux erreurs générées par les langages respectifs (</w:t>
      </w:r>
      <w:r w:rsidR="002635F7" w:rsidRPr="002635F7">
        <w:t>à l’exécution</w:t>
      </w:r>
      <w:r w:rsidRPr="002635F7">
        <w:t>), ainsi qu’aux erreurs liées à la batterie de tests, qui sont générée</w:t>
      </w:r>
      <w:r w:rsidR="002635F7" w:rsidRPr="002635F7">
        <w:t>s</w:t>
      </w:r>
      <w:r w:rsidRPr="002635F7">
        <w:t xml:space="preserve"> si la fonction rempli par l’utilisateur ne satisfait pas le prédicat.</w:t>
      </w:r>
    </w:p>
    <w:p w14:paraId="3097F8BC" w14:textId="77777777" w:rsidR="004F222C" w:rsidRPr="004F222C" w:rsidRDefault="004F222C" w:rsidP="004F222C"/>
    <w:p w14:paraId="512E23E8" w14:textId="1EA0BEAD" w:rsidR="004F222C" w:rsidRDefault="002635F7" w:rsidP="002635F7">
      <w:pPr>
        <w:pStyle w:val="Titre2"/>
      </w:pPr>
      <w:bookmarkStart w:id="66" w:name="_Toc11680320"/>
      <w:r>
        <w:t>Implémentation</w:t>
      </w:r>
      <w:bookmarkEnd w:id="66"/>
    </w:p>
    <w:p w14:paraId="72244C6D" w14:textId="58B4D81D" w:rsidR="004F222C" w:rsidRPr="004F222C" w:rsidRDefault="004F222C" w:rsidP="002635F7">
      <w:pPr>
        <w:pStyle w:val="VRAINORMAL"/>
        <w:ind w:firstLine="0"/>
      </w:pPr>
      <w:r w:rsidRPr="004F222C">
        <w:t>J’ai décidé d’isoler l</w:t>
      </w:r>
      <w:r w:rsidR="00946ED3">
        <w:t>’</w:t>
      </w:r>
      <w:r w:rsidRPr="004F222C">
        <w:t xml:space="preserve">exécution du code dans un container </w:t>
      </w:r>
      <w:r w:rsidR="002635F7">
        <w:t xml:space="preserve">à l’aide de </w:t>
      </w:r>
      <w:r w:rsidRPr="004F222C">
        <w:t>Docker (</w:t>
      </w:r>
      <w:r w:rsidRPr="004F222C">
        <w:rPr>
          <w:color w:val="FF0000"/>
        </w:rPr>
        <w:t xml:space="preserve">docker est un utilitaire de création de container, de petites machine virtuelle fonctionnant sur le </w:t>
      </w:r>
      <w:proofErr w:type="spellStart"/>
      <w:r w:rsidRPr="004F222C">
        <w:rPr>
          <w:color w:val="FF0000"/>
        </w:rPr>
        <w:t>kernel</w:t>
      </w:r>
      <w:proofErr w:type="spellEnd"/>
      <w:r w:rsidRPr="004F222C">
        <w:rPr>
          <w:color w:val="FF0000"/>
        </w:rPr>
        <w:t xml:space="preserve"> hôte</w:t>
      </w:r>
      <w:r w:rsidR="002635F7">
        <w:rPr>
          <w:color w:val="FF0000"/>
        </w:rPr>
        <w:t xml:space="preserve">, </w:t>
      </w:r>
      <w:r w:rsidR="002635F7">
        <w:rPr>
          <w:color w:val="FF0000"/>
        </w:rPr>
        <w:fldChar w:fldCharType="begin"/>
      </w:r>
      <w:r w:rsidR="002635F7">
        <w:rPr>
          <w:color w:val="FF0000"/>
        </w:rPr>
        <w:instrText xml:space="preserve"> ADDIN ZOTERO_ITEM CSL_CITATION {"citationID":"yi3ZGC6H","properties":{"formattedCitation":"({\\i{}Docker} 2019)","plainCitation":"(Docker 2019)","noteIndex":0},"citationItems":[{"id":77,"uris":["http://zotero.org/users/local/6OwvRo0M/items/737FN6XE"],"uri":["http://zotero.org/users/local/6OwvRo0M/items/737FN6XE"],"itemData":{"id":77,"type":"webpage","title":"Docker","container-title":"Docker","abstract":"Build, Share, and Run Any App, Anywhere. Learn about the only enterprise-ready container platform to cost-effectively build and manage your application portfolio.","URL":"https://www.docker.com/","language":"en","issued":{"date-parts":[["2019"]]},"accessed":{"date-parts":[["2019",6,16]]}}}],"schema":"https://github.com/citation-style-language/schema/raw/master/csl-citation.json"} </w:instrText>
      </w:r>
      <w:r w:rsidR="002635F7">
        <w:rPr>
          <w:color w:val="FF0000"/>
        </w:rPr>
        <w:fldChar w:fldCharType="separate"/>
      </w:r>
      <w:r w:rsidR="002635F7" w:rsidRPr="002635F7">
        <w:rPr>
          <w:color w:val="FF0000"/>
          <w:lang w:val="fr-FR"/>
        </w:rPr>
        <w:t>(</w:t>
      </w:r>
      <w:r w:rsidR="002635F7" w:rsidRPr="002635F7">
        <w:rPr>
          <w:i/>
          <w:iCs/>
          <w:color w:val="FF0000"/>
          <w:lang w:val="fr-FR"/>
        </w:rPr>
        <w:t>Docker</w:t>
      </w:r>
      <w:r w:rsidR="002635F7" w:rsidRPr="002635F7">
        <w:rPr>
          <w:color w:val="FF0000"/>
          <w:lang w:val="fr-FR"/>
        </w:rPr>
        <w:t xml:space="preserve"> 2019)</w:t>
      </w:r>
      <w:r w:rsidR="002635F7">
        <w:rPr>
          <w:color w:val="FF0000"/>
        </w:rPr>
        <w:fldChar w:fldCharType="end"/>
      </w:r>
      <w:r w:rsidRPr="004F222C">
        <w:t>), pour éviter des problèmes de sécurité</w:t>
      </w:r>
      <w:r w:rsidR="002635F7">
        <w:t>s</w:t>
      </w:r>
      <w:r w:rsidRPr="004F222C">
        <w:t xml:space="preserve"> évidents liés à une exécution locale, tel que la suppression de fichier, l’accès aux ressources non légitimé, la modification, etc..</w:t>
      </w:r>
    </w:p>
    <w:p w14:paraId="5346C7FD" w14:textId="77777777" w:rsidR="002635F7" w:rsidRDefault="002635F7" w:rsidP="002635F7">
      <w:pPr>
        <w:pStyle w:val="VRAINORMAL"/>
        <w:ind w:firstLine="0"/>
      </w:pPr>
    </w:p>
    <w:p w14:paraId="11618581" w14:textId="5D731AE3" w:rsidR="004F222C" w:rsidRPr="004F222C" w:rsidRDefault="004F222C" w:rsidP="002635F7">
      <w:pPr>
        <w:pStyle w:val="VRAINORMAL"/>
        <w:ind w:firstLine="0"/>
      </w:pPr>
      <w:r w:rsidRPr="004F222C">
        <w:t xml:space="preserve">Pour </w:t>
      </w:r>
      <w:r w:rsidR="002635F7">
        <w:t>démontrer</w:t>
      </w:r>
      <w:r w:rsidRPr="004F222C">
        <w:t xml:space="preserve"> l’utilité de containeriser l</w:t>
      </w:r>
      <w:r w:rsidR="00946ED3">
        <w:t>’</w:t>
      </w:r>
      <w:r w:rsidRPr="004F222C">
        <w:t>exécution du code, voici un tableau de comparaisons entre les deux méthodes</w:t>
      </w:r>
      <w:r w:rsidR="00946ED3">
        <w:t> </w:t>
      </w:r>
      <w:r w:rsidRPr="004F222C">
        <w:t>:</w:t>
      </w:r>
    </w:p>
    <w:tbl>
      <w:tblPr>
        <w:tblW w:w="9026" w:type="dxa"/>
        <w:jc w:val="center"/>
        <w:tblCellMar>
          <w:top w:w="15" w:type="dxa"/>
          <w:left w:w="15" w:type="dxa"/>
          <w:bottom w:w="15" w:type="dxa"/>
          <w:right w:w="15" w:type="dxa"/>
        </w:tblCellMar>
        <w:tblLook w:val="04A0" w:firstRow="1" w:lastRow="0" w:firstColumn="1" w:lastColumn="0" w:noHBand="0" w:noVBand="1"/>
      </w:tblPr>
      <w:tblGrid>
        <w:gridCol w:w="2054"/>
        <w:gridCol w:w="1716"/>
        <w:gridCol w:w="3698"/>
        <w:gridCol w:w="1558"/>
      </w:tblGrid>
      <w:tr w:rsidR="004F222C" w:rsidRPr="004F222C" w14:paraId="181F1FBA" w14:textId="77777777" w:rsidTr="009128D2">
        <w:trPr>
          <w:trHeight w:val="420"/>
          <w:jc w:val="center"/>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4B62EE" w14:textId="17A0FB5C" w:rsidR="004F222C" w:rsidRPr="004F222C" w:rsidRDefault="004F222C" w:rsidP="004F222C">
            <w:pPr>
              <w:jc w:val="center"/>
            </w:pPr>
            <w:r w:rsidRPr="004F222C">
              <w:rPr>
                <w:rFonts w:ascii="Arial" w:hAnsi="Arial" w:cs="Arial"/>
                <w:color w:val="000000"/>
                <w:sz w:val="22"/>
                <w:szCs w:val="22"/>
              </w:rPr>
              <w:t xml:space="preserve">Tableau de comparaison </w:t>
            </w:r>
            <w:r w:rsidR="00946ED3">
              <w:rPr>
                <w:rFonts w:ascii="Arial" w:hAnsi="Arial" w:cs="Arial"/>
                <w:color w:val="000000"/>
                <w:sz w:val="22"/>
                <w:szCs w:val="22"/>
              </w:rPr>
              <w:t>–</w:t>
            </w:r>
            <w:r w:rsidRPr="004F222C">
              <w:rPr>
                <w:rFonts w:ascii="Arial" w:hAnsi="Arial" w:cs="Arial"/>
                <w:color w:val="000000"/>
                <w:sz w:val="22"/>
                <w:szCs w:val="22"/>
              </w:rPr>
              <w:t xml:space="preserve"> Exécution Hôte vs Container</w:t>
            </w:r>
          </w:p>
        </w:tc>
      </w:tr>
      <w:tr w:rsidR="004F222C" w:rsidRPr="004F222C" w14:paraId="7295EEF4" w14:textId="77777777" w:rsidTr="009128D2">
        <w:trPr>
          <w:trHeight w:val="420"/>
          <w:jc w:val="center"/>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10DF2F" w14:textId="77777777" w:rsidR="004F222C" w:rsidRPr="004F222C" w:rsidRDefault="004F222C" w:rsidP="004F222C">
            <w:pPr>
              <w:jc w:val="center"/>
            </w:pPr>
            <w:r w:rsidRPr="004F222C">
              <w:rPr>
                <w:rFonts w:ascii="Arial" w:hAnsi="Arial" w:cs="Arial"/>
                <w:color w:val="000000"/>
                <w:sz w:val="22"/>
                <w:szCs w:val="22"/>
              </w:rPr>
              <w:t>Exécution sur l’hôte</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4F0C42" w14:textId="77777777" w:rsidR="004F222C" w:rsidRPr="004F222C" w:rsidRDefault="004F222C" w:rsidP="004F222C">
            <w:pPr>
              <w:jc w:val="center"/>
            </w:pPr>
            <w:proofErr w:type="spellStart"/>
            <w:r w:rsidRPr="004F222C">
              <w:rPr>
                <w:rFonts w:ascii="Arial" w:hAnsi="Arial" w:cs="Arial"/>
                <w:color w:val="000000"/>
                <w:sz w:val="22"/>
                <w:szCs w:val="22"/>
              </w:rPr>
              <w:t>Execution</w:t>
            </w:r>
            <w:proofErr w:type="spellEnd"/>
            <w:r w:rsidRPr="004F222C">
              <w:rPr>
                <w:rFonts w:ascii="Arial" w:hAnsi="Arial" w:cs="Arial"/>
                <w:color w:val="000000"/>
                <w:sz w:val="22"/>
                <w:szCs w:val="22"/>
              </w:rPr>
              <w:t xml:space="preserve"> containerisée</w:t>
            </w:r>
          </w:p>
        </w:tc>
      </w:tr>
      <w:tr w:rsidR="004F222C" w:rsidRPr="004F222C" w14:paraId="7AB6E34D"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FD0292" w14:textId="77777777" w:rsidR="004F222C" w:rsidRPr="004F222C" w:rsidRDefault="004F222C" w:rsidP="004F222C">
            <w:pPr>
              <w:jc w:val="center"/>
            </w:pPr>
            <w:r w:rsidRPr="004F222C">
              <w:rPr>
                <w:rFonts w:ascii="Arial" w:hAnsi="Arial" w:cs="Arial"/>
                <w:color w:val="000000"/>
                <w:sz w:val="22"/>
                <w:szCs w:val="22"/>
              </w:rPr>
              <w:t>Avantag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5885AA" w14:textId="77777777" w:rsidR="004F222C" w:rsidRPr="004F222C" w:rsidRDefault="004F222C" w:rsidP="004F222C">
            <w:pPr>
              <w:jc w:val="center"/>
            </w:pPr>
            <w:r w:rsidRPr="004F222C">
              <w:rPr>
                <w:rFonts w:ascii="Arial" w:hAnsi="Arial" w:cs="Arial"/>
                <w:color w:val="000000"/>
                <w:sz w:val="22"/>
                <w:szCs w:val="22"/>
              </w:rPr>
              <w:t>Inconvénie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0C9085" w14:textId="77777777" w:rsidR="004F222C" w:rsidRPr="004F222C" w:rsidRDefault="004F222C" w:rsidP="004F222C">
            <w:pPr>
              <w:jc w:val="center"/>
            </w:pPr>
            <w:r w:rsidRPr="004F222C">
              <w:rPr>
                <w:rFonts w:ascii="Arial" w:hAnsi="Arial" w:cs="Arial"/>
                <w:color w:val="000000"/>
                <w:sz w:val="22"/>
                <w:szCs w:val="22"/>
              </w:rPr>
              <w:t>Avantag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10F5E9" w14:textId="77777777" w:rsidR="004F222C" w:rsidRPr="004F222C" w:rsidRDefault="004F222C" w:rsidP="004F222C">
            <w:pPr>
              <w:jc w:val="center"/>
            </w:pPr>
            <w:r w:rsidRPr="004F222C">
              <w:rPr>
                <w:rFonts w:ascii="Arial" w:hAnsi="Arial" w:cs="Arial"/>
                <w:color w:val="000000"/>
                <w:sz w:val="22"/>
                <w:szCs w:val="22"/>
              </w:rPr>
              <w:t>Inconvénients</w:t>
            </w:r>
          </w:p>
        </w:tc>
      </w:tr>
      <w:tr w:rsidR="004F222C" w:rsidRPr="004F222C" w14:paraId="76DBDD90"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3B043F" w14:textId="77777777" w:rsidR="004F222C" w:rsidRPr="004F222C" w:rsidRDefault="004F222C" w:rsidP="004F222C">
            <w:r w:rsidRPr="004F222C">
              <w:rPr>
                <w:rFonts w:ascii="Arial" w:hAnsi="Arial" w:cs="Arial"/>
                <w:color w:val="000000"/>
                <w:sz w:val="22"/>
                <w:szCs w:val="22"/>
              </w:rPr>
              <w:t>Plus rapi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1EC7B7" w14:textId="77777777" w:rsidR="004F222C" w:rsidRPr="004F222C" w:rsidRDefault="004F222C" w:rsidP="004F222C">
            <w:r w:rsidRPr="004F222C">
              <w:rPr>
                <w:rFonts w:ascii="Arial" w:hAnsi="Arial" w:cs="Arial"/>
                <w:color w:val="000000"/>
                <w:sz w:val="22"/>
                <w:szCs w:val="22"/>
              </w:rPr>
              <w:t>Peu 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E0A7B9" w14:textId="77777777" w:rsidR="004F222C" w:rsidRPr="004F222C" w:rsidRDefault="004F222C" w:rsidP="004F222C">
            <w:r w:rsidRPr="004F222C">
              <w:rPr>
                <w:rFonts w:ascii="Arial" w:hAnsi="Arial" w:cs="Arial"/>
                <w:color w:val="000000"/>
                <w:sz w:val="22"/>
                <w:szCs w:val="22"/>
              </w:rPr>
              <w:t>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8F41CB" w14:textId="77777777" w:rsidR="004F222C" w:rsidRPr="004F222C" w:rsidRDefault="004F222C" w:rsidP="004F222C">
            <w:r w:rsidRPr="004F222C">
              <w:rPr>
                <w:rFonts w:ascii="Arial" w:hAnsi="Arial" w:cs="Arial"/>
                <w:color w:val="000000"/>
                <w:sz w:val="22"/>
                <w:szCs w:val="22"/>
              </w:rPr>
              <w:t>Plus lent</w:t>
            </w:r>
          </w:p>
        </w:tc>
      </w:tr>
      <w:tr w:rsidR="004F222C" w:rsidRPr="004F222C" w14:paraId="7816193B"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CFCED4" w14:textId="77777777" w:rsidR="004F222C" w:rsidRPr="004F222C" w:rsidRDefault="004F222C" w:rsidP="004F222C">
            <w:r w:rsidRPr="004F222C">
              <w:rPr>
                <w:rFonts w:ascii="Arial" w:hAnsi="Arial" w:cs="Arial"/>
                <w:color w:val="000000"/>
                <w:sz w:val="22"/>
                <w:szCs w:val="22"/>
              </w:rPr>
              <w:t>Facilité de préparer un service contenant tous les besoi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3E7C0D" w14:textId="77777777" w:rsidR="004F222C" w:rsidRPr="004F222C" w:rsidRDefault="004F222C" w:rsidP="004F222C">
            <w:r w:rsidRPr="004F222C">
              <w:rPr>
                <w:rFonts w:ascii="Arial" w:hAnsi="Arial" w:cs="Arial"/>
                <w:color w:val="000000"/>
                <w:sz w:val="22"/>
                <w:szCs w:val="22"/>
              </w:rPr>
              <w:t>Peu ou pas de sécurité</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29BAE3" w14:textId="0E016C5E" w:rsidR="004F222C" w:rsidRPr="004F222C" w:rsidRDefault="004F222C" w:rsidP="004F222C">
            <w:r w:rsidRPr="004F222C">
              <w:rPr>
                <w:rFonts w:ascii="Arial" w:hAnsi="Arial" w:cs="Arial"/>
                <w:color w:val="000000"/>
                <w:sz w:val="22"/>
                <w:szCs w:val="22"/>
              </w:rPr>
              <w:t>L</w:t>
            </w:r>
            <w:r w:rsidR="00946ED3">
              <w:rPr>
                <w:rFonts w:ascii="Arial" w:hAnsi="Arial" w:cs="Arial"/>
                <w:color w:val="000000"/>
                <w:sz w:val="22"/>
                <w:szCs w:val="22"/>
              </w:rPr>
              <w:t>’</w:t>
            </w:r>
            <w:r w:rsidRPr="004F222C">
              <w:rPr>
                <w:rFonts w:ascii="Arial" w:hAnsi="Arial" w:cs="Arial"/>
                <w:color w:val="000000"/>
                <w:sz w:val="22"/>
                <w:szCs w:val="22"/>
              </w:rPr>
              <w:t>exécution se faisant dans un container, l’utilisateur n’a accès qu</w:t>
            </w:r>
            <w:r w:rsidR="00946ED3">
              <w:rPr>
                <w:rFonts w:ascii="Arial" w:hAnsi="Arial" w:cs="Arial"/>
                <w:color w:val="000000"/>
                <w:sz w:val="22"/>
                <w:szCs w:val="22"/>
              </w:rPr>
              <w:t>’</w:t>
            </w:r>
            <w:r w:rsidRPr="004F222C">
              <w:rPr>
                <w:rFonts w:ascii="Arial" w:hAnsi="Arial" w:cs="Arial"/>
                <w:color w:val="000000"/>
                <w:sz w:val="22"/>
                <w:szCs w:val="22"/>
              </w:rPr>
              <w:t>à son conten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F39134" w14:textId="77777777" w:rsidR="004F222C" w:rsidRPr="004F222C" w:rsidRDefault="004F222C" w:rsidP="004F222C"/>
        </w:tc>
      </w:tr>
      <w:tr w:rsidR="004F222C" w:rsidRPr="004F222C" w14:paraId="3439BA4A" w14:textId="77777777" w:rsidTr="009128D2">
        <w:trPr>
          <w:trHeight w:val="150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D2E620"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2FD37" w14:textId="77777777" w:rsidR="004F222C" w:rsidRPr="004F222C" w:rsidRDefault="004F222C" w:rsidP="004F222C">
            <w:r w:rsidRPr="004F222C">
              <w:rPr>
                <w:rFonts w:ascii="Arial" w:hAnsi="Arial" w:cs="Arial"/>
                <w:color w:val="000000"/>
                <w:sz w:val="22"/>
                <w:szCs w:val="22"/>
              </w:rPr>
              <w:t xml:space="preserve">Peu </w:t>
            </w:r>
            <w:proofErr w:type="spellStart"/>
            <w:r w:rsidRPr="004F222C">
              <w:rPr>
                <w:rFonts w:ascii="Arial" w:hAnsi="Arial" w:cs="Arial"/>
                <w:color w:val="000000"/>
                <w:sz w:val="22"/>
                <w:szCs w:val="22"/>
              </w:rPr>
              <w:t>déployabl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490B8A" w14:textId="77777777" w:rsidR="004F222C" w:rsidRPr="004F222C" w:rsidRDefault="004F222C" w:rsidP="004F222C">
            <w:r w:rsidRPr="004F222C">
              <w:rPr>
                <w:rFonts w:ascii="Arial" w:hAnsi="Arial" w:cs="Arial"/>
                <w:color w:val="000000"/>
                <w:sz w:val="22"/>
                <w:szCs w:val="22"/>
              </w:rPr>
              <w:t>Facilité de créer un container par implémentation de lang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4C6E8B" w14:textId="77777777" w:rsidR="004F222C" w:rsidRPr="004F222C" w:rsidRDefault="004F222C" w:rsidP="004F222C"/>
        </w:tc>
      </w:tr>
      <w:tr w:rsidR="004F222C" w:rsidRPr="004F222C" w14:paraId="70E6D435"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AC8306"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2B445C"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EA6CB1" w14:textId="77777777" w:rsidR="004F222C" w:rsidRPr="004F222C" w:rsidRDefault="004F222C" w:rsidP="004F222C">
            <w:r w:rsidRPr="004F222C">
              <w:rPr>
                <w:rFonts w:ascii="Arial" w:hAnsi="Arial" w:cs="Arial"/>
                <w:color w:val="000000"/>
                <w:sz w:val="22"/>
                <w:szCs w:val="22"/>
              </w:rPr>
              <w:t>La maintenance d’une image est très simple, et très modifiab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589206" w14:textId="77777777" w:rsidR="004F222C" w:rsidRPr="004F222C" w:rsidRDefault="004F222C" w:rsidP="004F222C"/>
        </w:tc>
      </w:tr>
      <w:tr w:rsidR="004F222C" w:rsidRPr="004F222C" w14:paraId="70B2D350"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67E1E6"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521D14"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327104" w14:textId="77777777" w:rsidR="004F222C" w:rsidRPr="004F222C" w:rsidRDefault="004F222C" w:rsidP="004F222C">
            <w:r w:rsidRPr="004F222C">
              <w:rPr>
                <w:rFonts w:ascii="Arial" w:hAnsi="Arial" w:cs="Arial"/>
                <w:color w:val="000000"/>
                <w:sz w:val="22"/>
                <w:szCs w:val="22"/>
              </w:rPr>
              <w:t>Comme le container est supprimé après son utilisation, y effacer des fichiers ou corrompre son contenu ne posera pas de problè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267DBF" w14:textId="77777777" w:rsidR="004F222C" w:rsidRPr="004F222C" w:rsidRDefault="004F222C" w:rsidP="004F222C"/>
        </w:tc>
      </w:tr>
    </w:tbl>
    <w:p w14:paraId="1761967B" w14:textId="7B882B0B" w:rsidR="004F222C" w:rsidRPr="004F222C" w:rsidRDefault="007C1FFA" w:rsidP="007C1FFA">
      <w:pPr>
        <w:pStyle w:val="Lgende"/>
        <w:jc w:val="center"/>
      </w:pPr>
      <w:bookmarkStart w:id="67" w:name="_Toc11680074"/>
      <w:r>
        <w:t xml:space="preserve">Tableau </w:t>
      </w:r>
      <w:fldSimple w:instr=" SEQ Tableau \* ARABIC ">
        <w:r>
          <w:rPr>
            <w:noProof/>
          </w:rPr>
          <w:t>7</w:t>
        </w:r>
      </w:fldSimple>
      <w:r>
        <w:t xml:space="preserve"> - Avantages et inconvénients de la containerisation de l'exécution.</w:t>
      </w:r>
      <w:bookmarkEnd w:id="67"/>
    </w:p>
    <w:p w14:paraId="15D6AE40" w14:textId="77777777" w:rsidR="004F222C" w:rsidRPr="004F222C" w:rsidRDefault="004F222C" w:rsidP="004F222C">
      <w:pPr>
        <w:jc w:val="center"/>
      </w:pPr>
      <w:proofErr w:type="spellStart"/>
      <w:r w:rsidRPr="004F222C">
        <w:rPr>
          <w:rFonts w:ascii="Arial" w:hAnsi="Arial" w:cs="Arial"/>
          <w:color w:val="000000"/>
          <w:sz w:val="22"/>
          <w:szCs w:val="22"/>
        </w:rPr>
        <w:lastRenderedPageBreak/>
        <w:t>Fig</w:t>
      </w:r>
      <w:proofErr w:type="spellEnd"/>
      <w:r w:rsidRPr="004F222C">
        <w:rPr>
          <w:rFonts w:ascii="Arial" w:hAnsi="Arial" w:cs="Arial"/>
          <w:color w:val="000000"/>
          <w:sz w:val="22"/>
          <w:szCs w:val="22"/>
        </w:rPr>
        <w:t xml:space="preserve"> N</w:t>
      </w:r>
    </w:p>
    <w:p w14:paraId="67E77E40" w14:textId="77777777" w:rsidR="004F222C" w:rsidRPr="004F222C" w:rsidRDefault="004F222C" w:rsidP="004F222C"/>
    <w:p w14:paraId="36E35583" w14:textId="31C5A93B" w:rsidR="004F222C" w:rsidRDefault="004F222C" w:rsidP="002635F7">
      <w:pPr>
        <w:pStyle w:val="VRAINORMAL"/>
        <w:ind w:firstLine="0"/>
      </w:pPr>
      <w:r w:rsidRPr="004F222C">
        <w:t xml:space="preserve">Comme le montre la figure </w:t>
      </w:r>
      <w:r w:rsidRPr="004F222C">
        <w:rPr>
          <w:color w:val="FF0000"/>
        </w:rPr>
        <w:t>N</w:t>
      </w:r>
      <w:r w:rsidRPr="004F222C">
        <w:t>, la containerisation de l</w:t>
      </w:r>
      <w:r w:rsidR="00946ED3">
        <w:t>’</w:t>
      </w:r>
      <w:r w:rsidRPr="004F222C">
        <w:t>exécution est largement plus profitable que l</w:t>
      </w:r>
      <w:r w:rsidR="00946ED3">
        <w:t>’</w:t>
      </w:r>
      <w:r w:rsidRPr="004F222C">
        <w:t>exécution sur le serveur hôte. La seule chose qui pourrait poser problème est le temps d</w:t>
      </w:r>
      <w:r w:rsidR="00946ED3">
        <w:t>’</w:t>
      </w:r>
      <w:r w:rsidRPr="004F222C">
        <w:t>exécution (</w:t>
      </w:r>
      <w:r w:rsidRPr="004F222C">
        <w:rPr>
          <w:color w:val="FF0000"/>
        </w:rPr>
        <w:t>voir fig. N</w:t>
      </w:r>
      <w:r w:rsidRPr="004F222C">
        <w:t>), mais c’est un mince sacrifice pour les avantages que nous apporte les containers</w:t>
      </w:r>
    </w:p>
    <w:p w14:paraId="5D18B035" w14:textId="3FF6927A" w:rsidR="007C1FFA" w:rsidRPr="007C1FFA" w:rsidRDefault="007C1FFA" w:rsidP="007C1FFA">
      <w:pPr>
        <w:pStyle w:val="WARNING"/>
        <w:jc w:val="center"/>
        <w:rPr>
          <w:b w:val="0"/>
          <w:bCs w:val="0"/>
        </w:rPr>
      </w:pPr>
      <w:r>
        <w:t xml:space="preserve">Note : </w:t>
      </w:r>
      <w:r w:rsidRPr="007C1FFA">
        <w:rPr>
          <w:b w:val="0"/>
          <w:bCs w:val="0"/>
        </w:rPr>
        <w:t xml:space="preserve">Tests réalisés sur un </w:t>
      </w:r>
      <w:proofErr w:type="spellStart"/>
      <w:r w:rsidRPr="007C1FFA">
        <w:rPr>
          <w:b w:val="0"/>
          <w:bCs w:val="0"/>
        </w:rPr>
        <w:t>Macbook</w:t>
      </w:r>
      <w:proofErr w:type="spellEnd"/>
      <w:r w:rsidRPr="007C1FFA">
        <w:rPr>
          <w:b w:val="0"/>
          <w:bCs w:val="0"/>
        </w:rPr>
        <w:t xml:space="preserve"> Pro 2015</w:t>
      </w:r>
      <w:r>
        <w:rPr>
          <w:b w:val="0"/>
          <w:bCs w:val="0"/>
        </w:rPr>
        <w:t xml:space="preserve"> (Tests réalisés 10x)</w:t>
      </w:r>
    </w:p>
    <w:p w14:paraId="76AA9587" w14:textId="75DC3A28" w:rsidR="007C1FFA" w:rsidRPr="007C1FFA" w:rsidRDefault="007C1FFA" w:rsidP="007C1FFA">
      <w:pPr>
        <w:pStyle w:val="WARNING"/>
        <w:jc w:val="center"/>
        <w:rPr>
          <w:b w:val="0"/>
          <w:bCs w:val="0"/>
          <w:lang w:val="en-US"/>
        </w:rPr>
      </w:pPr>
      <w:r w:rsidRPr="007C1FFA">
        <w:rPr>
          <w:b w:val="0"/>
          <w:bCs w:val="0"/>
          <w:lang w:val="en-US"/>
        </w:rPr>
        <w:t>250 Go de stockage, 8 Go de ram, Intel Core i5 (2,7 GHz)</w:t>
      </w:r>
      <w:r>
        <w:rPr>
          <w:b w:val="0"/>
          <w:bCs w:val="0"/>
          <w:lang w:val="en-US"/>
        </w:rPr>
        <w:t xml:space="preserve">, </w:t>
      </w:r>
      <w:r w:rsidRPr="007C1FFA">
        <w:rPr>
          <w:b w:val="0"/>
          <w:bCs w:val="0"/>
        </w:rPr>
        <w:t xml:space="preserve">processeur déjà en charge </w:t>
      </w:r>
    </w:p>
    <w:p w14:paraId="4A544A85" w14:textId="77777777" w:rsidR="004F222C" w:rsidRPr="007C1FFA" w:rsidRDefault="004F222C" w:rsidP="004F222C"/>
    <w:tbl>
      <w:tblPr>
        <w:tblW w:w="9026" w:type="dxa"/>
        <w:jc w:val="center"/>
        <w:tblCellMar>
          <w:top w:w="15" w:type="dxa"/>
          <w:left w:w="15" w:type="dxa"/>
          <w:bottom w:w="15" w:type="dxa"/>
          <w:right w:w="15" w:type="dxa"/>
        </w:tblCellMar>
        <w:tblLook w:val="04A0" w:firstRow="1" w:lastRow="0" w:firstColumn="1" w:lastColumn="0" w:noHBand="0" w:noVBand="1"/>
      </w:tblPr>
      <w:tblGrid>
        <w:gridCol w:w="5279"/>
        <w:gridCol w:w="2027"/>
        <w:gridCol w:w="1720"/>
      </w:tblGrid>
      <w:tr w:rsidR="004F222C" w:rsidRPr="004F222C" w14:paraId="24FAF551"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BB88B" w14:textId="77777777" w:rsidR="004F222C" w:rsidRPr="004F222C" w:rsidRDefault="004F222C" w:rsidP="004F222C">
            <w:r w:rsidRPr="004F222C">
              <w:rPr>
                <w:rFonts w:ascii="Arial" w:hAnsi="Arial" w:cs="Arial"/>
                <w:color w:val="000000"/>
                <w:sz w:val="22"/>
                <w:szCs w:val="22"/>
              </w:rPr>
              <w:t>Temps [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A37960" w14:textId="77777777" w:rsidR="004F222C" w:rsidRPr="004F222C" w:rsidRDefault="004F222C" w:rsidP="004F222C">
            <w:r w:rsidRPr="004F222C">
              <w:rPr>
                <w:rFonts w:ascii="Arial" w:hAnsi="Arial" w:cs="Arial"/>
                <w:color w:val="000000"/>
                <w:sz w:val="22"/>
                <w:szCs w:val="22"/>
              </w:rPr>
              <w:t>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741949" w14:textId="77777777" w:rsidR="004F222C" w:rsidRPr="004F222C" w:rsidRDefault="004F222C" w:rsidP="004F222C">
            <w:r w:rsidRPr="004F222C">
              <w:rPr>
                <w:rFonts w:ascii="Arial" w:hAnsi="Arial" w:cs="Arial"/>
                <w:color w:val="000000"/>
                <w:sz w:val="22"/>
                <w:szCs w:val="22"/>
              </w:rPr>
              <w:t>Java</w:t>
            </w:r>
          </w:p>
        </w:tc>
      </w:tr>
      <w:tr w:rsidR="004F222C" w:rsidRPr="004F222C" w14:paraId="10992BED"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A1D833"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F00A13"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BF43CF" w14:textId="77777777" w:rsidR="004F222C" w:rsidRPr="004F222C" w:rsidRDefault="004F222C" w:rsidP="004F222C"/>
        </w:tc>
      </w:tr>
      <w:tr w:rsidR="004F222C" w:rsidRPr="004F222C" w14:paraId="0995E00D"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36E0C3" w14:textId="47171FD7" w:rsidR="004F222C" w:rsidRPr="004F222C" w:rsidRDefault="004F222C" w:rsidP="004F222C">
            <w:proofErr w:type="spellStart"/>
            <w:r w:rsidRPr="004F222C">
              <w:rPr>
                <w:rFonts w:ascii="Arial" w:hAnsi="Arial" w:cs="Arial"/>
                <w:color w:val="000000"/>
                <w:sz w:val="22"/>
                <w:szCs w:val="22"/>
              </w:rPr>
              <w:t>Hosted</w:t>
            </w:r>
            <w:proofErr w:type="spellEnd"/>
            <w:r w:rsidRPr="004F222C">
              <w:rPr>
                <w:rFonts w:ascii="Arial" w:hAnsi="Arial" w:cs="Arial"/>
                <w:color w:val="000000"/>
                <w:sz w:val="22"/>
                <w:szCs w:val="22"/>
              </w:rPr>
              <w:t xml:space="preserve"> </w:t>
            </w:r>
            <w:r w:rsidR="00946ED3">
              <w:rPr>
                <w:rFonts w:ascii="Arial" w:hAnsi="Arial" w:cs="Arial"/>
                <w:color w:val="000000"/>
                <w:sz w:val="22"/>
                <w:szCs w:val="22"/>
              </w:rPr>
              <w:t>–</w:t>
            </w:r>
            <w:r w:rsidRPr="004F222C">
              <w:rPr>
                <w:rFonts w:ascii="Arial" w:hAnsi="Arial" w:cs="Arial"/>
                <w:color w:val="000000"/>
                <w:sz w:val="22"/>
                <w:szCs w:val="22"/>
              </w:rPr>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59857C" w14:textId="77777777" w:rsidR="004F222C" w:rsidRPr="004F222C" w:rsidRDefault="004F222C" w:rsidP="004F222C">
            <w:r w:rsidRPr="004F222C">
              <w:rPr>
                <w:rFonts w:ascii="Arial" w:hAnsi="Arial" w:cs="Arial"/>
                <w:color w:val="000000"/>
                <w:sz w:val="22"/>
                <w:szCs w:val="22"/>
              </w:rPr>
              <w:t>0,0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62CE6D" w14:textId="2C6B5DB8" w:rsidR="004F222C" w:rsidRPr="004F222C" w:rsidRDefault="004F222C" w:rsidP="004F222C">
            <w:r w:rsidRPr="004F222C">
              <w:rPr>
                <w:rFonts w:ascii="Arial" w:hAnsi="Arial" w:cs="Arial"/>
                <w:color w:val="000000"/>
                <w:sz w:val="22"/>
                <w:szCs w:val="22"/>
              </w:rPr>
              <w:t>1,5</w:t>
            </w:r>
            <w:r w:rsidR="00325C1F">
              <w:rPr>
                <w:rFonts w:ascii="Arial" w:hAnsi="Arial" w:cs="Arial"/>
                <w:color w:val="000000"/>
                <w:sz w:val="22"/>
                <w:szCs w:val="22"/>
              </w:rPr>
              <w:t>34</w:t>
            </w:r>
          </w:p>
        </w:tc>
      </w:tr>
      <w:tr w:rsidR="004F222C" w:rsidRPr="004F222C" w14:paraId="4A7B0202"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C10BE4"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F21A5E"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EA819C" w14:textId="77777777" w:rsidR="004F222C" w:rsidRPr="004F222C" w:rsidRDefault="004F222C" w:rsidP="004F222C"/>
        </w:tc>
      </w:tr>
      <w:tr w:rsidR="004F222C" w:rsidRPr="004F222C" w14:paraId="00DC827E"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08D360" w14:textId="3211C557" w:rsidR="004F222C" w:rsidRPr="004F222C" w:rsidRDefault="004F222C" w:rsidP="004F222C">
            <w:r w:rsidRPr="004F222C">
              <w:rPr>
                <w:rFonts w:ascii="Arial" w:hAnsi="Arial" w:cs="Arial"/>
                <w:color w:val="000000"/>
                <w:sz w:val="22"/>
                <w:szCs w:val="22"/>
              </w:rPr>
              <w:t xml:space="preserve">Container </w:t>
            </w:r>
            <w:r w:rsidR="00946ED3">
              <w:rPr>
                <w:rFonts w:ascii="Arial" w:hAnsi="Arial" w:cs="Arial"/>
                <w:color w:val="000000"/>
                <w:sz w:val="22"/>
                <w:szCs w:val="22"/>
              </w:rPr>
              <w:t>–</w:t>
            </w:r>
            <w:r w:rsidRPr="004F222C">
              <w:rPr>
                <w:rFonts w:ascii="Arial" w:hAnsi="Arial" w:cs="Arial"/>
                <w:color w:val="000000"/>
                <w:sz w:val="22"/>
                <w:szCs w:val="22"/>
              </w:rPr>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A2031C" w14:textId="05CEB707" w:rsidR="004F222C" w:rsidRPr="004F222C" w:rsidRDefault="004F222C" w:rsidP="004F222C">
            <w:r w:rsidRPr="004F222C">
              <w:rPr>
                <w:rFonts w:ascii="Arial" w:hAnsi="Arial" w:cs="Arial"/>
                <w:color w:val="000000"/>
                <w:sz w:val="22"/>
                <w:szCs w:val="22"/>
              </w:rPr>
              <w:t>1,</w:t>
            </w:r>
            <w:r w:rsidR="00325C1F">
              <w:rPr>
                <w:rFonts w:ascii="Arial" w:hAnsi="Arial" w:cs="Arial"/>
                <w:color w:val="000000"/>
                <w:sz w:val="22"/>
                <w:szCs w:val="22"/>
              </w:rPr>
              <w:t>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5E1F1D" w14:textId="791933DA" w:rsidR="004F222C" w:rsidRPr="004F222C" w:rsidRDefault="004F222C" w:rsidP="004F222C">
            <w:r w:rsidRPr="004F222C">
              <w:rPr>
                <w:rFonts w:ascii="Arial" w:hAnsi="Arial" w:cs="Arial"/>
                <w:color w:val="000000"/>
                <w:sz w:val="22"/>
                <w:szCs w:val="22"/>
              </w:rPr>
              <w:t>2.2</w:t>
            </w:r>
            <w:r w:rsidR="00325C1F">
              <w:rPr>
                <w:rFonts w:ascii="Arial" w:hAnsi="Arial" w:cs="Arial"/>
                <w:color w:val="000000"/>
                <w:sz w:val="22"/>
                <w:szCs w:val="22"/>
              </w:rPr>
              <w:t>76</w:t>
            </w:r>
          </w:p>
        </w:tc>
      </w:tr>
    </w:tbl>
    <w:p w14:paraId="4BAEDBA1" w14:textId="0D12BBA5" w:rsidR="007C1FFA" w:rsidRPr="007C1FFA" w:rsidRDefault="007C1FFA" w:rsidP="007C1FFA">
      <w:pPr>
        <w:pStyle w:val="Lgende"/>
        <w:jc w:val="center"/>
      </w:pPr>
      <w:bookmarkStart w:id="68" w:name="_Toc11680075"/>
      <w:r>
        <w:t xml:space="preserve">Tableau </w:t>
      </w:r>
      <w:fldSimple w:instr=" SEQ Tableau \* ARABIC ">
        <w:r>
          <w:rPr>
            <w:noProof/>
          </w:rPr>
          <w:t>8</w:t>
        </w:r>
      </w:fldSimple>
      <w:r>
        <w:t xml:space="preserve"> - Mesures, Exécution containerisée vs </w:t>
      </w:r>
      <w:proofErr w:type="spellStart"/>
      <w:r>
        <w:t>hostée</w:t>
      </w:r>
      <w:bookmarkEnd w:id="68"/>
      <w:proofErr w:type="spellEnd"/>
    </w:p>
    <w:p w14:paraId="6D3637CB" w14:textId="5F43EB83" w:rsidR="004F222C" w:rsidRPr="004F222C" w:rsidRDefault="004F222C" w:rsidP="007C1FFA">
      <w:pPr>
        <w:pStyle w:val="VRAINORMAL"/>
        <w:ind w:firstLine="0"/>
      </w:pPr>
      <w:r w:rsidRPr="004F222C">
        <w:t>Un des points importants relevé dans les avantages de la containerisation (</w:t>
      </w:r>
      <w:r w:rsidRPr="004F222C">
        <w:rPr>
          <w:color w:val="FF0000"/>
        </w:rPr>
        <w:t>voir fig. N</w:t>
      </w:r>
      <w:r w:rsidRPr="004F222C">
        <w:t xml:space="preserve">), c’est que l’on peut créer une image pour des besoins bien spécifiques. En effet, dans le cadre de DojoHepia, j’ai </w:t>
      </w:r>
      <w:r w:rsidR="00427573" w:rsidRPr="004F222C">
        <w:t>dû</w:t>
      </w:r>
      <w:r w:rsidRPr="004F222C">
        <w:t xml:space="preserve"> créer deux images qui contenait les outils nécessaires à l</w:t>
      </w:r>
      <w:r w:rsidR="00946ED3">
        <w:t>’</w:t>
      </w:r>
      <w:r w:rsidRPr="004F222C">
        <w:t>exécution des langages Java et Python.</w:t>
      </w:r>
    </w:p>
    <w:p w14:paraId="3909F0E3" w14:textId="77777777" w:rsidR="004F222C" w:rsidRPr="00FC27BA" w:rsidRDefault="004F222C" w:rsidP="006A7710">
      <w:pPr>
        <w:pStyle w:val="VRAINORMAL"/>
        <w:ind w:firstLine="0"/>
        <w:rPr>
          <w:u w:val="single"/>
          <w:lang w:val="en-US"/>
        </w:rPr>
      </w:pPr>
      <w:proofErr w:type="spellStart"/>
      <w:r w:rsidRPr="00FC27BA">
        <w:rPr>
          <w:u w:val="single"/>
          <w:lang w:val="en-US"/>
        </w:rPr>
        <w:t>L’image</w:t>
      </w:r>
      <w:proofErr w:type="spellEnd"/>
      <w:r w:rsidRPr="00FC27BA">
        <w:rPr>
          <w:u w:val="single"/>
          <w:lang w:val="en-US"/>
        </w:rPr>
        <w:t xml:space="preserve"> Python</w:t>
      </w:r>
    </w:p>
    <w:p w14:paraId="3EF54817" w14:textId="2F2DAC24" w:rsidR="00FC27BA" w:rsidRPr="00FC27BA" w:rsidRDefault="00FC27BA" w:rsidP="00FC27BA">
      <w:pPr>
        <w:pStyle w:val="LISTING"/>
        <w:jc w:val="left"/>
        <w:rPr>
          <w:lang w:val="en-US"/>
        </w:rPr>
      </w:pPr>
      <w:r w:rsidRPr="00FC27BA">
        <w:rPr>
          <w:lang w:val="en-US"/>
        </w:rPr>
        <w:t>FROM python</w:t>
      </w:r>
      <w:r w:rsidRPr="00FC27BA">
        <w:rPr>
          <w:lang w:val="en-US"/>
        </w:rPr>
        <w:br/>
      </w:r>
      <w:r w:rsidRPr="00DD0661">
        <w:rPr>
          <w:lang w:val="en-US"/>
        </w:rPr>
        <w:t xml:space="preserve">RUN pip3 install </w:t>
      </w:r>
      <w:proofErr w:type="spellStart"/>
      <w:r w:rsidRPr="00DD0661">
        <w:rPr>
          <w:lang w:val="en-US"/>
        </w:rPr>
        <w:t>assertpy</w:t>
      </w:r>
      <w:proofErr w:type="spellEnd"/>
      <w:r w:rsidRPr="00DD0661">
        <w:rPr>
          <w:lang w:val="en-US"/>
        </w:rPr>
        <w:br/>
      </w:r>
      <w:r w:rsidRPr="00FC27BA">
        <w:rPr>
          <w:lang w:val="en-US"/>
        </w:rPr>
        <w:t xml:space="preserve">RUN </w:t>
      </w:r>
      <w:proofErr w:type="spellStart"/>
      <w:r w:rsidRPr="00FC27BA">
        <w:rPr>
          <w:lang w:val="en-US"/>
        </w:rPr>
        <w:t>mkdir</w:t>
      </w:r>
      <w:proofErr w:type="spellEnd"/>
      <w:r w:rsidRPr="00FC27BA">
        <w:rPr>
          <w:lang w:val="en-US"/>
        </w:rPr>
        <w:t xml:space="preserve"> /env/</w:t>
      </w:r>
    </w:p>
    <w:p w14:paraId="47A516B2" w14:textId="16E8A3E2" w:rsidR="00FC27BA" w:rsidRDefault="00FC27BA" w:rsidP="00FC27BA">
      <w:pPr>
        <w:pStyle w:val="Lgende"/>
        <w:jc w:val="center"/>
      </w:pPr>
      <w:bookmarkStart w:id="69" w:name="_Ref11680465"/>
      <w:bookmarkStart w:id="70" w:name="_Toc11680009"/>
      <w:r>
        <w:t xml:space="preserve">Listing </w:t>
      </w:r>
      <w:fldSimple w:instr=" SEQ Listing \* ARABIC ">
        <w:r w:rsidR="00840C98">
          <w:rPr>
            <w:noProof/>
          </w:rPr>
          <w:t>1</w:t>
        </w:r>
      </w:fldSimple>
      <w:bookmarkEnd w:id="69"/>
      <w:r>
        <w:t xml:space="preserve"> - Dockerfile de l'image python</w:t>
      </w:r>
      <w:bookmarkEnd w:id="70"/>
    </w:p>
    <w:p w14:paraId="18732C5C" w14:textId="15797E72" w:rsidR="00DA4905" w:rsidRPr="00840C98" w:rsidRDefault="00DD0661" w:rsidP="00840C98">
      <w:pPr>
        <w:pStyle w:val="VRAINORMAL"/>
        <w:ind w:firstLine="0"/>
      </w:pPr>
      <w:r w:rsidRPr="00840C98">
        <w:t>Comme le montre le</w:t>
      </w:r>
      <w:r w:rsidR="00840C98" w:rsidRPr="00840C98">
        <w:t xml:space="preserve"> Docke</w:t>
      </w:r>
      <w:r w:rsidR="00840C98">
        <w:t>r</w:t>
      </w:r>
      <w:r w:rsidR="00840C98" w:rsidRPr="00840C98">
        <w:t xml:space="preserve">file (fichier permettant de construire une image, voir </w:t>
      </w:r>
      <w:hyperlink r:id="rId22" w:history="1">
        <w:r w:rsidR="00840C98" w:rsidRPr="00840C98">
          <w:rPr>
            <w:rStyle w:val="Lienhypertexte"/>
          </w:rPr>
          <w:t>https://docs.docker.com/engine/reference/builder/</w:t>
        </w:r>
      </w:hyperlink>
      <w:r w:rsidR="00840C98" w:rsidRPr="00840C98">
        <w:t>,</w:t>
      </w:r>
      <w:r w:rsidR="00840C98">
        <w:t xml:space="preserve"> </w:t>
      </w:r>
      <w:r w:rsidR="00840C98">
        <w:fldChar w:fldCharType="begin"/>
      </w:r>
      <w:r w:rsidR="00840C98">
        <w:instrText xml:space="preserve"> ADDIN ZOTERO_ITEM CSL_CITATION {"citationID":"vpqOjj7H","properties":{"formattedCitation":"({\\i{}Docker documentation - Dockerfile} 2019)","plainCitation":"(Docker documentation - Dockerfile 2019)","noteIndex":0},"citationItems":[{"id":84,"uris":["http://zotero.org/users/local/6OwvRo0M/items/EQSBVRKU"],"uri":["http://zotero.org/users/local/6OwvRo0M/items/EQSBVRKU"],"itemData":{"id":84,"type":"webpage","title":"Docker documentation - Dockerfile","container-title":"Docker Documentation","abstract":"Dockerfiles use a simple DSL which allows you to automate the steps you would normally manually take to create an image.","URL":"https://docs.docker.com/engine/reference/builder/","title-short":"https","language":"en","issued":{"date-parts":[["2019",6,11]]},"accessed":{"date-parts":[["2019",6,17]]}}}],"schema":"https://github.com/citation-style-language/schema/raw/master/csl-citation.json"} </w:instrText>
      </w:r>
      <w:r w:rsidR="00840C98">
        <w:fldChar w:fldCharType="separate"/>
      </w:r>
      <w:r w:rsidR="00840C98" w:rsidRPr="00840C98">
        <w:rPr>
          <w:lang w:val="fr-FR"/>
        </w:rPr>
        <w:t>(</w:t>
      </w:r>
      <w:r w:rsidR="00840C98" w:rsidRPr="00840C98">
        <w:rPr>
          <w:i/>
          <w:iCs/>
          <w:lang w:val="fr-FR"/>
        </w:rPr>
        <w:t>Docker documentation - Dockerfile</w:t>
      </w:r>
      <w:r w:rsidR="00840C98" w:rsidRPr="00840C98">
        <w:rPr>
          <w:lang w:val="fr-FR"/>
        </w:rPr>
        <w:t xml:space="preserve"> 2019)</w:t>
      </w:r>
      <w:r w:rsidR="00840C98">
        <w:fldChar w:fldCharType="end"/>
      </w:r>
      <w:r w:rsidR="00840C98" w:rsidRPr="00840C98">
        <w:t>) du</w:t>
      </w:r>
      <w:r w:rsidRPr="00840C98">
        <w:t xml:space="preserve"> </w:t>
      </w:r>
      <w:r w:rsidRPr="00840C98">
        <w:fldChar w:fldCharType="begin"/>
      </w:r>
      <w:r w:rsidRPr="00840C98">
        <w:instrText xml:space="preserve"> REF _Ref11680465 </w:instrText>
      </w:r>
      <w:r w:rsidR="00B02B9B" w:rsidRPr="00840C98">
        <w:instrText xml:space="preserve"> \* MERGEFORMAT </w:instrText>
      </w:r>
      <w:r w:rsidRPr="00840C98">
        <w:fldChar w:fldCharType="separate"/>
      </w:r>
      <w:r w:rsidRPr="00840C98">
        <w:t>Listing 1</w:t>
      </w:r>
      <w:r w:rsidRPr="00840C98">
        <w:fldChar w:fldCharType="end"/>
      </w:r>
      <w:r w:rsidRPr="00840C98">
        <w:t xml:space="preserve">, </w:t>
      </w:r>
      <w:r w:rsidR="00B02B9B" w:rsidRPr="00840C98">
        <w:t>l’image python est basée sur ‘python’ qui est une image déjà présente sur Dockerhub (</w:t>
      </w:r>
      <w:hyperlink r:id="rId23" w:history="1">
        <w:r w:rsidR="00B02B9B" w:rsidRPr="00840C98">
          <w:rPr>
            <w:rStyle w:val="Lienhypertexte"/>
          </w:rPr>
          <w:t>www.hub.docker.io</w:t>
        </w:r>
      </w:hyperlink>
      <w:r w:rsidR="00B02B9B" w:rsidRPr="00840C98">
        <w:t xml:space="preserve">, </w:t>
      </w:r>
      <w:r w:rsidR="00B02B9B" w:rsidRPr="00840C98">
        <w:fldChar w:fldCharType="begin"/>
      </w:r>
      <w:r w:rsidR="00840C98">
        <w:instrText xml:space="preserve"> ADDIN ZOTERO_ITEM CSL_CITATION {"citationID":"5m6at7Do","properties":{"formattedCitation":"({\\i{}Docker Hub} 2019)","plainCitation":"(Docker Hub 2019)","noteIndex":0},"citationItems":[{"id":82,"uris":["http://zotero.org/users/local/6OwvRo0M/items/RMBBMS4T"],"uri":["http://zotero.org/users/local/6OwvRo0M/items/RMBBMS4T"],"itemData":{"id":82,"type":"webpage","title":"Docker Hub","URL":"https://hub.docker.com/","issued":{"date-parts":[["2019"]]},"accessed":{"date-parts":[["2019",6,17]]}}}],"schema":"https://github.com/citation-style-language/schema/raw/master/csl-citation.json"} </w:instrText>
      </w:r>
      <w:r w:rsidR="00B02B9B" w:rsidRPr="00840C98">
        <w:fldChar w:fldCharType="separate"/>
      </w:r>
      <w:r w:rsidR="00840C98" w:rsidRPr="00840C98">
        <w:rPr>
          <w:lang w:val="fr-FR"/>
        </w:rPr>
        <w:t>(</w:t>
      </w:r>
      <w:r w:rsidR="00840C98" w:rsidRPr="00840C98">
        <w:rPr>
          <w:i/>
          <w:iCs/>
          <w:lang w:val="fr-FR"/>
        </w:rPr>
        <w:t>Docker Hub</w:t>
      </w:r>
      <w:r w:rsidR="00840C98" w:rsidRPr="00840C98">
        <w:rPr>
          <w:lang w:val="fr-FR"/>
        </w:rPr>
        <w:t xml:space="preserve"> 2019)</w:t>
      </w:r>
      <w:r w:rsidR="00B02B9B" w:rsidRPr="00840C98">
        <w:fldChar w:fldCharType="end"/>
      </w:r>
      <w:r w:rsidR="00B02B9B" w:rsidRPr="00840C98">
        <w:t>), Cela permet d’avoir une image python stable et complète. Il suffit juste d’ajouter la librairie d’assertion</w:t>
      </w:r>
      <w:r w:rsidR="00325C1F" w:rsidRPr="00840C98">
        <w:t xml:space="preserve">. La commande « RUN </w:t>
      </w:r>
      <w:proofErr w:type="spellStart"/>
      <w:r w:rsidR="00325C1F" w:rsidRPr="00840C98">
        <w:t>mkdir</w:t>
      </w:r>
      <w:proofErr w:type="spellEnd"/>
      <w:r w:rsidR="00325C1F" w:rsidRPr="00840C98">
        <w:t xml:space="preserve"> /</w:t>
      </w:r>
      <w:proofErr w:type="spellStart"/>
      <w:r w:rsidR="00325C1F" w:rsidRPr="00840C98">
        <w:t>env</w:t>
      </w:r>
      <w:proofErr w:type="spellEnd"/>
      <w:r w:rsidR="00325C1F" w:rsidRPr="00840C98">
        <w:t>/ » créer un dossier à la racine de l’image nommé « </w:t>
      </w:r>
      <w:proofErr w:type="spellStart"/>
      <w:r w:rsidR="00325C1F" w:rsidRPr="00840C98">
        <w:t>env</w:t>
      </w:r>
      <w:proofErr w:type="spellEnd"/>
      <w:r w:rsidR="00325C1F" w:rsidRPr="00840C98">
        <w:t> », c’est ce dossier qui sera attaché au dossier partagé lors de la création du container (voir section « Dossier partagé, attaché au container »).</w:t>
      </w:r>
    </w:p>
    <w:p w14:paraId="0653866D" w14:textId="630A9C19" w:rsidR="00840C98" w:rsidRPr="00DA4905" w:rsidRDefault="00DA4905" w:rsidP="006A7710">
      <w:pPr>
        <w:pStyle w:val="VRAINORMAL"/>
        <w:ind w:firstLine="0"/>
        <w:rPr>
          <w:color w:val="FF0000"/>
          <w:u w:val="single"/>
        </w:rPr>
      </w:pPr>
      <w:r w:rsidRPr="00DA4905">
        <w:rPr>
          <w:color w:val="FF0000"/>
          <w:u w:val="single"/>
        </w:rPr>
        <w:t>METTRE ET EXPLIQUER LA COMMANDE DE LANCEMENT</w:t>
      </w:r>
    </w:p>
    <w:p w14:paraId="07B91BC4" w14:textId="34CDF380" w:rsidR="004F222C" w:rsidRPr="00DA4905" w:rsidRDefault="004F222C" w:rsidP="006A7710">
      <w:pPr>
        <w:pStyle w:val="VRAINORMAL"/>
        <w:ind w:firstLine="0"/>
        <w:rPr>
          <w:u w:val="single"/>
        </w:rPr>
      </w:pPr>
      <w:r w:rsidRPr="00DA4905">
        <w:rPr>
          <w:u w:val="single"/>
        </w:rPr>
        <w:lastRenderedPageBreak/>
        <w:t>L’image Java</w:t>
      </w:r>
    </w:p>
    <w:p w14:paraId="364F5D60" w14:textId="77777777" w:rsidR="00840C98" w:rsidRPr="00840C98" w:rsidRDefault="00840C98" w:rsidP="00840C98">
      <w:pPr>
        <w:pStyle w:val="LISTING"/>
        <w:jc w:val="left"/>
        <w:rPr>
          <w:lang w:val="en-US"/>
        </w:rPr>
      </w:pPr>
      <w:r w:rsidRPr="00840C98">
        <w:rPr>
          <w:lang w:val="en-US"/>
        </w:rPr>
        <w:t>FROM ubuntu:14.04</w:t>
      </w:r>
      <w:r w:rsidRPr="00840C98">
        <w:rPr>
          <w:lang w:val="en-US"/>
        </w:rPr>
        <w:br/>
      </w:r>
      <w:r w:rsidRPr="00840C98">
        <w:rPr>
          <w:lang w:val="en-US"/>
        </w:rPr>
        <w:br/>
        <w:t>RUN apt-get update &amp;&amp; apt-get -y upgrade</w:t>
      </w:r>
      <w:r w:rsidRPr="00840C98">
        <w:rPr>
          <w:lang w:val="en-US"/>
        </w:rPr>
        <w:br/>
        <w:t>RUN apt-get install -y default-</w:t>
      </w:r>
      <w:proofErr w:type="spellStart"/>
      <w:r w:rsidRPr="00840C98">
        <w:rPr>
          <w:lang w:val="en-US"/>
        </w:rPr>
        <w:t>jdk</w:t>
      </w:r>
      <w:proofErr w:type="spellEnd"/>
      <w:r w:rsidRPr="00840C98">
        <w:rPr>
          <w:lang w:val="en-US"/>
        </w:rPr>
        <w:br/>
      </w:r>
      <w:r w:rsidRPr="00840C98">
        <w:rPr>
          <w:lang w:val="en-US"/>
        </w:rPr>
        <w:br/>
        <w:t xml:space="preserve">RUN </w:t>
      </w:r>
      <w:proofErr w:type="spellStart"/>
      <w:r w:rsidRPr="00840C98">
        <w:rPr>
          <w:lang w:val="en-US"/>
        </w:rPr>
        <w:t>mkdir</w:t>
      </w:r>
      <w:proofErr w:type="spellEnd"/>
      <w:r w:rsidRPr="00840C98">
        <w:rPr>
          <w:lang w:val="en-US"/>
        </w:rPr>
        <w:t xml:space="preserve"> /env/</w:t>
      </w:r>
      <w:r w:rsidRPr="00840C98">
        <w:rPr>
          <w:lang w:val="en-US"/>
        </w:rPr>
        <w:br/>
        <w:t>ADD .</w:t>
      </w:r>
      <w:proofErr w:type="spellStart"/>
      <w:r w:rsidRPr="00840C98">
        <w:rPr>
          <w:lang w:val="en-US"/>
        </w:rPr>
        <w:t>bashrc</w:t>
      </w:r>
      <w:proofErr w:type="spellEnd"/>
      <w:r w:rsidRPr="00840C98">
        <w:rPr>
          <w:lang w:val="en-US"/>
        </w:rPr>
        <w:t xml:space="preserve"> /root/</w:t>
      </w:r>
    </w:p>
    <w:p w14:paraId="41FE8E12" w14:textId="1720E37D" w:rsidR="00840C98" w:rsidRDefault="00840C98" w:rsidP="00840C98">
      <w:pPr>
        <w:pStyle w:val="Lgende"/>
        <w:jc w:val="center"/>
      </w:pPr>
      <w:r>
        <w:t xml:space="preserve">Listing </w:t>
      </w:r>
      <w:fldSimple w:instr=" SEQ Listing \* ARABIC ">
        <w:r>
          <w:rPr>
            <w:noProof/>
          </w:rPr>
          <w:t>2</w:t>
        </w:r>
      </w:fldSimple>
      <w:r>
        <w:t xml:space="preserve"> - Dockerfile de l'image java</w:t>
      </w:r>
    </w:p>
    <w:p w14:paraId="0CA8490A" w14:textId="56B35E33" w:rsidR="00C84B87" w:rsidRDefault="00EE39C2" w:rsidP="00EE39C2">
      <w:pPr>
        <w:pStyle w:val="VRAINORMAL"/>
        <w:ind w:firstLine="0"/>
      </w:pPr>
      <w:r>
        <w:t>Cette fois-ci, le Dockerfile (</w:t>
      </w:r>
      <w:r w:rsidRPr="00EE39C2">
        <w:rPr>
          <w:color w:val="FF0000"/>
        </w:rPr>
        <w:t xml:space="preserve">voir </w:t>
      </w:r>
      <w:proofErr w:type="spellStart"/>
      <w:r w:rsidRPr="00EE39C2">
        <w:rPr>
          <w:color w:val="FF0000"/>
        </w:rPr>
        <w:t>Fig</w:t>
      </w:r>
      <w:proofErr w:type="spellEnd"/>
      <w:r w:rsidRPr="00EE39C2">
        <w:rPr>
          <w:color w:val="FF0000"/>
        </w:rPr>
        <w:t xml:space="preserve"> N</w:t>
      </w:r>
      <w:r>
        <w:t xml:space="preserve">), est un peu plus complexe. </w:t>
      </w:r>
      <w:r w:rsidR="00C84B87">
        <w:t xml:space="preserve">En effet </w:t>
      </w:r>
      <w:r>
        <w:t xml:space="preserve">L’image ne se base pas sur </w:t>
      </w:r>
      <w:r w:rsidR="00C84B87">
        <w:t>des</w:t>
      </w:r>
      <w:r>
        <w:t xml:space="preserve"> images </w:t>
      </w:r>
      <w:r w:rsidR="00C84B87">
        <w:t xml:space="preserve">comme </w:t>
      </w:r>
      <w:r>
        <w:t>« </w:t>
      </w:r>
      <w:proofErr w:type="spellStart"/>
      <w:r>
        <w:t>openjdk</w:t>
      </w:r>
      <w:proofErr w:type="spellEnd"/>
      <w:r>
        <w:t> » ou « java » déjà existante</w:t>
      </w:r>
      <w:r w:rsidR="00C84B87">
        <w:t>s</w:t>
      </w:r>
      <w:r>
        <w:t xml:space="preserve"> sur le dockerhub</w:t>
      </w:r>
      <w:r w:rsidR="00C84B87">
        <w:t xml:space="preserve">, car [..] pas </w:t>
      </w:r>
      <w:r>
        <w:t xml:space="preserve"> </w:t>
      </w:r>
      <w:r w:rsidR="00C84B87">
        <w:t>.</w:t>
      </w:r>
      <w:r>
        <w:t xml:space="preserve"> </w:t>
      </w:r>
      <w:r w:rsidR="00C84B87">
        <w:t xml:space="preserve">L’image se base donc sur l’image </w:t>
      </w:r>
      <w:r>
        <w:t>Ubuntu 14.04</w:t>
      </w:r>
      <w:r w:rsidR="00C84B87">
        <w:t xml:space="preserve">, qui me permet d’installer </w:t>
      </w:r>
      <w:r>
        <w:t xml:space="preserve"> </w:t>
      </w:r>
      <w:r w:rsidR="00C84B87">
        <w:t xml:space="preserve">sans trop de complexité le </w:t>
      </w:r>
      <w:proofErr w:type="spellStart"/>
      <w:r w:rsidR="00C84B87">
        <w:t>jdk</w:t>
      </w:r>
      <w:proofErr w:type="spellEnd"/>
      <w:r w:rsidR="00C84B87">
        <w:t xml:space="preserve"> d’oracle </w:t>
      </w:r>
      <w:r w:rsidR="00C84B87">
        <w:fldChar w:fldCharType="begin"/>
      </w:r>
      <w:r w:rsidR="00C84B87">
        <w:instrText xml:space="preserve"> ADDIN ZOTERO_ITEM CSL_CITATION {"citationID":"K4a24CQN","properties":{"formattedCitation":"({\\i{}Java SE Development Kit 11} [sans date])","plainCitation":"(Java SE Development Kit 11 [sans date])","noteIndex":0},"citationItems":[{"id":86,"uris":["http://zotero.org/users/local/6OwvRo0M/items/D4Q68WE4"],"uri":["http://zotero.org/users/local/6OwvRo0M/items/D4Q68WE4"],"itemData":{"id":86,"type":"webpage","title":"Java SE Development Kit 11","URL":"https://www.oracle.com/technetwork/java/javase/downloads/jdk11-downloads-5066655.html","accessed":{"date-parts":[["2019",6,17]]}}}],"schema":"https://github.com/citation-style-language/schema/raw/master/csl-citation.json"} </w:instrText>
      </w:r>
      <w:r w:rsidR="00C84B87">
        <w:fldChar w:fldCharType="separate"/>
      </w:r>
      <w:r w:rsidR="00C84B87" w:rsidRPr="00C84B87">
        <w:rPr>
          <w:lang w:val="fr-FR"/>
        </w:rPr>
        <w:t>(</w:t>
      </w:r>
      <w:r w:rsidR="00C84B87" w:rsidRPr="00C84B87">
        <w:rPr>
          <w:i/>
          <w:iCs/>
          <w:lang w:val="fr-FR"/>
        </w:rPr>
        <w:t xml:space="preserve">Java SE </w:t>
      </w:r>
      <w:proofErr w:type="spellStart"/>
      <w:r w:rsidR="00C84B87" w:rsidRPr="00C84B87">
        <w:rPr>
          <w:i/>
          <w:iCs/>
          <w:lang w:val="fr-FR"/>
        </w:rPr>
        <w:t>Development</w:t>
      </w:r>
      <w:proofErr w:type="spellEnd"/>
      <w:r w:rsidR="00C84B87" w:rsidRPr="00C84B87">
        <w:rPr>
          <w:i/>
          <w:iCs/>
          <w:lang w:val="fr-FR"/>
        </w:rPr>
        <w:t xml:space="preserve"> Kit 11</w:t>
      </w:r>
      <w:r w:rsidR="00C84B87" w:rsidRPr="00C84B87">
        <w:rPr>
          <w:lang w:val="fr-FR"/>
        </w:rPr>
        <w:t xml:space="preserve"> [sans date])</w:t>
      </w:r>
      <w:r w:rsidR="00C84B87">
        <w:fldChar w:fldCharType="end"/>
      </w:r>
      <w:r w:rsidR="00C84B87">
        <w:t xml:space="preserve">, qui lui, me permet de compiler et exécuter le langage java. </w:t>
      </w:r>
    </w:p>
    <w:p w14:paraId="63C3ED60" w14:textId="255A1A1B" w:rsidR="00EE39C2" w:rsidRDefault="00EE39C2" w:rsidP="00EE39C2">
      <w:pPr>
        <w:pStyle w:val="VRAINORMAL"/>
        <w:ind w:firstLine="0"/>
      </w:pPr>
      <w:r w:rsidRPr="00EE39C2">
        <w:rPr>
          <w:color w:val="FF0000"/>
        </w:rPr>
        <w:t xml:space="preserve">expliquer </w:t>
      </w:r>
      <w:proofErr w:type="spellStart"/>
      <w:r w:rsidRPr="00EE39C2">
        <w:rPr>
          <w:color w:val="FF0000"/>
        </w:rPr>
        <w:t>bashrc</w:t>
      </w:r>
      <w:proofErr w:type="spellEnd"/>
      <w:r w:rsidRPr="00EE39C2">
        <w:rPr>
          <w:color w:val="FF0000"/>
        </w:rPr>
        <w:t xml:space="preserve"> et les commandes dans le .sh</w:t>
      </w:r>
    </w:p>
    <w:p w14:paraId="67EB0DFE" w14:textId="77777777" w:rsidR="00DA4905" w:rsidRPr="00DA4905" w:rsidRDefault="00DA4905" w:rsidP="00DA4905">
      <w:pPr>
        <w:pStyle w:val="VRAINORMAL"/>
        <w:ind w:firstLine="0"/>
        <w:rPr>
          <w:color w:val="FF0000"/>
          <w:u w:val="single"/>
        </w:rPr>
      </w:pPr>
      <w:r w:rsidRPr="00DA4905">
        <w:rPr>
          <w:color w:val="FF0000"/>
          <w:u w:val="single"/>
        </w:rPr>
        <w:t>METTRE ET EXPLIQUER LA COMMANDE DE LANCEMENT</w:t>
      </w:r>
    </w:p>
    <w:p w14:paraId="3866F398" w14:textId="77777777" w:rsidR="00EE39C2" w:rsidRPr="00EE39C2" w:rsidRDefault="00EE39C2" w:rsidP="00EE39C2">
      <w:pPr>
        <w:pStyle w:val="VRAINORMAL"/>
        <w:ind w:firstLine="0"/>
      </w:pPr>
    </w:p>
    <w:p w14:paraId="5CC29FD8" w14:textId="77777777" w:rsidR="00FF02C6" w:rsidRPr="006A7710" w:rsidRDefault="00FF02C6" w:rsidP="00FF02C6">
      <w:pPr>
        <w:pStyle w:val="VRAINORMAL"/>
        <w:ind w:firstLine="0"/>
        <w:rPr>
          <w:u w:val="single"/>
        </w:rPr>
      </w:pPr>
      <w:r w:rsidRPr="006A7710">
        <w:rPr>
          <w:u w:val="single"/>
        </w:rPr>
        <w:t>Dossier partagé, attaché au container</w:t>
      </w:r>
    </w:p>
    <w:p w14:paraId="317B026D" w14:textId="77777777" w:rsidR="00FF02C6" w:rsidRPr="004F222C" w:rsidRDefault="00FF02C6" w:rsidP="00FF02C6">
      <w:pPr>
        <w:pStyle w:val="VRAINORMAL"/>
        <w:ind w:firstLine="0"/>
      </w:pPr>
      <w:r w:rsidRPr="004F222C">
        <w:t>Pour que les containers puissent utiliser les ressources générée</w:t>
      </w:r>
      <w:r>
        <w:t>s</w:t>
      </w:r>
      <w:r w:rsidRPr="004F222C">
        <w:t xml:space="preserve"> par le service de compilation, celui-ci les stockent dans un dossier partag</w:t>
      </w:r>
      <w:r>
        <w:t>é</w:t>
      </w:r>
      <w:r w:rsidRPr="004F222C">
        <w:t>, attaché au container lors de son démarrage. En effet, cela permet au container d’avoir accès au</w:t>
      </w:r>
      <w:r>
        <w:t>x</w:t>
      </w:r>
      <w:r w:rsidRPr="004F222C">
        <w:t xml:space="preserve"> </w:t>
      </w:r>
      <w:r>
        <w:t>fichiers</w:t>
      </w:r>
      <w:r w:rsidRPr="004F222C">
        <w:t xml:space="preserve"> nécessaire</w:t>
      </w:r>
      <w:r>
        <w:t>s</w:t>
      </w:r>
      <w:r w:rsidRPr="004F222C">
        <w:t xml:space="preserve"> sans devoir générer une image à chaque nouvelle exécution. </w:t>
      </w:r>
      <w:r>
        <w:t>L’utilisation de</w:t>
      </w:r>
      <w:r w:rsidRPr="004F222C">
        <w:t xml:space="preserve"> volume</w:t>
      </w:r>
      <w:r>
        <w:t>s</w:t>
      </w:r>
      <w:r w:rsidRPr="004F222C">
        <w:t xml:space="preserve"> partagé</w:t>
      </w:r>
      <w:r>
        <w:t>s</w:t>
      </w:r>
      <w:r w:rsidRPr="004F222C">
        <w:t xml:space="preserve"> n’est pas nécessaire car </w:t>
      </w:r>
      <w:r>
        <w:t xml:space="preserve">leurs avantages ne profitent pas à mon implémentation </w:t>
      </w:r>
      <w:r>
        <w:fldChar w:fldCharType="begin"/>
      </w:r>
      <w:r>
        <w:instrText xml:space="preserve"> ADDIN ZOTERO_ITEM CSL_CITATION {"citationID":"jOVC9pZP","properties":{"formattedCitation":"({\\i{}Use volumes} 2019)","plainCitation":"(Use volumes 2019)","noteIndex":0},"citationItems":[{"id":79,"uris":["http://zotero.org/users/local/6OwvRo0M/items/ATBKA4GL"],"uri":["http://zotero.org/users/local/6OwvRo0M/items/ATBKA4GL"],"itemData":{"id":79,"type":"webpage","title":"Use volumes","container-title":"Docker Documentation","abstract":"Using volumes","URL":"https://docs.docker.com/storage/volumes/","language":"en","issued":{"date-parts":[["2019",6,11]]},"accessed":{"date-parts":[["2019",6,16]]}}}],"schema":"https://github.com/citation-style-language/schema/raw/master/csl-citation.json"} </w:instrText>
      </w:r>
      <w:r>
        <w:fldChar w:fldCharType="separate"/>
      </w:r>
      <w:r w:rsidRPr="00C91C8B">
        <w:rPr>
          <w:lang w:val="fr-FR"/>
        </w:rPr>
        <w:t>(</w:t>
      </w:r>
      <w:r w:rsidRPr="00C91C8B">
        <w:rPr>
          <w:i/>
          <w:iCs/>
          <w:lang w:val="fr-FR"/>
        </w:rPr>
        <w:t>Use volumes</w:t>
      </w:r>
      <w:r w:rsidRPr="00C91C8B">
        <w:rPr>
          <w:lang w:val="fr-FR"/>
        </w:rPr>
        <w:t xml:space="preserve"> 2019)</w:t>
      </w:r>
      <w:r>
        <w:fldChar w:fldCharType="end"/>
      </w:r>
      <w:r w:rsidRPr="004F222C">
        <w:t>.</w:t>
      </w:r>
    </w:p>
    <w:p w14:paraId="636ADA09" w14:textId="77777777" w:rsidR="004F222C" w:rsidRPr="004F222C" w:rsidRDefault="004F222C" w:rsidP="004F222C">
      <w:pPr>
        <w:spacing w:after="240"/>
      </w:pPr>
    </w:p>
    <w:p w14:paraId="7F5FBB84" w14:textId="77777777" w:rsidR="006A7710" w:rsidRDefault="006A7710">
      <w:pPr>
        <w:spacing w:after="160" w:line="259" w:lineRule="auto"/>
        <w:rPr>
          <w:rFonts w:eastAsiaTheme="majorEastAsia" w:cs="Arial"/>
          <w:b/>
          <w:bCs/>
          <w:sz w:val="28"/>
          <w:szCs w:val="28"/>
        </w:rPr>
      </w:pPr>
      <w:r>
        <w:br w:type="page"/>
      </w:r>
    </w:p>
    <w:p w14:paraId="153B6F14" w14:textId="37C799B0" w:rsidR="004F222C" w:rsidRPr="004F222C" w:rsidRDefault="004F222C" w:rsidP="006A7710">
      <w:pPr>
        <w:pStyle w:val="Titre2"/>
      </w:pPr>
      <w:bookmarkStart w:id="71" w:name="_Toc11680321"/>
      <w:r w:rsidRPr="004F222C">
        <w:lastRenderedPageBreak/>
        <w:t>Communication entre les différents services</w:t>
      </w:r>
      <w:bookmarkEnd w:id="71"/>
    </w:p>
    <w:p w14:paraId="242103A5" w14:textId="185D17EE" w:rsidR="004F222C" w:rsidRPr="00FF02C6" w:rsidRDefault="00FF02C6" w:rsidP="00FF02C6">
      <w:pPr>
        <w:pStyle w:val="VRAINORMAL"/>
        <w:ind w:firstLine="0"/>
      </w:pPr>
      <w:r>
        <w:rPr>
          <w:color w:val="000000"/>
        </w:rPr>
        <w:t xml:space="preserve">La figure </w:t>
      </w:r>
      <w:r w:rsidRPr="00FF02C6">
        <w:rPr>
          <w:color w:val="FF0000"/>
        </w:rPr>
        <w:t>N</w:t>
      </w:r>
      <w:r>
        <w:rPr>
          <w:color w:val="FF0000"/>
        </w:rPr>
        <w:t xml:space="preserve"> </w:t>
      </w:r>
      <w:r>
        <w:t>présente le workflow de communication entre les différents services</w:t>
      </w:r>
    </w:p>
    <w:p w14:paraId="1E9002A3" w14:textId="77777777" w:rsidR="004F222C" w:rsidRPr="004F222C" w:rsidRDefault="004F222C" w:rsidP="004F222C">
      <w:pPr>
        <w:spacing w:after="240"/>
      </w:pPr>
    </w:p>
    <w:p w14:paraId="16798C5D" w14:textId="77777777" w:rsidR="003976A3" w:rsidRDefault="004F222C" w:rsidP="002635F7">
      <w:pPr>
        <w:keepNext/>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6436A98C" wp14:editId="3AD1BD7A">
            <wp:extent cx="4363613" cy="3096664"/>
            <wp:effectExtent l="0" t="0" r="5715" b="2540"/>
            <wp:docPr id="2" name="Image 2" descr="https://lh6.googleusercontent.com/N3U-U-jdNYSyXaOWqqqRk4aVtoA6So4-t4Ar2rY_22Mfs5uaMNXq2lEjmPAhciN40OEUYguRozRJEesakXUOjmIwGoHdWjtHZ7zyNa1C0MXI4yarP5hQN8gWw4ypDd_GDXN_uEj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6.googleusercontent.com/N3U-U-jdNYSyXaOWqqqRk4aVtoA6So4-t4Ar2rY_22Mfs5uaMNXq2lEjmPAhciN40OEUYguRozRJEesakXUOjmIwGoHdWjtHZ7zyNa1C0MXI4yarP5hQN8gWw4ypDd_GDXN_uEjz"/>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71409" cy="3102197"/>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15C1E27C" w14:textId="36A2D1D7" w:rsidR="004F222C" w:rsidRPr="004F222C" w:rsidRDefault="003976A3" w:rsidP="003976A3">
      <w:pPr>
        <w:pStyle w:val="Lgende"/>
        <w:jc w:val="center"/>
      </w:pPr>
      <w:bookmarkStart w:id="72" w:name="_Toc11679995"/>
      <w:r>
        <w:t xml:space="preserve">Figure </w:t>
      </w:r>
      <w:fldSimple w:instr=" SEQ Figure \* ARABIC ">
        <w:r w:rsidR="00FC27BA">
          <w:rPr>
            <w:noProof/>
          </w:rPr>
          <w:t>11</w:t>
        </w:r>
      </w:fldSimple>
      <w:r>
        <w:t xml:space="preserve"> </w:t>
      </w:r>
      <w:r w:rsidR="00946ED3">
        <w:t>–</w:t>
      </w:r>
      <w:r>
        <w:t xml:space="preserve"> Réalisation d</w:t>
      </w:r>
      <w:r w:rsidR="00946ED3">
        <w:t>’</w:t>
      </w:r>
      <w:r>
        <w:t>un kata, communication entre les services (AV, 2019)</w:t>
      </w:r>
      <w:bookmarkEnd w:id="72"/>
    </w:p>
    <w:p w14:paraId="4A1A7C86" w14:textId="77777777" w:rsidR="004F222C" w:rsidRPr="004F222C" w:rsidRDefault="004F222C" w:rsidP="004F222C"/>
    <w:p w14:paraId="0DFDFD7B" w14:textId="77777777" w:rsidR="006A7710" w:rsidRDefault="006A7710" w:rsidP="006A7710">
      <w:pPr>
        <w:pStyle w:val="VRAINORMAL"/>
        <w:ind w:firstLine="0"/>
      </w:pPr>
    </w:p>
    <w:p w14:paraId="5D469523" w14:textId="2A6C0B65" w:rsidR="004F222C" w:rsidRPr="006A7710" w:rsidRDefault="004F222C" w:rsidP="006A7710">
      <w:pPr>
        <w:pStyle w:val="VRAINORMAL"/>
        <w:ind w:firstLine="0"/>
        <w:rPr>
          <w:u w:val="single"/>
        </w:rPr>
      </w:pPr>
      <w:r w:rsidRPr="006A7710">
        <w:rPr>
          <w:u w:val="single"/>
        </w:rPr>
        <w:t xml:space="preserve">Contenu du body lors de la réception de la question du Serveur </w:t>
      </w:r>
    </w:p>
    <w:p w14:paraId="77D44397" w14:textId="648EF091" w:rsidR="004F222C" w:rsidRPr="004F222C" w:rsidRDefault="004F222C" w:rsidP="006A7710">
      <w:pPr>
        <w:pStyle w:val="VRAINORMAL"/>
        <w:ind w:firstLine="0"/>
      </w:pPr>
      <w:r w:rsidRPr="004F222C">
        <w:t xml:space="preserve">La requête </w:t>
      </w:r>
      <w:r w:rsidR="00946ED3">
        <w:t>http</w:t>
      </w:r>
      <w:r w:rsidRPr="004F222C">
        <w:t xml:space="preserve"> envoyée du Gateway au service de compilation se présente comme ceci</w:t>
      </w:r>
      <w:r w:rsidR="00946ED3">
        <w:t> </w:t>
      </w:r>
      <w:r w:rsidRPr="004F222C">
        <w:t>:</w:t>
      </w:r>
    </w:p>
    <w:p w14:paraId="09C100B8" w14:textId="77777777" w:rsidR="004F222C" w:rsidRPr="004F222C" w:rsidRDefault="004F222C" w:rsidP="004F222C"/>
    <w:tbl>
      <w:tblPr>
        <w:tblW w:w="9026" w:type="dxa"/>
        <w:tblCellMar>
          <w:top w:w="15" w:type="dxa"/>
          <w:left w:w="15" w:type="dxa"/>
          <w:bottom w:w="15" w:type="dxa"/>
          <w:right w:w="15" w:type="dxa"/>
        </w:tblCellMar>
        <w:tblLook w:val="04A0" w:firstRow="1" w:lastRow="0" w:firstColumn="1" w:lastColumn="0" w:noHBand="0" w:noVBand="1"/>
      </w:tblPr>
      <w:tblGrid>
        <w:gridCol w:w="2779"/>
        <w:gridCol w:w="1147"/>
        <w:gridCol w:w="5100"/>
      </w:tblGrid>
      <w:tr w:rsidR="004F222C" w:rsidRPr="004F222C" w14:paraId="18B02913" w14:textId="77777777" w:rsidTr="004F222C">
        <w:trPr>
          <w:trHeight w:val="420"/>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5468B" w14:textId="28629BF7" w:rsidR="004F222C" w:rsidRPr="004F222C" w:rsidRDefault="004F222C" w:rsidP="004F222C">
            <w:pPr>
              <w:jc w:val="center"/>
            </w:pPr>
            <w:proofErr w:type="spellStart"/>
            <w:r w:rsidRPr="004F222C">
              <w:rPr>
                <w:rFonts w:ascii="Arial" w:hAnsi="Arial" w:cs="Arial"/>
                <w:b/>
                <w:bCs/>
                <w:color w:val="000000"/>
                <w:sz w:val="22"/>
                <w:szCs w:val="22"/>
              </w:rPr>
              <w:t>Requète</w:t>
            </w:r>
            <w:proofErr w:type="spellEnd"/>
            <w:r w:rsidRPr="004F222C">
              <w:rPr>
                <w:rFonts w:ascii="Arial" w:hAnsi="Arial" w:cs="Arial"/>
                <w:b/>
                <w:bCs/>
                <w:color w:val="000000"/>
                <w:sz w:val="22"/>
                <w:szCs w:val="22"/>
              </w:rPr>
              <w:t xml:space="preserve"> </w:t>
            </w:r>
            <w:r w:rsidR="00946ED3">
              <w:rPr>
                <w:rFonts w:ascii="Arial" w:hAnsi="Arial" w:cs="Arial"/>
                <w:b/>
                <w:bCs/>
                <w:color w:val="000000"/>
                <w:sz w:val="22"/>
                <w:szCs w:val="22"/>
              </w:rPr>
              <w:t>http</w:t>
            </w:r>
          </w:p>
        </w:tc>
      </w:tr>
      <w:tr w:rsidR="004F222C" w:rsidRPr="004F222C" w14:paraId="50110FA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248AEE" w14:textId="77777777" w:rsidR="004F222C" w:rsidRPr="004F222C" w:rsidRDefault="004F222C" w:rsidP="004F222C">
            <w:r w:rsidRPr="004F222C">
              <w:rPr>
                <w:rFonts w:ascii="Arial" w:hAnsi="Arial" w:cs="Arial"/>
                <w:b/>
                <w:bCs/>
                <w:color w:val="000000"/>
                <w:sz w:val="22"/>
                <w:szCs w:val="22"/>
              </w:rPr>
              <w:t>Nom du ch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F29BCF" w14:textId="77777777" w:rsidR="004F222C" w:rsidRPr="004F222C" w:rsidRDefault="004F222C" w:rsidP="004F222C">
            <w:r w:rsidRPr="004F222C">
              <w:rPr>
                <w:rFonts w:ascii="Arial" w:hAnsi="Arial" w:cs="Arial"/>
                <w:b/>
                <w:bCs/>
                <w:color w:val="000000"/>
                <w:sz w:val="22"/>
                <w:szCs w:val="22"/>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503BBF" w14:textId="77777777" w:rsidR="004F222C" w:rsidRPr="004F222C" w:rsidRDefault="004F222C" w:rsidP="004F222C">
            <w:r w:rsidRPr="004F222C">
              <w:rPr>
                <w:rFonts w:ascii="Arial" w:hAnsi="Arial" w:cs="Arial"/>
                <w:b/>
                <w:bCs/>
                <w:color w:val="000000"/>
                <w:sz w:val="22"/>
                <w:szCs w:val="22"/>
              </w:rPr>
              <w:t>Contenu</w:t>
            </w:r>
          </w:p>
        </w:tc>
      </w:tr>
      <w:tr w:rsidR="004F222C" w:rsidRPr="004F222C" w14:paraId="01981059"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91C6CB" w14:textId="77777777" w:rsidR="004F222C" w:rsidRPr="004F222C" w:rsidRDefault="004F222C" w:rsidP="004F222C">
            <w:proofErr w:type="spellStart"/>
            <w:r w:rsidRPr="004F222C">
              <w:rPr>
                <w:rFonts w:ascii="Arial" w:hAnsi="Arial" w:cs="Arial"/>
                <w:color w:val="000000"/>
                <w:sz w:val="22"/>
                <w:szCs w:val="22"/>
              </w:rPr>
              <w:t>stream</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8426C6" w14:textId="77777777" w:rsidR="004F222C" w:rsidRPr="004F222C" w:rsidRDefault="004F222C" w:rsidP="004F222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D04947" w14:textId="77777777" w:rsidR="004F222C" w:rsidRPr="004F222C" w:rsidRDefault="004F222C" w:rsidP="004F222C">
            <w:r w:rsidRPr="004F222C">
              <w:rPr>
                <w:rFonts w:ascii="Arial" w:hAnsi="Arial" w:cs="Arial"/>
                <w:color w:val="000000"/>
                <w:sz w:val="22"/>
                <w:szCs w:val="22"/>
              </w:rPr>
              <w:t>Contenu du code de l’utilisateur</w:t>
            </w:r>
          </w:p>
        </w:tc>
      </w:tr>
      <w:tr w:rsidR="004F222C" w:rsidRPr="004F222C" w14:paraId="3108041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B7DB02" w14:textId="77777777" w:rsidR="004F222C" w:rsidRPr="004F222C" w:rsidRDefault="004F222C" w:rsidP="004F222C">
            <w:proofErr w:type="spellStart"/>
            <w:r w:rsidRPr="004F222C">
              <w:rPr>
                <w:rFonts w:ascii="Arial" w:hAnsi="Arial" w:cs="Arial"/>
                <w:color w:val="000000"/>
                <w:sz w:val="22"/>
                <w:szCs w:val="22"/>
              </w:rPr>
              <w:t>asser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59A9CE" w14:textId="77777777" w:rsidR="004F222C" w:rsidRPr="004F222C" w:rsidRDefault="004F222C" w:rsidP="004F222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D40D1E" w14:textId="77777777" w:rsidR="004F222C" w:rsidRPr="004F222C" w:rsidRDefault="004F222C" w:rsidP="004F222C">
            <w:r w:rsidRPr="004F222C">
              <w:rPr>
                <w:rFonts w:ascii="Arial" w:hAnsi="Arial" w:cs="Arial"/>
                <w:color w:val="000000"/>
                <w:sz w:val="22"/>
                <w:szCs w:val="22"/>
              </w:rPr>
              <w:t>Batterie de tests</w:t>
            </w:r>
          </w:p>
        </w:tc>
      </w:tr>
      <w:tr w:rsidR="004F222C" w:rsidRPr="004F222C" w14:paraId="7ED4B7D6"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9228DF" w14:textId="77777777" w:rsidR="004F222C" w:rsidRPr="004F222C" w:rsidRDefault="004F222C" w:rsidP="004F222C">
            <w:proofErr w:type="spellStart"/>
            <w:r w:rsidRPr="004F222C">
              <w:rPr>
                <w:rFonts w:ascii="Arial" w:hAnsi="Arial" w:cs="Arial"/>
                <w:color w:val="000000"/>
                <w:sz w:val="22"/>
                <w:szCs w:val="22"/>
              </w:rPr>
              <w:t>languag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36BB2B" w14:textId="77777777" w:rsidR="004F222C" w:rsidRPr="004F222C" w:rsidRDefault="004F222C" w:rsidP="004F222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B73763" w14:textId="77777777" w:rsidR="004F222C" w:rsidRPr="004F222C" w:rsidRDefault="004F222C" w:rsidP="004F222C">
            <w:r w:rsidRPr="004F222C">
              <w:rPr>
                <w:rFonts w:ascii="Arial" w:hAnsi="Arial" w:cs="Arial"/>
                <w:color w:val="000000"/>
                <w:sz w:val="22"/>
                <w:szCs w:val="22"/>
              </w:rPr>
              <w:t>Langage cible</w:t>
            </w:r>
          </w:p>
        </w:tc>
      </w:tr>
    </w:tbl>
    <w:p w14:paraId="419D9C01" w14:textId="77777777" w:rsidR="004F222C" w:rsidRPr="004F222C" w:rsidRDefault="004F222C" w:rsidP="004F222C">
      <w:pPr>
        <w:spacing w:after="240"/>
      </w:pPr>
    </w:p>
    <w:p w14:paraId="5676B797" w14:textId="77777777" w:rsidR="004F222C" w:rsidRPr="004F222C" w:rsidRDefault="004F222C" w:rsidP="004F222C">
      <w:pPr>
        <w:jc w:val="both"/>
      </w:pPr>
      <w:r w:rsidRPr="004F222C">
        <w:rPr>
          <w:rFonts w:ascii="Arial" w:hAnsi="Arial" w:cs="Arial"/>
          <w:b/>
          <w:bCs/>
          <w:color w:val="000000"/>
          <w:sz w:val="22"/>
          <w:szCs w:val="22"/>
        </w:rPr>
        <w:t xml:space="preserve">Contenu du body lors de l’envoi de la réponse du Serveur </w:t>
      </w:r>
    </w:p>
    <w:p w14:paraId="236E04E8" w14:textId="15822F49" w:rsidR="004F222C" w:rsidRPr="004F222C" w:rsidRDefault="004F222C" w:rsidP="004F222C">
      <w:pPr>
        <w:jc w:val="both"/>
      </w:pPr>
      <w:r w:rsidRPr="004F222C">
        <w:rPr>
          <w:rFonts w:ascii="Arial" w:hAnsi="Arial" w:cs="Arial"/>
          <w:color w:val="000000"/>
          <w:sz w:val="22"/>
          <w:szCs w:val="22"/>
        </w:rPr>
        <w:t xml:space="preserve">La réponse </w:t>
      </w:r>
      <w:r w:rsidR="00946ED3">
        <w:rPr>
          <w:rFonts w:ascii="Arial" w:hAnsi="Arial" w:cs="Arial"/>
          <w:color w:val="000000"/>
          <w:sz w:val="22"/>
          <w:szCs w:val="22"/>
        </w:rPr>
        <w:t>http</w:t>
      </w:r>
      <w:r w:rsidRPr="004F222C">
        <w:rPr>
          <w:rFonts w:ascii="Arial" w:hAnsi="Arial" w:cs="Arial"/>
          <w:color w:val="000000"/>
          <w:sz w:val="22"/>
          <w:szCs w:val="22"/>
        </w:rPr>
        <w:t xml:space="preserve"> envoyée du service de compilation au Gateway se présente comme ceci</w:t>
      </w:r>
      <w:r w:rsidR="00946ED3">
        <w:rPr>
          <w:rFonts w:ascii="Arial" w:hAnsi="Arial" w:cs="Arial"/>
          <w:color w:val="000000"/>
          <w:sz w:val="22"/>
          <w:szCs w:val="22"/>
        </w:rPr>
        <w:t> </w:t>
      </w:r>
      <w:r w:rsidRPr="004F222C">
        <w:rPr>
          <w:rFonts w:ascii="Arial" w:hAnsi="Arial" w:cs="Arial"/>
          <w:color w:val="000000"/>
          <w:sz w:val="22"/>
          <w:szCs w:val="22"/>
        </w:rPr>
        <w:t>:</w:t>
      </w:r>
    </w:p>
    <w:p w14:paraId="4EBF0515" w14:textId="77777777" w:rsidR="004F222C" w:rsidRPr="004F222C" w:rsidRDefault="004F222C" w:rsidP="004F222C">
      <w:pPr>
        <w:spacing w:after="240"/>
      </w:pPr>
    </w:p>
    <w:tbl>
      <w:tblPr>
        <w:tblW w:w="9026" w:type="dxa"/>
        <w:tblCellMar>
          <w:top w:w="15" w:type="dxa"/>
          <w:left w:w="15" w:type="dxa"/>
          <w:bottom w:w="15" w:type="dxa"/>
          <w:right w:w="15" w:type="dxa"/>
        </w:tblCellMar>
        <w:tblLook w:val="04A0" w:firstRow="1" w:lastRow="0" w:firstColumn="1" w:lastColumn="0" w:noHBand="0" w:noVBand="1"/>
      </w:tblPr>
      <w:tblGrid>
        <w:gridCol w:w="1588"/>
        <w:gridCol w:w="885"/>
        <w:gridCol w:w="6553"/>
      </w:tblGrid>
      <w:tr w:rsidR="004F222C" w:rsidRPr="004F222C" w14:paraId="667FB13C" w14:textId="77777777" w:rsidTr="004F222C">
        <w:trPr>
          <w:trHeight w:val="420"/>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32D770" w14:textId="05836AB6" w:rsidR="004F222C" w:rsidRPr="004F222C" w:rsidRDefault="004F222C" w:rsidP="004F222C">
            <w:pPr>
              <w:jc w:val="center"/>
            </w:pPr>
            <w:proofErr w:type="spellStart"/>
            <w:r w:rsidRPr="004F222C">
              <w:rPr>
                <w:rFonts w:ascii="Arial" w:hAnsi="Arial" w:cs="Arial"/>
                <w:b/>
                <w:bCs/>
                <w:color w:val="000000"/>
                <w:sz w:val="22"/>
                <w:szCs w:val="22"/>
              </w:rPr>
              <w:t>Requète</w:t>
            </w:r>
            <w:proofErr w:type="spellEnd"/>
            <w:r w:rsidRPr="004F222C">
              <w:rPr>
                <w:rFonts w:ascii="Arial" w:hAnsi="Arial" w:cs="Arial"/>
                <w:b/>
                <w:bCs/>
                <w:color w:val="000000"/>
                <w:sz w:val="22"/>
                <w:szCs w:val="22"/>
              </w:rPr>
              <w:t xml:space="preserve"> </w:t>
            </w:r>
            <w:r w:rsidR="00946ED3">
              <w:rPr>
                <w:rFonts w:ascii="Arial" w:hAnsi="Arial" w:cs="Arial"/>
                <w:b/>
                <w:bCs/>
                <w:color w:val="000000"/>
                <w:sz w:val="22"/>
                <w:szCs w:val="22"/>
              </w:rPr>
              <w:t>http</w:t>
            </w:r>
          </w:p>
        </w:tc>
      </w:tr>
      <w:tr w:rsidR="004F222C" w:rsidRPr="004F222C" w14:paraId="1135626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BF4AED" w14:textId="77777777" w:rsidR="004F222C" w:rsidRPr="004F222C" w:rsidRDefault="004F222C" w:rsidP="004F222C">
            <w:r w:rsidRPr="004F222C">
              <w:rPr>
                <w:rFonts w:ascii="Arial" w:hAnsi="Arial" w:cs="Arial"/>
                <w:b/>
                <w:bCs/>
                <w:color w:val="000000"/>
                <w:sz w:val="22"/>
                <w:szCs w:val="22"/>
              </w:rPr>
              <w:lastRenderedPageBreak/>
              <w:t>Nom du ch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AA30CE" w14:textId="77777777" w:rsidR="004F222C" w:rsidRPr="004F222C" w:rsidRDefault="004F222C" w:rsidP="004F222C">
            <w:r w:rsidRPr="004F222C">
              <w:rPr>
                <w:rFonts w:ascii="Arial" w:hAnsi="Arial" w:cs="Arial"/>
                <w:b/>
                <w:bCs/>
                <w:color w:val="000000"/>
                <w:sz w:val="22"/>
                <w:szCs w:val="22"/>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1F05FD" w14:textId="77777777" w:rsidR="004F222C" w:rsidRPr="004F222C" w:rsidRDefault="004F222C" w:rsidP="004F222C">
            <w:r w:rsidRPr="004F222C">
              <w:rPr>
                <w:rFonts w:ascii="Arial" w:hAnsi="Arial" w:cs="Arial"/>
                <w:b/>
                <w:bCs/>
                <w:color w:val="000000"/>
                <w:sz w:val="22"/>
                <w:szCs w:val="22"/>
              </w:rPr>
              <w:t>Contenu</w:t>
            </w:r>
          </w:p>
        </w:tc>
      </w:tr>
      <w:tr w:rsidR="004F222C" w:rsidRPr="004F222C" w14:paraId="734409B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0CB254" w14:textId="77777777" w:rsidR="004F222C" w:rsidRPr="004F222C" w:rsidRDefault="004F222C" w:rsidP="004F222C">
            <w:r w:rsidRPr="004F222C">
              <w:rPr>
                <w:rFonts w:ascii="Arial" w:hAnsi="Arial" w:cs="Arial"/>
                <w:color w:val="000000"/>
                <w:sz w:val="22"/>
                <w:szCs w:val="22"/>
              </w:rPr>
              <w:t>outpu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22211A" w14:textId="4B55C1ED" w:rsidR="004F222C" w:rsidRPr="004F222C" w:rsidRDefault="00C91C8B" w:rsidP="004F222C">
            <w:r>
              <w:rPr>
                <w:rFonts w:ascii="Arial" w:hAnsi="Arial" w:cs="Arial"/>
                <w:color w:val="000000"/>
                <w:sz w:val="22"/>
                <w:szCs w:val="22"/>
              </w:rPr>
              <w:t>S</w:t>
            </w:r>
            <w:r w:rsidR="004F222C" w:rsidRPr="004F222C">
              <w:rPr>
                <w:rFonts w:ascii="Arial" w:hAnsi="Arial" w:cs="Arial"/>
                <w:color w:val="000000"/>
                <w:sz w:val="22"/>
                <w:szCs w:val="22"/>
              </w:rPr>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5C9B16" w14:textId="54FE5FB0" w:rsidR="004F222C" w:rsidRPr="004F222C" w:rsidRDefault="004F222C" w:rsidP="004F222C">
            <w:r w:rsidRPr="004F222C">
              <w:rPr>
                <w:rFonts w:ascii="Arial" w:hAnsi="Arial" w:cs="Arial"/>
                <w:color w:val="000000"/>
                <w:sz w:val="22"/>
                <w:szCs w:val="22"/>
              </w:rPr>
              <w:t>Contenu de la sortie de l</w:t>
            </w:r>
            <w:r w:rsidR="00946ED3">
              <w:rPr>
                <w:rFonts w:ascii="Arial" w:hAnsi="Arial" w:cs="Arial"/>
                <w:color w:val="000000"/>
                <w:sz w:val="22"/>
                <w:szCs w:val="22"/>
              </w:rPr>
              <w:t>’</w:t>
            </w:r>
            <w:r w:rsidRPr="004F222C">
              <w:rPr>
                <w:rFonts w:ascii="Arial" w:hAnsi="Arial" w:cs="Arial"/>
                <w:color w:val="000000"/>
                <w:sz w:val="22"/>
                <w:szCs w:val="22"/>
              </w:rPr>
              <w:t>exécution si le code s’est</w:t>
            </w:r>
          </w:p>
          <w:p w14:paraId="4DB6A77B" w14:textId="77777777" w:rsidR="004F222C" w:rsidRPr="004F222C" w:rsidRDefault="004F222C" w:rsidP="004F222C">
            <w:r w:rsidRPr="004F222C">
              <w:rPr>
                <w:rFonts w:ascii="Arial" w:hAnsi="Arial" w:cs="Arial"/>
                <w:color w:val="000000"/>
                <w:sz w:val="22"/>
                <w:szCs w:val="22"/>
              </w:rPr>
              <w:t>exécuté avec succès</w:t>
            </w:r>
          </w:p>
        </w:tc>
      </w:tr>
      <w:tr w:rsidR="004F222C" w:rsidRPr="004F222C" w14:paraId="5C0EE219"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350713" w14:textId="77777777" w:rsidR="004F222C" w:rsidRPr="004F222C" w:rsidRDefault="004F222C" w:rsidP="004F222C">
            <w:proofErr w:type="spellStart"/>
            <w:r w:rsidRPr="004F222C">
              <w:rPr>
                <w:rFonts w:ascii="Arial" w:hAnsi="Arial" w:cs="Arial"/>
                <w:color w:val="000000"/>
                <w:sz w:val="22"/>
                <w:szCs w:val="22"/>
              </w:rPr>
              <w:t>erro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5D1EDF" w14:textId="2092A1A5" w:rsidR="004F222C" w:rsidRPr="004F222C" w:rsidRDefault="00C91C8B" w:rsidP="004F222C">
            <w:r>
              <w:rPr>
                <w:rFonts w:ascii="Arial" w:hAnsi="Arial" w:cs="Arial"/>
                <w:color w:val="000000"/>
                <w:sz w:val="22"/>
                <w:szCs w:val="22"/>
              </w:rPr>
              <w:t>S</w:t>
            </w:r>
            <w:r w:rsidR="004F222C" w:rsidRPr="004F222C">
              <w:rPr>
                <w:rFonts w:ascii="Arial" w:hAnsi="Arial" w:cs="Arial"/>
                <w:color w:val="000000"/>
                <w:sz w:val="22"/>
                <w:szCs w:val="22"/>
              </w:rPr>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7628F9" w14:textId="726EE9EF" w:rsidR="004F222C" w:rsidRPr="004F222C" w:rsidRDefault="004F222C" w:rsidP="004F222C">
            <w:r w:rsidRPr="004F222C">
              <w:rPr>
                <w:rFonts w:ascii="Arial" w:hAnsi="Arial" w:cs="Arial"/>
                <w:color w:val="000000"/>
                <w:sz w:val="22"/>
                <w:szCs w:val="22"/>
              </w:rPr>
              <w:t>Contenu de la sortie de l</w:t>
            </w:r>
            <w:r w:rsidR="00946ED3">
              <w:rPr>
                <w:rFonts w:ascii="Arial" w:hAnsi="Arial" w:cs="Arial"/>
                <w:color w:val="000000"/>
                <w:sz w:val="22"/>
                <w:szCs w:val="22"/>
              </w:rPr>
              <w:t>’</w:t>
            </w:r>
            <w:r w:rsidRPr="004F222C">
              <w:rPr>
                <w:rFonts w:ascii="Arial" w:hAnsi="Arial" w:cs="Arial"/>
                <w:color w:val="000000"/>
                <w:sz w:val="22"/>
                <w:szCs w:val="22"/>
              </w:rPr>
              <w:t>exécution si le code n’a pas pu s</w:t>
            </w:r>
            <w:r w:rsidR="00946ED3">
              <w:rPr>
                <w:rFonts w:ascii="Arial" w:hAnsi="Arial" w:cs="Arial"/>
                <w:color w:val="000000"/>
                <w:sz w:val="22"/>
                <w:szCs w:val="22"/>
              </w:rPr>
              <w:t>’</w:t>
            </w:r>
            <w:r w:rsidRPr="004F222C">
              <w:rPr>
                <w:rFonts w:ascii="Arial" w:hAnsi="Arial" w:cs="Arial"/>
                <w:color w:val="000000"/>
                <w:sz w:val="22"/>
                <w:szCs w:val="22"/>
              </w:rPr>
              <w:t>exécuter correctement</w:t>
            </w:r>
          </w:p>
        </w:tc>
      </w:tr>
      <w:tr w:rsidR="004F222C" w:rsidRPr="004F222C" w14:paraId="49B5805E"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04CCD9" w14:textId="77777777" w:rsidR="004F222C" w:rsidRPr="004F222C" w:rsidRDefault="004F222C" w:rsidP="004F222C">
            <w:r w:rsidRPr="004F222C">
              <w:rPr>
                <w:rFonts w:ascii="Arial" w:hAnsi="Arial" w:cs="Arial"/>
                <w:color w:val="000000"/>
                <w:sz w:val="22"/>
                <w:szCs w:val="22"/>
              </w:rPr>
              <w:t>ex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336CA9" w14:textId="72765CF4" w:rsidR="004F222C" w:rsidRPr="004F222C" w:rsidRDefault="00C91C8B" w:rsidP="004F222C">
            <w:proofErr w:type="spellStart"/>
            <w:r>
              <w:rPr>
                <w:rFonts w:ascii="Arial" w:hAnsi="Arial" w:cs="Arial"/>
                <w:color w:val="000000"/>
                <w:sz w:val="22"/>
                <w:szCs w:val="22"/>
              </w:rPr>
              <w:t>Intege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DC6257" w14:textId="77777777" w:rsidR="004F222C" w:rsidRPr="004F222C" w:rsidRDefault="004F222C" w:rsidP="004F222C">
            <w:r w:rsidRPr="004F222C">
              <w:rPr>
                <w:rFonts w:ascii="Arial" w:hAnsi="Arial" w:cs="Arial"/>
                <w:color w:val="000000"/>
                <w:sz w:val="22"/>
                <w:szCs w:val="22"/>
              </w:rPr>
              <w:t>Code d’erreur après exécution</w:t>
            </w:r>
          </w:p>
        </w:tc>
      </w:tr>
      <w:tr w:rsidR="004F222C" w:rsidRPr="004F222C" w14:paraId="6CB96628"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0A6B0B" w14:textId="77777777" w:rsidR="004F222C" w:rsidRPr="004F222C" w:rsidRDefault="004F222C" w:rsidP="004F222C">
            <w:r w:rsidRPr="004F222C">
              <w:rPr>
                <w:rFonts w:ascii="Arial" w:hAnsi="Arial" w:cs="Arial"/>
                <w:color w:val="000000"/>
                <w:sz w:val="22"/>
                <w:szCs w:val="22"/>
              </w:rPr>
              <w:t>ti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B9571E" w14:textId="77777777" w:rsidR="004F222C" w:rsidRPr="004F222C" w:rsidRDefault="004F222C" w:rsidP="004F222C">
            <w:r w:rsidRPr="004F222C">
              <w:rPr>
                <w:rFonts w:ascii="Arial" w:hAnsi="Arial" w:cs="Arial"/>
                <w:color w:val="000000"/>
                <w:sz w:val="22"/>
                <w:szCs w:val="22"/>
              </w:rPr>
              <w:t>l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4FF6BC" w14:textId="4E0EEF19" w:rsidR="004F222C" w:rsidRPr="004F222C" w:rsidRDefault="004F222C" w:rsidP="004F222C">
            <w:r w:rsidRPr="004F222C">
              <w:rPr>
                <w:rFonts w:ascii="Arial" w:hAnsi="Arial" w:cs="Arial"/>
                <w:color w:val="000000"/>
                <w:sz w:val="22"/>
                <w:szCs w:val="22"/>
              </w:rPr>
              <w:t>temps de l</w:t>
            </w:r>
            <w:r w:rsidR="00946ED3">
              <w:rPr>
                <w:rFonts w:ascii="Arial" w:hAnsi="Arial" w:cs="Arial"/>
                <w:color w:val="000000"/>
                <w:sz w:val="22"/>
                <w:szCs w:val="22"/>
              </w:rPr>
              <w:t>’</w:t>
            </w:r>
            <w:r w:rsidRPr="004F222C">
              <w:rPr>
                <w:rFonts w:ascii="Arial" w:hAnsi="Arial" w:cs="Arial"/>
                <w:color w:val="000000"/>
                <w:sz w:val="22"/>
                <w:szCs w:val="22"/>
              </w:rPr>
              <w:t>exécution</w:t>
            </w:r>
          </w:p>
        </w:tc>
      </w:tr>
    </w:tbl>
    <w:p w14:paraId="18DC2E7B" w14:textId="1E9C15F5" w:rsidR="004F222C" w:rsidRPr="004F222C" w:rsidRDefault="004F222C" w:rsidP="00FF02C6">
      <w:pPr>
        <w:pStyle w:val="Titre2"/>
      </w:pPr>
      <w:r w:rsidRPr="004F222C">
        <w:br/>
      </w:r>
      <w:bookmarkStart w:id="73" w:name="_Toc11680322"/>
      <w:r w:rsidRPr="004F222C">
        <w:t>Réussir un kata</w:t>
      </w:r>
      <w:bookmarkEnd w:id="73"/>
    </w:p>
    <w:p w14:paraId="51EFDDA1" w14:textId="092D6050" w:rsidR="004F222C" w:rsidRPr="004F222C" w:rsidRDefault="004F222C" w:rsidP="004F222C">
      <w:pPr>
        <w:jc w:val="both"/>
      </w:pPr>
      <w:r w:rsidRPr="004F222C">
        <w:rPr>
          <w:rFonts w:ascii="Arial" w:hAnsi="Arial" w:cs="Arial"/>
          <w:color w:val="000000"/>
          <w:sz w:val="22"/>
          <w:szCs w:val="22"/>
        </w:rPr>
        <w:t>Dès lors que l’utilisateur à valider un kata, son statut se met à jours pour devenir “RESOLVED” (Résolu) et la solution de l’utilisateur ainsi que son nombre de kata effectué se mettent à jour (à noter</w:t>
      </w:r>
      <w:r w:rsidR="00946ED3">
        <w:rPr>
          <w:rFonts w:ascii="Arial" w:hAnsi="Arial" w:cs="Arial"/>
          <w:color w:val="000000"/>
          <w:sz w:val="22"/>
          <w:szCs w:val="22"/>
        </w:rPr>
        <w:t> </w:t>
      </w:r>
      <w:r w:rsidRPr="004F222C">
        <w:rPr>
          <w:rFonts w:ascii="Arial" w:hAnsi="Arial" w:cs="Arial"/>
          <w:color w:val="000000"/>
          <w:sz w:val="22"/>
          <w:szCs w:val="22"/>
        </w:rPr>
        <w:t>: un kata effectué est soit résolu, soit abandonné).</w:t>
      </w:r>
    </w:p>
    <w:p w14:paraId="7A16451F" w14:textId="77777777" w:rsidR="004F222C" w:rsidRPr="004F222C" w:rsidRDefault="004F222C" w:rsidP="004F222C"/>
    <w:p w14:paraId="4366BC15" w14:textId="4238FF2C" w:rsidR="004F222C" w:rsidRPr="004F222C" w:rsidRDefault="004F222C" w:rsidP="00A91645">
      <w:pPr>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5.googleusercontent.com/KwN9Or4W160jfQrIB-mReUm3Rl6WJaHV6gWWDEADaUi75hmEUDrYHnTVsvRKpeAmZGGcvGqPVmorHDzu0VD0adNjLNTr2-8H3YIae6_JcxIP-OqZC4M-5esdBq6PgJ-uDQxfQUHd"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20134A43" wp14:editId="1305111A">
            <wp:extent cx="4573365" cy="3806600"/>
            <wp:effectExtent l="0" t="0" r="0" b="3810"/>
            <wp:docPr id="1" name="Image 1" descr="https://lh5.googleusercontent.com/KwN9Or4W160jfQrIB-mReUm3Rl6WJaHV6gWWDEADaUi75hmEUDrYHnTVsvRKpeAmZGGcvGqPVmorHDzu0VD0adNjLNTr2-8H3YIae6_JcxIP-OqZC4M-5esdBq6PgJ-uDQxfQUH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KwN9Or4W160jfQrIB-mReUm3Rl6WJaHV6gWWDEADaUi75hmEUDrYHnTVsvRKpeAmZGGcvGqPVmorHDzu0VD0adNjLNTr2-8H3YIae6_JcxIP-OqZC4M-5esdBq6PgJ-uDQxfQUH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77485" cy="3810029"/>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574A5B5A" w14:textId="77777777" w:rsidR="004F222C" w:rsidRPr="004F222C" w:rsidRDefault="004F222C" w:rsidP="004F222C"/>
    <w:p w14:paraId="5A9F70D9" w14:textId="77777777" w:rsidR="004F222C" w:rsidRPr="004F222C" w:rsidRDefault="004F222C" w:rsidP="00C91C8B">
      <w:pPr>
        <w:pStyle w:val="Titre2"/>
      </w:pPr>
      <w:bookmarkStart w:id="74" w:name="_Toc11680323"/>
      <w:r w:rsidRPr="004F222C">
        <w:t>Abandonner un kata</w:t>
      </w:r>
      <w:bookmarkEnd w:id="74"/>
    </w:p>
    <w:p w14:paraId="31B916EA" w14:textId="77777777" w:rsidR="004F222C" w:rsidRPr="004F222C" w:rsidRDefault="004F222C" w:rsidP="004F222C">
      <w:pPr>
        <w:jc w:val="both"/>
      </w:pPr>
      <w:r w:rsidRPr="004F222C">
        <w:rPr>
          <w:rFonts w:ascii="Arial" w:hAnsi="Arial" w:cs="Arial"/>
          <w:color w:val="000000"/>
          <w:sz w:val="22"/>
          <w:szCs w:val="22"/>
        </w:rPr>
        <w:t>Si un utilisateur veut abandonner un kata, il doit d’abord atteindre le nombre d’essai indiquer par le créateur lors de la création du kata. Une fois que celui-ci aura atteint ce nombre, il sera en mesure d’abandonner et de débloquer la solution. Si l’utilisateur décide d’abandonner, il débloque la solution et le statut du kata devient alors “FAILED” (échoué).</w:t>
      </w:r>
    </w:p>
    <w:p w14:paraId="24B0DFEF" w14:textId="77777777" w:rsidR="004F222C" w:rsidRPr="004F222C" w:rsidRDefault="004F222C" w:rsidP="004F222C"/>
    <w:p w14:paraId="308B8DE5" w14:textId="455D1D6E" w:rsidR="004F222C" w:rsidRPr="004F222C" w:rsidRDefault="004F222C" w:rsidP="004F222C">
      <w:pPr>
        <w:jc w:val="both"/>
      </w:pPr>
      <w:r w:rsidRPr="004F222C">
        <w:rPr>
          <w:rFonts w:ascii="Arial" w:hAnsi="Arial" w:cs="Arial"/>
          <w:i/>
          <w:iCs/>
          <w:color w:val="000000"/>
          <w:sz w:val="22"/>
          <w:szCs w:val="22"/>
        </w:rPr>
        <w:t xml:space="preserve">A partir de ce moment, l’utilisateur, qu’il </w:t>
      </w:r>
      <w:r w:rsidR="00946ED3" w:rsidRPr="004F222C">
        <w:rPr>
          <w:rFonts w:ascii="Arial" w:hAnsi="Arial" w:cs="Arial"/>
          <w:i/>
          <w:iCs/>
          <w:color w:val="000000"/>
          <w:sz w:val="22"/>
          <w:szCs w:val="22"/>
        </w:rPr>
        <w:t>ait</w:t>
      </w:r>
      <w:r w:rsidRPr="004F222C">
        <w:rPr>
          <w:rFonts w:ascii="Arial" w:hAnsi="Arial" w:cs="Arial"/>
          <w:i/>
          <w:iCs/>
          <w:color w:val="000000"/>
          <w:sz w:val="22"/>
          <w:szCs w:val="22"/>
        </w:rPr>
        <w:t xml:space="preserve"> réussi ou abandonner, peux </w:t>
      </w:r>
      <w:proofErr w:type="spellStart"/>
      <w:r w:rsidR="00946ED3">
        <w:rPr>
          <w:rFonts w:ascii="Arial" w:hAnsi="Arial" w:cs="Arial"/>
          <w:i/>
          <w:iCs/>
          <w:color w:val="000000"/>
          <w:sz w:val="22"/>
          <w:szCs w:val="22"/>
        </w:rPr>
        <w:t>re</w:t>
      </w:r>
      <w:r w:rsidRPr="004F222C">
        <w:rPr>
          <w:rFonts w:ascii="Arial" w:hAnsi="Arial" w:cs="Arial"/>
          <w:i/>
          <w:iCs/>
          <w:color w:val="000000"/>
          <w:sz w:val="22"/>
          <w:szCs w:val="22"/>
        </w:rPr>
        <w:t>essayer</w:t>
      </w:r>
      <w:proofErr w:type="spellEnd"/>
      <w:r w:rsidRPr="004F222C">
        <w:rPr>
          <w:rFonts w:ascii="Arial" w:hAnsi="Arial" w:cs="Arial"/>
          <w:i/>
          <w:iCs/>
          <w:color w:val="000000"/>
          <w:sz w:val="22"/>
          <w:szCs w:val="22"/>
        </w:rPr>
        <w:t xml:space="preserve"> le kata, sans que sa progression n’en soit impactée.</w:t>
      </w:r>
    </w:p>
    <w:p w14:paraId="71641128" w14:textId="77777777" w:rsidR="00C91C8B" w:rsidRDefault="004F222C" w:rsidP="00C91C8B">
      <w:pPr>
        <w:pStyle w:val="Titre2"/>
      </w:pPr>
      <w:r w:rsidRPr="004F222C">
        <w:lastRenderedPageBreak/>
        <w:br/>
      </w:r>
    </w:p>
    <w:p w14:paraId="42BA211C" w14:textId="7418AAF9" w:rsidR="00C91C8B" w:rsidRPr="004F222C" w:rsidRDefault="00C91C8B" w:rsidP="00C91C8B">
      <w:pPr>
        <w:pStyle w:val="Titre2"/>
      </w:pPr>
      <w:bookmarkStart w:id="75" w:name="_Toc11680324"/>
      <w:r w:rsidRPr="004F222C">
        <w:t>Gestion</w:t>
      </w:r>
      <w:bookmarkEnd w:id="75"/>
    </w:p>
    <w:p w14:paraId="74CF5B43" w14:textId="333276C7" w:rsidR="004F222C" w:rsidRPr="004F222C" w:rsidRDefault="00C91C8B" w:rsidP="00C91C8B">
      <w:pPr>
        <w:pStyle w:val="VRAINORMAL"/>
        <w:ind w:firstLine="0"/>
      </w:pPr>
      <w:r>
        <w:t>Comme pour les programmes, le Sensei se voit offrir de petits outils de gestion pour ses katas (voir Figure N), en voici la liste :</w:t>
      </w:r>
    </w:p>
    <w:p w14:paraId="751AA7E7" w14:textId="77777777" w:rsidR="004F222C" w:rsidRPr="004F222C" w:rsidRDefault="004F222C" w:rsidP="00C91C8B">
      <w:pPr>
        <w:pStyle w:val="VRAINORMAL"/>
        <w:ind w:firstLine="0"/>
      </w:pPr>
      <w:r w:rsidRPr="004F222C">
        <w:t>Edition</w:t>
      </w:r>
    </w:p>
    <w:p w14:paraId="1AA82CF3" w14:textId="77777777" w:rsidR="004F222C" w:rsidRPr="004F222C" w:rsidRDefault="004F222C" w:rsidP="00C91C8B">
      <w:pPr>
        <w:pStyle w:val="VRAINORMAL"/>
        <w:ind w:firstLine="0"/>
      </w:pPr>
      <w:proofErr w:type="spellStart"/>
      <w:r w:rsidRPr="004F222C">
        <w:t>Desactivation</w:t>
      </w:r>
      <w:proofErr w:type="spellEnd"/>
    </w:p>
    <w:p w14:paraId="40D12CA3" w14:textId="389EAB4B" w:rsidR="004F222C" w:rsidRPr="004F222C" w:rsidRDefault="004F222C" w:rsidP="00C91C8B">
      <w:pPr>
        <w:pStyle w:val="VRAINORMAL"/>
        <w:ind w:firstLine="0"/>
      </w:pPr>
      <w:r w:rsidRPr="004F222C">
        <w:rPr>
          <w:color w:val="FF0000"/>
        </w:rPr>
        <w:t>EXPLIQUER QUE SA DECREMENTE LE NOMBRE DE KATA  DONE POUR TOUS LES RESOLVED</w:t>
      </w:r>
      <w:r w:rsidR="00946ED3">
        <w:rPr>
          <w:color w:val="FF0000"/>
        </w:rPr>
        <w:t> </w:t>
      </w:r>
      <w:r w:rsidRPr="004F222C">
        <w:rPr>
          <w:color w:val="FF0000"/>
        </w:rPr>
        <w:t>??</w:t>
      </w:r>
    </w:p>
    <w:p w14:paraId="33AA3232" w14:textId="77777777" w:rsidR="004F222C" w:rsidRPr="004F222C" w:rsidRDefault="004F222C" w:rsidP="00C91C8B">
      <w:pPr>
        <w:pStyle w:val="VRAINORMAL"/>
        <w:ind w:firstLine="0"/>
      </w:pPr>
      <w:proofErr w:type="spellStart"/>
      <w:r w:rsidRPr="004F222C">
        <w:t>Supression</w:t>
      </w:r>
      <w:proofErr w:type="spellEnd"/>
    </w:p>
    <w:p w14:paraId="23547EDC" w14:textId="77777777" w:rsidR="004F222C" w:rsidRPr="004F222C" w:rsidRDefault="004F222C" w:rsidP="00C91C8B">
      <w:pPr>
        <w:pStyle w:val="VRAINORMAL"/>
        <w:ind w:firstLine="0"/>
      </w:pPr>
      <w:r w:rsidRPr="004F222C">
        <w:t>Créer un Kata</w:t>
      </w:r>
    </w:p>
    <w:p w14:paraId="7B937777" w14:textId="77777777" w:rsidR="004F222C" w:rsidRPr="004F222C" w:rsidRDefault="004F222C" w:rsidP="00C91C8B">
      <w:pPr>
        <w:pStyle w:val="VRAINORMAL"/>
        <w:ind w:firstLine="0"/>
      </w:pPr>
      <w:r w:rsidRPr="004F222C">
        <w:t>dire que la partie de l’</w:t>
      </w:r>
      <w:proofErr w:type="spellStart"/>
      <w:r w:rsidRPr="004F222C">
        <w:t>execution</w:t>
      </w:r>
      <w:proofErr w:type="spellEnd"/>
      <w:r w:rsidRPr="004F222C">
        <w:t xml:space="preserve"> sera abordée dans le chapitre (chapitre) plus bas.</w:t>
      </w:r>
    </w:p>
    <w:p w14:paraId="635AFD40" w14:textId="77777777" w:rsidR="004F222C" w:rsidRPr="004F222C" w:rsidRDefault="004F222C" w:rsidP="004F222C"/>
    <w:p w14:paraId="34B2652E" w14:textId="6CBC36BA" w:rsidR="004F222C" w:rsidRPr="004F222C" w:rsidRDefault="004F222C" w:rsidP="004F222C">
      <w:pPr>
        <w:jc w:val="both"/>
      </w:pPr>
      <w:r w:rsidRPr="004F222C">
        <w:rPr>
          <w:rFonts w:ascii="Arial" w:hAnsi="Arial" w:cs="Arial"/>
          <w:b/>
          <w:bCs/>
          <w:color w:val="000000"/>
          <w:sz w:val="22"/>
          <w:szCs w:val="22"/>
        </w:rPr>
        <w:t>Parler de l’interface</w:t>
      </w:r>
      <w:r w:rsidR="00946ED3">
        <w:rPr>
          <w:rFonts w:ascii="Arial" w:hAnsi="Arial" w:cs="Arial"/>
          <w:b/>
          <w:bCs/>
          <w:color w:val="000000"/>
          <w:sz w:val="22"/>
          <w:szCs w:val="22"/>
        </w:rPr>
        <w:t> </w:t>
      </w:r>
      <w:r w:rsidRPr="004F222C">
        <w:rPr>
          <w:rFonts w:ascii="Arial" w:hAnsi="Arial" w:cs="Arial"/>
          <w:b/>
          <w:bCs/>
          <w:color w:val="000000"/>
          <w:sz w:val="22"/>
          <w:szCs w:val="22"/>
        </w:rPr>
        <w:t xml:space="preserve">? et de Ace editor et du </w:t>
      </w:r>
      <w:proofErr w:type="spellStart"/>
      <w:r w:rsidRPr="004F222C">
        <w:rPr>
          <w:rFonts w:ascii="Arial" w:hAnsi="Arial" w:cs="Arial"/>
          <w:b/>
          <w:bCs/>
          <w:color w:val="000000"/>
          <w:sz w:val="22"/>
          <w:szCs w:val="22"/>
        </w:rPr>
        <w:t>markdown</w:t>
      </w:r>
      <w:proofErr w:type="spellEnd"/>
      <w:r w:rsidRPr="004F222C">
        <w:rPr>
          <w:rFonts w:ascii="Arial" w:hAnsi="Arial" w:cs="Arial"/>
          <w:b/>
          <w:bCs/>
          <w:color w:val="000000"/>
          <w:sz w:val="22"/>
          <w:szCs w:val="22"/>
        </w:rPr>
        <w:t xml:space="preserve"> </w:t>
      </w:r>
      <w:proofErr w:type="spellStart"/>
      <w:r w:rsidRPr="004F222C">
        <w:rPr>
          <w:rFonts w:ascii="Arial" w:hAnsi="Arial" w:cs="Arial"/>
          <w:b/>
          <w:bCs/>
          <w:color w:val="000000"/>
          <w:sz w:val="22"/>
          <w:szCs w:val="22"/>
        </w:rPr>
        <w:t>etc</w:t>
      </w:r>
      <w:proofErr w:type="spellEnd"/>
      <w:r w:rsidR="00946ED3">
        <w:rPr>
          <w:rFonts w:ascii="Arial" w:hAnsi="Arial" w:cs="Arial"/>
          <w:b/>
          <w:bCs/>
          <w:color w:val="000000"/>
          <w:sz w:val="22"/>
          <w:szCs w:val="22"/>
        </w:rPr>
        <w:t> </w:t>
      </w:r>
      <w:r w:rsidRPr="004F222C">
        <w:rPr>
          <w:rFonts w:ascii="Arial" w:hAnsi="Arial" w:cs="Arial"/>
          <w:b/>
          <w:bCs/>
          <w:color w:val="000000"/>
          <w:sz w:val="22"/>
          <w:szCs w:val="22"/>
        </w:rPr>
        <w:t>??</w:t>
      </w:r>
    </w:p>
    <w:p w14:paraId="3AE062E3" w14:textId="77777777" w:rsidR="004F222C" w:rsidRPr="004F222C" w:rsidRDefault="004F222C" w:rsidP="004F222C"/>
    <w:p w14:paraId="4D3E7BC0" w14:textId="320370E2" w:rsidR="004F222C" w:rsidRDefault="004F222C" w:rsidP="004F222C">
      <w:pPr>
        <w:jc w:val="both"/>
        <w:rPr>
          <w:rFonts w:ascii="Arial" w:hAnsi="Arial" w:cs="Arial"/>
          <w:b/>
          <w:bCs/>
          <w:color w:val="000000"/>
          <w:sz w:val="22"/>
          <w:szCs w:val="22"/>
        </w:rPr>
      </w:pPr>
      <w:r w:rsidRPr="004F222C">
        <w:rPr>
          <w:rFonts w:ascii="Arial" w:hAnsi="Arial" w:cs="Arial"/>
          <w:b/>
          <w:bCs/>
          <w:color w:val="000000"/>
          <w:sz w:val="22"/>
          <w:szCs w:val="22"/>
        </w:rPr>
        <w:t>ici, parler du service LANG</w:t>
      </w:r>
    </w:p>
    <w:p w14:paraId="490E6E9C" w14:textId="77777777" w:rsidR="00C91C8B" w:rsidRPr="004F222C" w:rsidRDefault="00C91C8B" w:rsidP="004F222C">
      <w:pPr>
        <w:jc w:val="both"/>
      </w:pPr>
    </w:p>
    <w:p w14:paraId="711E540E" w14:textId="3793EB18" w:rsidR="004F222C" w:rsidRPr="004F222C" w:rsidRDefault="00C91C8B" w:rsidP="00C91C8B">
      <w:pPr>
        <w:jc w:val="center"/>
      </w:pPr>
      <w:r w:rsidRPr="00C91C8B">
        <w:rPr>
          <w:noProof/>
        </w:rPr>
        <w:drawing>
          <wp:inline distT="0" distB="0" distL="0" distR="0" wp14:anchorId="40AEB875" wp14:editId="392506CA">
            <wp:extent cx="2942896" cy="2579262"/>
            <wp:effectExtent l="0" t="0" r="381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46625" cy="2582531"/>
                    </a:xfrm>
                    <a:prstGeom prst="rect">
                      <a:avLst/>
                    </a:prstGeom>
                  </pic:spPr>
                </pic:pic>
              </a:graphicData>
            </a:graphic>
          </wp:inline>
        </w:drawing>
      </w:r>
    </w:p>
    <w:p w14:paraId="31455001" w14:textId="09E4D16E" w:rsidR="00353938" w:rsidRDefault="00C91C8B" w:rsidP="00C91C8B">
      <w:pPr>
        <w:pStyle w:val="Lgende"/>
        <w:jc w:val="center"/>
      </w:pPr>
      <w:bookmarkStart w:id="76" w:name="_Toc11679996"/>
      <w:r>
        <w:t xml:space="preserve">Figure </w:t>
      </w:r>
      <w:fldSimple w:instr=" SEQ Figure \* ARABIC ">
        <w:r w:rsidR="00833C8E">
          <w:rPr>
            <w:noProof/>
          </w:rPr>
          <w:t>12</w:t>
        </w:r>
      </w:fldSimple>
      <w:r>
        <w:t xml:space="preserve"> - Gestion d'un kata, menu déroulant</w:t>
      </w:r>
      <w:bookmarkEnd w:id="76"/>
      <w:r w:rsidR="00353938">
        <w:br w:type="page"/>
      </w:r>
    </w:p>
    <w:p w14:paraId="4B09A33C" w14:textId="73D0EDF2" w:rsidR="00340F92" w:rsidRDefault="00340F92" w:rsidP="00340F92">
      <w:pPr>
        <w:pStyle w:val="Titre1"/>
        <w:rPr>
          <w:rFonts w:eastAsiaTheme="minorHAnsi"/>
        </w:rPr>
      </w:pPr>
      <w:bookmarkStart w:id="77" w:name="_Toc11680325"/>
      <w:r>
        <w:lastRenderedPageBreak/>
        <w:t>Gestion des ressources et privilèges</w:t>
      </w:r>
      <w:bookmarkEnd w:id="77"/>
    </w:p>
    <w:p w14:paraId="65E82DD0" w14:textId="26F01032" w:rsidR="00340F92" w:rsidRDefault="00340F92" w:rsidP="006C2DE8">
      <w:pPr>
        <w:pStyle w:val="VRAINORMAL"/>
        <w:ind w:firstLine="0"/>
      </w:pPr>
      <w:r>
        <w:t xml:space="preserve">Comme vu dans la partie </w:t>
      </w:r>
      <w:r>
        <w:rPr>
          <w:color w:val="FF0000"/>
        </w:rPr>
        <w:t xml:space="preserve">“Architecture web”, </w:t>
      </w:r>
      <w:r w:rsidR="00353938">
        <w:t>j’ai</w:t>
      </w:r>
      <w:r>
        <w:t xml:space="preserve"> choisi d’implémenter un service de type </w:t>
      </w:r>
      <w:r w:rsidR="00353938">
        <w:t>sans états (</w:t>
      </w:r>
      <w:proofErr w:type="spellStart"/>
      <w:r w:rsidR="00353938">
        <w:t>stateless</w:t>
      </w:r>
      <w:proofErr w:type="spellEnd"/>
      <w:r w:rsidR="00353938">
        <w:t xml:space="preserve"> en anglais)</w:t>
      </w:r>
      <w:r>
        <w:t xml:space="preserve"> pour le Gateway. Il a donc fallu trouver un moyen d’avoir des utilisateurs authentifiés, sans que le serveur n’en dépende. Pour ce faire, </w:t>
      </w:r>
      <w:r w:rsidR="00353938">
        <w:t xml:space="preserve">j’ai </w:t>
      </w:r>
      <w:r>
        <w:t>mis en place un système d</w:t>
      </w:r>
      <w:r w:rsidR="00946ED3">
        <w:t>’</w:t>
      </w:r>
      <w:r>
        <w:t>authentification avec JWT.</w:t>
      </w:r>
    </w:p>
    <w:p w14:paraId="1FD029DF" w14:textId="77777777" w:rsidR="00340F92" w:rsidRDefault="00340F92" w:rsidP="00340F92">
      <w:pPr>
        <w:pStyle w:val="VRAINORMAL"/>
      </w:pPr>
    </w:p>
    <w:p w14:paraId="0FE3152C" w14:textId="15B00590" w:rsidR="00340F92" w:rsidRPr="00340F92" w:rsidRDefault="00340F92" w:rsidP="00340F92">
      <w:pPr>
        <w:pStyle w:val="Titre2"/>
      </w:pPr>
      <w:bookmarkStart w:id="78" w:name="_Toc11680326"/>
      <w:r>
        <w:t>JWT</w:t>
      </w:r>
      <w:bookmarkEnd w:id="78"/>
    </w:p>
    <w:p w14:paraId="07A92A0D" w14:textId="2B602A92" w:rsidR="00340F92" w:rsidRPr="00340F92" w:rsidRDefault="00340F92" w:rsidP="00340F92">
      <w:pPr>
        <w:pStyle w:val="NormalWeb"/>
        <w:spacing w:before="0" w:beforeAutospacing="0" w:after="0"/>
      </w:pPr>
      <w:r w:rsidRPr="00340F92">
        <w:rPr>
          <w:i/>
          <w:iCs/>
          <w:color w:val="999999"/>
        </w:rPr>
        <w:t xml:space="preserve">Explications tirées du site officiel de JWT </w:t>
      </w:r>
      <w:r w:rsidR="006C2DE8">
        <w:rPr>
          <w:i/>
          <w:iCs/>
          <w:color w:val="999999"/>
        </w:rPr>
        <w:fldChar w:fldCharType="begin"/>
      </w:r>
      <w:r w:rsidR="006C2DE8">
        <w:rPr>
          <w:i/>
          <w:iCs/>
          <w:color w:val="999999"/>
        </w:rPr>
        <w:instrText xml:space="preserve"> ADDIN ZOTERO_ITEM CSL_CITATION {"citationID":"5FhVSZgf","properties":{"formattedCitation":"({\\i{}JSON Web Tokens - jwt.io} 2019)","plainCitation":"(JSON Web Tokens - jwt.io 2019)","noteIndex":0},"citationItems":[{"id":72,"uris":["http://zotero.org/users/local/6OwvRo0M/items/7ABZXX8E"],"uri":["http://zotero.org/users/local/6OwvRo0M/items/7ABZXX8E"],"itemData":{"id":72,"type":"webpage","title":"JSON Web Tokens - jwt.io","URL":"https://jwt.io/","issued":{"date-parts":[["2019"]]},"accessed":{"date-parts":[["2019",6,15]]}}}],"schema":"https://github.com/citation-style-language/schema/raw/master/csl-citation.json"} </w:instrText>
      </w:r>
      <w:r w:rsidR="006C2DE8">
        <w:rPr>
          <w:i/>
          <w:iCs/>
          <w:color w:val="999999"/>
        </w:rPr>
        <w:fldChar w:fldCharType="separate"/>
      </w:r>
      <w:r w:rsidR="006C2DE8" w:rsidRPr="006C2DE8">
        <w:rPr>
          <w:color w:val="808080"/>
          <w:lang w:val="fr-FR"/>
        </w:rPr>
        <w:t>(</w:t>
      </w:r>
      <w:r w:rsidR="006C2DE8" w:rsidRPr="006C2DE8">
        <w:rPr>
          <w:i/>
          <w:iCs/>
          <w:color w:val="808080"/>
          <w:lang w:val="fr-FR"/>
        </w:rPr>
        <w:t>JSON Web Tokens - jwt.io</w:t>
      </w:r>
      <w:r w:rsidR="006C2DE8" w:rsidRPr="006C2DE8">
        <w:rPr>
          <w:color w:val="808080"/>
          <w:lang w:val="fr-FR"/>
        </w:rPr>
        <w:t xml:space="preserve"> 2019)</w:t>
      </w:r>
      <w:r w:rsidR="006C2DE8">
        <w:rPr>
          <w:i/>
          <w:iCs/>
          <w:color w:val="999999"/>
        </w:rPr>
        <w:fldChar w:fldCharType="end"/>
      </w:r>
      <w:r w:rsidR="006C2DE8">
        <w:rPr>
          <w:i/>
          <w:iCs/>
          <w:color w:val="999999"/>
        </w:rPr>
        <w:fldChar w:fldCharType="begin"/>
      </w:r>
      <w:r w:rsidR="006C2DE8">
        <w:rPr>
          <w:i/>
          <w:iCs/>
          <w:color w:val="999999"/>
        </w:rPr>
        <w:instrText xml:space="preserve"> ADDIN ZOTERO_TEMP </w:instrText>
      </w:r>
      <w:r w:rsidR="006C2DE8">
        <w:rPr>
          <w:i/>
          <w:iCs/>
          <w:color w:val="999999"/>
        </w:rPr>
        <w:fldChar w:fldCharType="separate"/>
      </w:r>
      <w:r w:rsidR="006C2DE8">
        <w:rPr>
          <w:i/>
          <w:iCs/>
          <w:noProof/>
          <w:color w:val="999999"/>
        </w:rPr>
        <w:t xml:space="preserve"> </w:t>
      </w:r>
      <w:r w:rsidR="006C2DE8">
        <w:rPr>
          <w:i/>
          <w:iCs/>
          <w:color w:val="999999"/>
        </w:rPr>
        <w:fldChar w:fldCharType="end"/>
      </w:r>
      <w:r w:rsidRPr="00340F92">
        <w:rPr>
          <w:i/>
          <w:iCs/>
          <w:color w:val="999999"/>
        </w:rPr>
        <w:t xml:space="preserve">. Le but de cette introduction est de faire l’analogie avec </w:t>
      </w:r>
      <w:r w:rsidR="00160097">
        <w:rPr>
          <w:i/>
          <w:iCs/>
          <w:color w:val="999999"/>
        </w:rPr>
        <w:t>mon</w:t>
      </w:r>
      <w:r w:rsidRPr="00340F92">
        <w:rPr>
          <w:i/>
          <w:iCs/>
          <w:color w:val="999999"/>
        </w:rPr>
        <w:t xml:space="preserve"> implémentation.</w:t>
      </w:r>
    </w:p>
    <w:p w14:paraId="7E6A3DC2" w14:textId="77777777" w:rsidR="006C2DE8" w:rsidRDefault="006C2DE8" w:rsidP="006C2DE8">
      <w:pPr>
        <w:pStyle w:val="VRAINORMAL"/>
        <w:ind w:firstLine="0"/>
      </w:pPr>
      <w:bookmarkStart w:id="79" w:name="_GoBack"/>
      <w:bookmarkEnd w:id="79"/>
    </w:p>
    <w:p w14:paraId="0D8748DB" w14:textId="234DE581" w:rsidR="00160097" w:rsidRDefault="00340F92" w:rsidP="006C2DE8">
      <w:pPr>
        <w:pStyle w:val="VRAINORMAL"/>
        <w:ind w:firstLine="0"/>
      </w:pPr>
      <w:r>
        <w:t xml:space="preserve">JWT, ou “JSON Web Token” est un standard d’échange sécurisé d’information au format JSON. Les informations transmises avec JWT sont fiables, et ce parce qu’elles peuvent être signés avec un secret, ou une paire clé privée / clé public (RSA ou ECDSA). Nous le verrons un peu plus loin, mais </w:t>
      </w:r>
      <w:r w:rsidR="00160097">
        <w:t>j’</w:t>
      </w:r>
      <w:r>
        <w:t>utilise</w:t>
      </w:r>
      <w:r w:rsidR="00160097">
        <w:t xml:space="preserve"> un secret pour générer les </w:t>
      </w:r>
      <w:proofErr w:type="spellStart"/>
      <w:r w:rsidR="00160097">
        <w:t>t</w:t>
      </w:r>
      <w:r>
        <w:t>okens</w:t>
      </w:r>
      <w:proofErr w:type="spellEnd"/>
      <w:r>
        <w:t>.</w:t>
      </w:r>
    </w:p>
    <w:p w14:paraId="5A0E3D53" w14:textId="77777777" w:rsidR="00160097" w:rsidRPr="00171D97" w:rsidRDefault="00160097" w:rsidP="00171D97">
      <w:pPr>
        <w:pStyle w:val="VRAINORMAL"/>
      </w:pPr>
    </w:p>
    <w:p w14:paraId="639A888F" w14:textId="302A5573" w:rsidR="00340F92" w:rsidRDefault="00340F92" w:rsidP="00160097">
      <w:pPr>
        <w:pStyle w:val="VRAINORMAL"/>
        <w:ind w:firstLine="0"/>
      </w:pPr>
      <w:r>
        <w:t>Un JWT a trois composantes</w:t>
      </w:r>
      <w:r w:rsidR="00946ED3">
        <w:t> </w:t>
      </w:r>
      <w:r>
        <w:t xml:space="preserve">: </w:t>
      </w:r>
    </w:p>
    <w:p w14:paraId="3A75BBC7" w14:textId="77777777" w:rsidR="00340F92" w:rsidRPr="00171D97" w:rsidRDefault="00340F92" w:rsidP="00B57F7E">
      <w:pPr>
        <w:pStyle w:val="VRAINORMAL"/>
        <w:numPr>
          <w:ilvl w:val="0"/>
          <w:numId w:val="3"/>
        </w:numPr>
        <w:rPr>
          <w:color w:val="CD0100"/>
        </w:rPr>
      </w:pPr>
      <w:r w:rsidRPr="00171D97">
        <w:rPr>
          <w:color w:val="CD0100"/>
        </w:rPr>
        <w:t>Header</w:t>
      </w:r>
    </w:p>
    <w:p w14:paraId="2B2A99DE" w14:textId="77777777" w:rsidR="00171D97" w:rsidRPr="00171D97" w:rsidRDefault="00340F92" w:rsidP="00B57F7E">
      <w:pPr>
        <w:pStyle w:val="VRAINORMAL"/>
        <w:numPr>
          <w:ilvl w:val="0"/>
          <w:numId w:val="3"/>
        </w:numPr>
        <w:rPr>
          <w:color w:val="A64D79"/>
        </w:rPr>
      </w:pPr>
      <w:proofErr w:type="spellStart"/>
      <w:r w:rsidRPr="00171D97">
        <w:rPr>
          <w:color w:val="A64D79"/>
        </w:rPr>
        <w:t>Payload</w:t>
      </w:r>
      <w:proofErr w:type="spellEnd"/>
    </w:p>
    <w:p w14:paraId="56FF9AFD" w14:textId="1C5DB19E" w:rsidR="00340F92" w:rsidRPr="00171D97" w:rsidRDefault="00340F92" w:rsidP="00B57F7E">
      <w:pPr>
        <w:pStyle w:val="VRAINORMAL"/>
        <w:numPr>
          <w:ilvl w:val="0"/>
          <w:numId w:val="3"/>
        </w:numPr>
        <w:rPr>
          <w:rFonts w:asciiTheme="minorHAnsi" w:eastAsiaTheme="minorHAnsi" w:hAnsiTheme="minorHAnsi"/>
          <w:color w:val="38761D"/>
          <w:sz w:val="22"/>
        </w:rPr>
      </w:pPr>
      <w:r w:rsidRPr="00171D97">
        <w:rPr>
          <w:color w:val="38761D"/>
        </w:rPr>
        <w:t>Signature</w:t>
      </w:r>
    </w:p>
    <w:p w14:paraId="6E9DDC0A" w14:textId="657667E0" w:rsidR="00340F92" w:rsidRPr="00171D97" w:rsidRDefault="00340F92" w:rsidP="00171D97">
      <w:pPr>
        <w:pStyle w:val="VRAINORMAL"/>
        <w:ind w:firstLine="0"/>
        <w:rPr>
          <w:rFonts w:eastAsiaTheme="minorHAnsi"/>
        </w:rPr>
      </w:pPr>
      <w:r>
        <w:t>Et tout assemblé, ressemble à ca</w:t>
      </w:r>
      <w:r w:rsidR="00946ED3">
        <w:t> </w:t>
      </w:r>
      <w:r>
        <w:t>:</w:t>
      </w:r>
    </w:p>
    <w:p w14:paraId="390F6BB0" w14:textId="77777777" w:rsidR="00340F92" w:rsidRPr="00FC27BA" w:rsidRDefault="00340F92" w:rsidP="00FC27BA">
      <w:pPr>
        <w:pStyle w:val="LISTING"/>
        <w:jc w:val="center"/>
        <w:rPr>
          <w:rFonts w:eastAsiaTheme="minorHAnsi"/>
          <w:color w:val="C00000"/>
        </w:rPr>
      </w:pPr>
      <w:r w:rsidRPr="00FC27BA">
        <w:rPr>
          <w:color w:val="C00000"/>
        </w:rPr>
        <w:t>eyJ0eXAiOiJKV1QiLCJhbGciOiJIUzI1NiJ9.</w:t>
      </w:r>
    </w:p>
    <w:p w14:paraId="1FA302C0" w14:textId="77777777" w:rsidR="00340F92" w:rsidRDefault="00340F92" w:rsidP="00FC27BA">
      <w:pPr>
        <w:pStyle w:val="LISTING"/>
        <w:jc w:val="center"/>
      </w:pPr>
      <w:r>
        <w:rPr>
          <w:color w:val="A64D79"/>
        </w:rPr>
        <w:t>ey</w:t>
      </w:r>
      <w:r w:rsidRPr="00171D97">
        <w:rPr>
          <w:color w:val="A64D79"/>
        </w:rPr>
        <w:t>JleH</w:t>
      </w:r>
      <w:r>
        <w:rPr>
          <w:color w:val="A64D79"/>
        </w:rPr>
        <w:t>AiOjE1NTkwNDM4MTh9</w:t>
      </w:r>
      <w:r>
        <w:rPr>
          <w:color w:val="000000"/>
        </w:rPr>
        <w:t>.</w:t>
      </w:r>
    </w:p>
    <w:p w14:paraId="4BAD41FC" w14:textId="4EF7C992" w:rsidR="00340F92" w:rsidRDefault="00340F92" w:rsidP="00FC27BA">
      <w:pPr>
        <w:pStyle w:val="LISTING"/>
        <w:jc w:val="center"/>
      </w:pPr>
      <w:r>
        <w:rPr>
          <w:color w:val="38761D"/>
        </w:rPr>
        <w:t>EiUc5iYOzw8C6JL</w:t>
      </w:r>
      <w:r w:rsidRPr="00171D97">
        <w:rPr>
          <w:color w:val="38761D"/>
        </w:rPr>
        <w:t>GUts7</w:t>
      </w:r>
      <w:r>
        <w:rPr>
          <w:color w:val="38761D"/>
        </w:rPr>
        <w:t>E</w:t>
      </w:r>
      <w:r w:rsidR="00946ED3">
        <w:rPr>
          <w:color w:val="38761D"/>
        </w:rPr>
        <w:t>e</w:t>
      </w:r>
      <w:r>
        <w:rPr>
          <w:color w:val="38761D"/>
        </w:rPr>
        <w:t>mm2C7pZhrrEpEhmYGbWjA</w:t>
      </w:r>
    </w:p>
    <w:p w14:paraId="38F5EC45" w14:textId="1F17AC52" w:rsidR="00171D97" w:rsidRDefault="00FC27BA" w:rsidP="00FC27BA">
      <w:pPr>
        <w:pStyle w:val="Lgende"/>
        <w:jc w:val="center"/>
        <w:rPr>
          <w:u w:val="single"/>
        </w:rPr>
      </w:pPr>
      <w:bookmarkStart w:id="80" w:name="_Toc11680010"/>
      <w:r>
        <w:t xml:space="preserve">Listing </w:t>
      </w:r>
      <w:fldSimple w:instr=" SEQ Listing \* ARABIC ">
        <w:r w:rsidR="00840C98">
          <w:rPr>
            <w:noProof/>
          </w:rPr>
          <w:t>3</w:t>
        </w:r>
      </w:fldSimple>
      <w:r>
        <w:t xml:space="preserve"> - Un JWT</w:t>
      </w:r>
      <w:bookmarkEnd w:id="80"/>
    </w:p>
    <w:p w14:paraId="3E6AA4D6" w14:textId="77777777" w:rsidR="00171D97" w:rsidRDefault="00171D97" w:rsidP="00171D97">
      <w:pPr>
        <w:pStyle w:val="VRAINORMAL"/>
        <w:ind w:firstLine="0"/>
        <w:rPr>
          <w:u w:val="single"/>
        </w:rPr>
      </w:pPr>
    </w:p>
    <w:p w14:paraId="561913DF" w14:textId="4D75E1F7" w:rsidR="00340F92" w:rsidRPr="00171D97" w:rsidRDefault="00340F92" w:rsidP="00171D97">
      <w:pPr>
        <w:pStyle w:val="VRAINORMAL"/>
        <w:ind w:firstLine="0"/>
        <w:rPr>
          <w:rFonts w:eastAsiaTheme="minorHAnsi"/>
          <w:u w:val="single"/>
        </w:rPr>
      </w:pPr>
      <w:r w:rsidRPr="00171D97">
        <w:rPr>
          <w:u w:val="single"/>
        </w:rPr>
        <w:t>Header</w:t>
      </w:r>
    </w:p>
    <w:p w14:paraId="50E07F72" w14:textId="0D5D8CCF" w:rsidR="00171D97" w:rsidRDefault="00340F92" w:rsidP="00171D97">
      <w:pPr>
        <w:pStyle w:val="VRAINORMAL"/>
        <w:ind w:firstLine="0"/>
      </w:pPr>
      <w:r>
        <w:rPr>
          <w:color w:val="CC0000"/>
        </w:rPr>
        <w:t>eyJ0eXAiOiJKV1QiLCJhbGciOiJIUzI1NiJ9</w:t>
      </w:r>
      <w:r>
        <w:t>.</w:t>
      </w:r>
    </w:p>
    <w:p w14:paraId="60707644" w14:textId="285C6CDE" w:rsidR="00340F92" w:rsidRDefault="00340F92" w:rsidP="00171D97">
      <w:pPr>
        <w:pStyle w:val="VRAINORMAL"/>
        <w:rPr>
          <w:rFonts w:eastAsiaTheme="minorHAnsi"/>
        </w:rPr>
      </w:pPr>
      <w:r>
        <w:lastRenderedPageBreak/>
        <w:t xml:space="preserve">Le header est généralement composé du type (pour </w:t>
      </w:r>
      <w:r w:rsidR="00353938">
        <w:t>moi</w:t>
      </w:r>
      <w:r>
        <w:t xml:space="preserve">, JWT) de token, et de l’algorithme de hachage utilisé, qui est HMAC256 dans </w:t>
      </w:r>
      <w:r w:rsidR="00353938">
        <w:t>mon</w:t>
      </w:r>
      <w:r>
        <w:t xml:space="preserve"> cas.</w:t>
      </w:r>
    </w:p>
    <w:p w14:paraId="55760756" w14:textId="77777777" w:rsidR="00340F92" w:rsidRDefault="00340F92" w:rsidP="00171D97">
      <w:pPr>
        <w:pStyle w:val="VRAINORMAL"/>
      </w:pPr>
    </w:p>
    <w:p w14:paraId="2C045904" w14:textId="77777777" w:rsidR="00340F92" w:rsidRPr="00DD0661" w:rsidRDefault="00340F92" w:rsidP="00FC27BA">
      <w:pPr>
        <w:pStyle w:val="LISTING"/>
        <w:rPr>
          <w:rFonts w:eastAsiaTheme="minorHAnsi"/>
          <w:color w:val="C00000"/>
          <w:lang w:val="en-US"/>
        </w:rPr>
      </w:pPr>
      <w:r w:rsidRPr="00DD0661">
        <w:rPr>
          <w:color w:val="C00000"/>
          <w:lang w:val="en-US"/>
        </w:rPr>
        <w:t>{</w:t>
      </w:r>
    </w:p>
    <w:p w14:paraId="3DD7C213" w14:textId="25C92E77" w:rsidR="00340F92" w:rsidRPr="00DD0661" w:rsidRDefault="00340F92" w:rsidP="00FC27BA">
      <w:pPr>
        <w:pStyle w:val="LISTING"/>
        <w:rPr>
          <w:color w:val="C00000"/>
          <w:lang w:val="en-US"/>
        </w:rPr>
      </w:pPr>
      <w:r w:rsidRPr="00DD0661">
        <w:rPr>
          <w:color w:val="C00000"/>
          <w:lang w:val="en-US"/>
        </w:rPr>
        <w:t>“</w:t>
      </w:r>
      <w:proofErr w:type="spellStart"/>
      <w:r w:rsidRPr="00DD0661">
        <w:rPr>
          <w:color w:val="C00000"/>
          <w:lang w:val="en-US"/>
        </w:rPr>
        <w:t>alg</w:t>
      </w:r>
      <w:proofErr w:type="spellEnd"/>
      <w:r w:rsidRPr="00DD0661">
        <w:rPr>
          <w:color w:val="C00000"/>
          <w:lang w:val="en-US"/>
        </w:rPr>
        <w:t>”</w:t>
      </w:r>
      <w:r w:rsidR="00946ED3" w:rsidRPr="00DD0661">
        <w:rPr>
          <w:color w:val="C00000"/>
          <w:lang w:val="en-US"/>
        </w:rPr>
        <w:t> </w:t>
      </w:r>
      <w:r w:rsidRPr="00DD0661">
        <w:rPr>
          <w:color w:val="C00000"/>
          <w:lang w:val="en-US"/>
        </w:rPr>
        <w:t>: ”HMAC256”,</w:t>
      </w:r>
    </w:p>
    <w:p w14:paraId="193D21A8" w14:textId="04EF6E2D" w:rsidR="00340F92" w:rsidRPr="00DD0661" w:rsidRDefault="00340F92" w:rsidP="00FC27BA">
      <w:pPr>
        <w:pStyle w:val="LISTING"/>
        <w:rPr>
          <w:color w:val="C00000"/>
          <w:lang w:val="en-US"/>
        </w:rPr>
      </w:pPr>
      <w:r w:rsidRPr="00DD0661">
        <w:rPr>
          <w:color w:val="C00000"/>
          <w:lang w:val="en-US"/>
        </w:rPr>
        <w:t>“</w:t>
      </w:r>
      <w:proofErr w:type="spellStart"/>
      <w:r w:rsidRPr="00DD0661">
        <w:rPr>
          <w:color w:val="C00000"/>
          <w:lang w:val="en-US"/>
        </w:rPr>
        <w:t>typ</w:t>
      </w:r>
      <w:proofErr w:type="spellEnd"/>
      <w:r w:rsidRPr="00DD0661">
        <w:rPr>
          <w:color w:val="C00000"/>
          <w:lang w:val="en-US"/>
        </w:rPr>
        <w:t>”</w:t>
      </w:r>
      <w:r w:rsidR="00946ED3" w:rsidRPr="00DD0661">
        <w:rPr>
          <w:color w:val="C00000"/>
          <w:lang w:val="en-US"/>
        </w:rPr>
        <w:t> </w:t>
      </w:r>
      <w:r w:rsidRPr="00DD0661">
        <w:rPr>
          <w:color w:val="C00000"/>
          <w:lang w:val="en-US"/>
        </w:rPr>
        <w:t>: “JWT”</w:t>
      </w:r>
    </w:p>
    <w:p w14:paraId="5940D9D6" w14:textId="77777777" w:rsidR="00340F92" w:rsidRPr="00DD0661" w:rsidRDefault="00340F92" w:rsidP="00FC27BA">
      <w:pPr>
        <w:pStyle w:val="LISTING"/>
        <w:rPr>
          <w:color w:val="C00000"/>
          <w:lang w:val="en-US"/>
        </w:rPr>
      </w:pPr>
      <w:r w:rsidRPr="00DD0661">
        <w:rPr>
          <w:color w:val="C00000"/>
          <w:lang w:val="en-US"/>
        </w:rPr>
        <w:t>}</w:t>
      </w:r>
    </w:p>
    <w:p w14:paraId="24FAB9EB" w14:textId="60026411" w:rsidR="00171D97" w:rsidRPr="00FC27BA" w:rsidRDefault="00FC27BA" w:rsidP="00FC27BA">
      <w:pPr>
        <w:pStyle w:val="Lgende"/>
        <w:jc w:val="center"/>
        <w:rPr>
          <w:lang w:val="en-US"/>
        </w:rPr>
      </w:pPr>
      <w:bookmarkStart w:id="81" w:name="_Toc11680011"/>
      <w:r w:rsidRPr="00FC27BA">
        <w:rPr>
          <w:lang w:val="en-US"/>
        </w:rPr>
        <w:t xml:space="preserve">Listing </w:t>
      </w:r>
      <w:r>
        <w:fldChar w:fldCharType="begin"/>
      </w:r>
      <w:r w:rsidRPr="00FC27BA">
        <w:rPr>
          <w:lang w:val="en-US"/>
        </w:rPr>
        <w:instrText xml:space="preserve"> SEQ Listing \* ARABIC </w:instrText>
      </w:r>
      <w:r>
        <w:fldChar w:fldCharType="separate"/>
      </w:r>
      <w:r w:rsidR="00840C98">
        <w:rPr>
          <w:noProof/>
          <w:lang w:val="en-US"/>
        </w:rPr>
        <w:t>4</w:t>
      </w:r>
      <w:r>
        <w:fldChar w:fldCharType="end"/>
      </w:r>
      <w:r w:rsidRPr="00FC27BA">
        <w:rPr>
          <w:lang w:val="en-US"/>
        </w:rPr>
        <w:t xml:space="preserve"> - Header d’un JWT</w:t>
      </w:r>
      <w:bookmarkEnd w:id="81"/>
    </w:p>
    <w:p w14:paraId="7FCF2D4C" w14:textId="77777777" w:rsidR="00340F92" w:rsidRPr="00DD0661" w:rsidRDefault="00340F92" w:rsidP="00171D97">
      <w:pPr>
        <w:pStyle w:val="VRAINORMAL"/>
        <w:ind w:firstLine="0"/>
        <w:rPr>
          <w:rFonts w:eastAsiaTheme="minorHAnsi"/>
          <w:u w:val="single"/>
        </w:rPr>
      </w:pPr>
      <w:proofErr w:type="spellStart"/>
      <w:r w:rsidRPr="00DD0661">
        <w:rPr>
          <w:u w:val="single"/>
        </w:rPr>
        <w:t>Payload</w:t>
      </w:r>
      <w:proofErr w:type="spellEnd"/>
    </w:p>
    <w:p w14:paraId="3C425E87" w14:textId="6D63165B" w:rsidR="00171D97" w:rsidRDefault="00340F92" w:rsidP="00171D97">
      <w:pPr>
        <w:pStyle w:val="VRAINORMAL"/>
        <w:ind w:firstLine="0"/>
      </w:pPr>
      <w:r>
        <w:rPr>
          <w:color w:val="A64D79"/>
        </w:rPr>
        <w:t>eyJleHAiOjE1NTkwNDM4MTh9</w:t>
      </w:r>
      <w:r>
        <w:t>.</w:t>
      </w:r>
    </w:p>
    <w:p w14:paraId="55E08FCF" w14:textId="634BF7ED" w:rsidR="00340F92" w:rsidRDefault="00340F92" w:rsidP="00171D97">
      <w:pPr>
        <w:pStyle w:val="VRAINORMAL"/>
        <w:rPr>
          <w:rFonts w:eastAsiaTheme="minorHAnsi"/>
        </w:rPr>
      </w:pPr>
      <w:r>
        <w:t xml:space="preserve">Le </w:t>
      </w:r>
      <w:proofErr w:type="spellStart"/>
      <w:r>
        <w:t>payload</w:t>
      </w:r>
      <w:proofErr w:type="spellEnd"/>
      <w:r>
        <w:t xml:space="preserve"> est quant</w:t>
      </w:r>
      <w:r w:rsidR="00D23490">
        <w:t xml:space="preserve"> </w:t>
      </w:r>
      <w:r>
        <w:t xml:space="preserve">à lui composé de “Claims”, qui sont des informations, concernant de manière générale notre utilisateur. Dans </w:t>
      </w:r>
      <w:r w:rsidR="00353938">
        <w:t>mon</w:t>
      </w:r>
      <w:r>
        <w:t xml:space="preserve"> implémentation, le </w:t>
      </w:r>
      <w:proofErr w:type="spellStart"/>
      <w:r>
        <w:t>payload</w:t>
      </w:r>
      <w:proofErr w:type="spellEnd"/>
      <w:r>
        <w:t xml:space="preserve"> lors de la génération du token contient</w:t>
      </w:r>
      <w:r w:rsidR="00946ED3">
        <w:t> </w:t>
      </w:r>
      <w:r>
        <w:t>:</w:t>
      </w:r>
    </w:p>
    <w:p w14:paraId="22F9EC6A" w14:textId="77777777" w:rsidR="00340F92" w:rsidRDefault="00340F92" w:rsidP="00171D97">
      <w:pPr>
        <w:pStyle w:val="VRAINORMAL"/>
      </w:pPr>
    </w:p>
    <w:tbl>
      <w:tblPr>
        <w:tblW w:w="9137" w:type="dxa"/>
        <w:tblCellMar>
          <w:top w:w="15" w:type="dxa"/>
          <w:left w:w="15" w:type="dxa"/>
          <w:bottom w:w="15" w:type="dxa"/>
          <w:right w:w="15" w:type="dxa"/>
        </w:tblCellMar>
        <w:tblLook w:val="04A0" w:firstRow="1" w:lastRow="0" w:firstColumn="1" w:lastColumn="0" w:noHBand="0" w:noVBand="1"/>
      </w:tblPr>
      <w:tblGrid>
        <w:gridCol w:w="1680"/>
        <w:gridCol w:w="7457"/>
      </w:tblGrid>
      <w:tr w:rsidR="00340F92" w14:paraId="4453723D" w14:textId="77777777" w:rsidTr="00171D97">
        <w:trPr>
          <w:trHeight w:val="420"/>
        </w:trPr>
        <w:tc>
          <w:tcPr>
            <w:tcW w:w="9137"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EF6DC8" w14:textId="7F31799D" w:rsidR="00340F92" w:rsidRDefault="00340F92" w:rsidP="00D23490">
            <w:pPr>
              <w:pStyle w:val="VRAINORMAL"/>
              <w:ind w:firstLine="0"/>
              <w:jc w:val="center"/>
              <w:rPr>
                <w:rFonts w:eastAsiaTheme="minorHAnsi"/>
              </w:rPr>
            </w:pPr>
            <w:r>
              <w:t xml:space="preserve">Contenu du </w:t>
            </w:r>
            <w:proofErr w:type="spellStart"/>
            <w:r>
              <w:t>payload</w:t>
            </w:r>
            <w:proofErr w:type="spellEnd"/>
            <w:r>
              <w:t xml:space="preserve"> </w:t>
            </w:r>
            <w:r w:rsidR="00946ED3">
              <w:t>–</w:t>
            </w:r>
            <w:r>
              <w:t xml:space="preserve"> JSON Web Token</w:t>
            </w:r>
          </w:p>
        </w:tc>
      </w:tr>
      <w:tr w:rsidR="00340F92" w14:paraId="0E4ABF55"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526D2B" w14:textId="77777777" w:rsidR="00340F92" w:rsidRDefault="00340F92" w:rsidP="00171D97">
            <w:pPr>
              <w:pStyle w:val="VRAINORMAL"/>
              <w:ind w:firstLine="0"/>
            </w:pPr>
            <w:r>
              <w:t>Nom du champ</w:t>
            </w:r>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32F0C1" w14:textId="77777777" w:rsidR="00340F92" w:rsidRDefault="00340F92" w:rsidP="00171D97">
            <w:pPr>
              <w:pStyle w:val="VRAINORMAL"/>
              <w:ind w:firstLine="0"/>
            </w:pPr>
            <w:r>
              <w:t>Description</w:t>
            </w:r>
          </w:p>
        </w:tc>
      </w:tr>
      <w:tr w:rsidR="00340F92" w14:paraId="7196458C"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9AE197" w14:textId="77777777" w:rsidR="00340F92" w:rsidRDefault="00340F92" w:rsidP="00171D97">
            <w:pPr>
              <w:pStyle w:val="VRAINORMAL"/>
              <w:ind w:firstLine="0"/>
            </w:pPr>
            <w:proofErr w:type="spellStart"/>
            <w:r>
              <w:t>username</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CD4329" w14:textId="77777777" w:rsidR="00340F92" w:rsidRDefault="00340F92" w:rsidP="00171D97">
            <w:pPr>
              <w:pStyle w:val="VRAINORMAL"/>
              <w:ind w:firstLine="0"/>
            </w:pPr>
            <w:r>
              <w:t>Le pseudo de l’utilisateur</w:t>
            </w:r>
          </w:p>
        </w:tc>
      </w:tr>
      <w:tr w:rsidR="00340F92" w14:paraId="32ADDC38"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F6FAE8" w14:textId="77777777" w:rsidR="00340F92" w:rsidRDefault="00340F92" w:rsidP="00171D97">
            <w:pPr>
              <w:pStyle w:val="VRAINORMAL"/>
              <w:ind w:firstLine="0"/>
            </w:pPr>
            <w:proofErr w:type="spellStart"/>
            <w:r>
              <w:t>level</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45141" w14:textId="77777777" w:rsidR="00340F92" w:rsidRDefault="00340F92" w:rsidP="00171D97">
            <w:pPr>
              <w:pStyle w:val="VRAINORMAL"/>
              <w:ind w:firstLine="0"/>
            </w:pPr>
            <w:r>
              <w:t>Le niveau de privilège de l’utilisateur</w:t>
            </w:r>
          </w:p>
        </w:tc>
      </w:tr>
      <w:tr w:rsidR="00340F92" w14:paraId="7795B4FA"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E60D42" w14:textId="77777777" w:rsidR="00340F92" w:rsidRDefault="00340F92" w:rsidP="00171D97">
            <w:pPr>
              <w:pStyle w:val="VRAINORMAL"/>
              <w:ind w:firstLine="0"/>
            </w:pPr>
            <w:proofErr w:type="spellStart"/>
            <w:r>
              <w:t>exp</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9790AA" w14:textId="77777777" w:rsidR="00340F92" w:rsidRDefault="00340F92" w:rsidP="00171D97">
            <w:pPr>
              <w:pStyle w:val="VRAINORMAL"/>
              <w:ind w:firstLine="0"/>
            </w:pPr>
            <w:r>
              <w:t xml:space="preserve">La date (à la milliseconde près) à laquelle le token a été généré. </w:t>
            </w:r>
          </w:p>
        </w:tc>
      </w:tr>
    </w:tbl>
    <w:p w14:paraId="454CD840" w14:textId="6B9A7292" w:rsidR="00340F92" w:rsidRDefault="00171D97" w:rsidP="00171D97">
      <w:pPr>
        <w:pStyle w:val="Lgende"/>
        <w:jc w:val="center"/>
      </w:pPr>
      <w:bookmarkStart w:id="82" w:name="_Toc11680076"/>
      <w:r>
        <w:t xml:space="preserve">Tableau </w:t>
      </w:r>
      <w:fldSimple w:instr=" SEQ Tableau \* ARABIC ">
        <w:r w:rsidR="00BF7404">
          <w:rPr>
            <w:noProof/>
          </w:rPr>
          <w:t>9</w:t>
        </w:r>
      </w:fldSimple>
      <w:r>
        <w:t xml:space="preserve"> </w:t>
      </w:r>
      <w:r w:rsidR="002635F7">
        <w:t>-</w:t>
      </w:r>
      <w:r>
        <w:t xml:space="preserve"> </w:t>
      </w:r>
      <w:proofErr w:type="spellStart"/>
      <w:r>
        <w:t>Payload</w:t>
      </w:r>
      <w:proofErr w:type="spellEnd"/>
      <w:r>
        <w:t xml:space="preserve"> d</w:t>
      </w:r>
      <w:r w:rsidR="00946ED3">
        <w:t>’</w:t>
      </w:r>
      <w:r>
        <w:t>un JWT</w:t>
      </w:r>
      <w:bookmarkEnd w:id="82"/>
    </w:p>
    <w:p w14:paraId="76BF3D53" w14:textId="77777777" w:rsidR="00171D97" w:rsidRDefault="00171D97" w:rsidP="00171D97">
      <w:pPr>
        <w:pStyle w:val="VRAINORMAL"/>
      </w:pPr>
    </w:p>
    <w:p w14:paraId="3010EBCA" w14:textId="56EE79F8" w:rsidR="00340F92" w:rsidRDefault="00340F92" w:rsidP="00171D97">
      <w:pPr>
        <w:pStyle w:val="VRAINORMAL"/>
        <w:rPr>
          <w:rFonts w:eastAsiaTheme="minorHAnsi"/>
        </w:rPr>
      </w:pPr>
      <w:r>
        <w:t>Le champ “</w:t>
      </w:r>
      <w:proofErr w:type="spellStart"/>
      <w:r>
        <w:t>username</w:t>
      </w:r>
      <w:proofErr w:type="spellEnd"/>
      <w:r>
        <w:t xml:space="preserve">” permet d’avoir une composante unique (étant donné qu’un </w:t>
      </w:r>
      <w:r w:rsidR="00353938">
        <w:t>nom d’</w:t>
      </w:r>
      <w:r>
        <w:t>utilisateur est unique), et de ce fait, avoir un token différent au moins pour chaque utilisateur, le champ “</w:t>
      </w:r>
      <w:proofErr w:type="spellStart"/>
      <w:r>
        <w:t>level</w:t>
      </w:r>
      <w:proofErr w:type="spellEnd"/>
      <w:r>
        <w:t xml:space="preserve">”, permet au Gateway de gérer l’accès aux ressources (un utilisateur avec le rang “SHODAI” n’aura pas les mêmes droits qu’un utilisateur avec le rang “MONJI”), et le </w:t>
      </w:r>
      <w:r>
        <w:lastRenderedPageBreak/>
        <w:t>champ “</w:t>
      </w:r>
      <w:proofErr w:type="spellStart"/>
      <w:r>
        <w:t>exp</w:t>
      </w:r>
      <w:proofErr w:type="spellEnd"/>
      <w:r>
        <w:t>”, permet de donner une date d’expiration, après laquelle, le token ne sera plus valide. Voici un exemple</w:t>
      </w:r>
      <w:r w:rsidR="00946ED3">
        <w:t> </w:t>
      </w:r>
      <w:r>
        <w:t>:</w:t>
      </w:r>
    </w:p>
    <w:p w14:paraId="14326460" w14:textId="77777777" w:rsidR="00340F92" w:rsidRDefault="00340F92" w:rsidP="00340F92"/>
    <w:p w14:paraId="6C416EFE" w14:textId="77777777" w:rsidR="00340F92" w:rsidRPr="00FC27BA" w:rsidRDefault="00340F92" w:rsidP="00FC27BA">
      <w:pPr>
        <w:pStyle w:val="LISTING"/>
        <w:rPr>
          <w:rFonts w:eastAsiaTheme="minorHAnsi"/>
          <w:color w:val="7030A0"/>
        </w:rPr>
      </w:pPr>
      <w:r w:rsidRPr="00FC27BA">
        <w:rPr>
          <w:color w:val="7030A0"/>
        </w:rPr>
        <w:t>{</w:t>
      </w:r>
    </w:p>
    <w:p w14:paraId="254C085A" w14:textId="00B8D67E" w:rsidR="00340F92" w:rsidRPr="00FC27BA" w:rsidRDefault="00340F92" w:rsidP="00FC27BA">
      <w:pPr>
        <w:pStyle w:val="LISTING"/>
        <w:rPr>
          <w:color w:val="7030A0"/>
        </w:rPr>
      </w:pPr>
      <w:r w:rsidRPr="00FC27BA">
        <w:rPr>
          <w:color w:val="7030A0"/>
        </w:rPr>
        <w:t xml:space="preserve">   “</w:t>
      </w:r>
      <w:proofErr w:type="spellStart"/>
      <w:r w:rsidRPr="00FC27BA">
        <w:rPr>
          <w:color w:val="7030A0"/>
        </w:rPr>
        <w:t>username</w:t>
      </w:r>
      <w:proofErr w:type="spellEnd"/>
      <w:r w:rsidRPr="00FC27BA">
        <w:rPr>
          <w:color w:val="7030A0"/>
        </w:rPr>
        <w:t>”</w:t>
      </w:r>
      <w:r w:rsidR="00946ED3" w:rsidRPr="00FC27BA">
        <w:rPr>
          <w:color w:val="7030A0"/>
        </w:rPr>
        <w:t> </w:t>
      </w:r>
      <w:r w:rsidRPr="00FC27BA">
        <w:rPr>
          <w:color w:val="7030A0"/>
        </w:rPr>
        <w:t>: “</w:t>
      </w:r>
      <w:proofErr w:type="spellStart"/>
      <w:r w:rsidRPr="00FC27BA">
        <w:rPr>
          <w:color w:val="7030A0"/>
        </w:rPr>
        <w:t>alice</w:t>
      </w:r>
      <w:proofErr w:type="spellEnd"/>
      <w:r w:rsidRPr="00FC27BA">
        <w:rPr>
          <w:color w:val="7030A0"/>
        </w:rPr>
        <w:t>”,</w:t>
      </w:r>
    </w:p>
    <w:p w14:paraId="70E924C2" w14:textId="54D4868E" w:rsidR="00340F92" w:rsidRPr="00FC27BA" w:rsidRDefault="00340F92" w:rsidP="00FC27BA">
      <w:pPr>
        <w:pStyle w:val="LISTING"/>
        <w:rPr>
          <w:color w:val="7030A0"/>
        </w:rPr>
      </w:pPr>
      <w:r w:rsidRPr="00FC27BA">
        <w:rPr>
          <w:color w:val="7030A0"/>
        </w:rPr>
        <w:t xml:space="preserve">   “</w:t>
      </w:r>
      <w:proofErr w:type="spellStart"/>
      <w:r w:rsidRPr="00FC27BA">
        <w:rPr>
          <w:color w:val="7030A0"/>
        </w:rPr>
        <w:t>level</w:t>
      </w:r>
      <w:proofErr w:type="spellEnd"/>
      <w:r w:rsidRPr="00FC27BA">
        <w:rPr>
          <w:color w:val="7030A0"/>
        </w:rPr>
        <w:t>”</w:t>
      </w:r>
      <w:r w:rsidR="00946ED3" w:rsidRPr="00FC27BA">
        <w:rPr>
          <w:color w:val="7030A0"/>
        </w:rPr>
        <w:t> </w:t>
      </w:r>
      <w:r w:rsidRPr="00FC27BA">
        <w:rPr>
          <w:color w:val="7030A0"/>
        </w:rPr>
        <w:t>: “MONJI”,</w:t>
      </w:r>
    </w:p>
    <w:p w14:paraId="3B340BEE" w14:textId="783AD2B8" w:rsidR="00340F92" w:rsidRPr="00FC27BA" w:rsidRDefault="00340F92" w:rsidP="00FC27BA">
      <w:pPr>
        <w:pStyle w:val="LISTING"/>
        <w:rPr>
          <w:color w:val="7030A0"/>
        </w:rPr>
      </w:pPr>
      <w:r w:rsidRPr="00FC27BA">
        <w:rPr>
          <w:color w:val="7030A0"/>
        </w:rPr>
        <w:t xml:space="preserve">   “</w:t>
      </w:r>
      <w:proofErr w:type="spellStart"/>
      <w:r w:rsidRPr="00FC27BA">
        <w:rPr>
          <w:color w:val="7030A0"/>
        </w:rPr>
        <w:t>exp</w:t>
      </w:r>
      <w:proofErr w:type="spellEnd"/>
      <w:r w:rsidRPr="00FC27BA">
        <w:rPr>
          <w:color w:val="7030A0"/>
        </w:rPr>
        <w:t>”</w:t>
      </w:r>
      <w:r w:rsidR="00946ED3" w:rsidRPr="00FC27BA">
        <w:rPr>
          <w:color w:val="7030A0"/>
        </w:rPr>
        <w:t> </w:t>
      </w:r>
      <w:r w:rsidRPr="00FC27BA">
        <w:rPr>
          <w:color w:val="7030A0"/>
        </w:rPr>
        <w:t>: 1559046330</w:t>
      </w:r>
    </w:p>
    <w:p w14:paraId="56BA8133" w14:textId="1EC89DA8" w:rsidR="00340F92" w:rsidRPr="00FC27BA" w:rsidRDefault="00340F92" w:rsidP="00FC27BA">
      <w:pPr>
        <w:pStyle w:val="LISTING"/>
        <w:rPr>
          <w:color w:val="7030A0"/>
        </w:rPr>
      </w:pPr>
      <w:r w:rsidRPr="00FC27BA">
        <w:rPr>
          <w:color w:val="7030A0"/>
        </w:rPr>
        <w:t xml:space="preserve">} </w:t>
      </w:r>
    </w:p>
    <w:p w14:paraId="4BFB7644" w14:textId="4B37E237" w:rsidR="00340F92" w:rsidRDefault="00FC27BA" w:rsidP="00FC27BA">
      <w:pPr>
        <w:pStyle w:val="Lgende"/>
        <w:jc w:val="center"/>
      </w:pPr>
      <w:bookmarkStart w:id="83" w:name="_Toc11680012"/>
      <w:r>
        <w:t xml:space="preserve">Listing </w:t>
      </w:r>
      <w:fldSimple w:instr=" SEQ Listing \* ARABIC ">
        <w:r w:rsidR="00840C98">
          <w:rPr>
            <w:noProof/>
          </w:rPr>
          <w:t>5</w:t>
        </w:r>
      </w:fldSimple>
      <w:r>
        <w:t xml:space="preserve"> - </w:t>
      </w:r>
      <w:r w:rsidRPr="00205D57">
        <w:t xml:space="preserve"> Exemple du </w:t>
      </w:r>
      <w:proofErr w:type="spellStart"/>
      <w:r w:rsidRPr="00205D57">
        <w:t>payload</w:t>
      </w:r>
      <w:proofErr w:type="spellEnd"/>
      <w:r w:rsidRPr="00205D57">
        <w:t xml:space="preserve"> d’un JWT</w:t>
      </w:r>
      <w:bookmarkEnd w:id="83"/>
    </w:p>
    <w:p w14:paraId="406F3415" w14:textId="77777777" w:rsidR="00D23490" w:rsidRDefault="00D23490" w:rsidP="00171D97">
      <w:pPr>
        <w:pStyle w:val="VRAINORMAL"/>
        <w:ind w:firstLine="0"/>
        <w:rPr>
          <w:u w:val="single"/>
        </w:rPr>
      </w:pPr>
    </w:p>
    <w:p w14:paraId="08F4E865" w14:textId="01915B7B" w:rsidR="00340F92" w:rsidRPr="00171D97" w:rsidRDefault="00340F92" w:rsidP="00171D97">
      <w:pPr>
        <w:pStyle w:val="VRAINORMAL"/>
        <w:ind w:firstLine="0"/>
        <w:rPr>
          <w:rFonts w:eastAsiaTheme="minorHAnsi"/>
          <w:u w:val="single"/>
        </w:rPr>
      </w:pPr>
      <w:r w:rsidRPr="00171D97">
        <w:rPr>
          <w:u w:val="single"/>
        </w:rPr>
        <w:t>Signature</w:t>
      </w:r>
    </w:p>
    <w:p w14:paraId="07F5ED3C" w14:textId="631A6334" w:rsidR="00340F92" w:rsidRPr="00171D97" w:rsidRDefault="00340F92" w:rsidP="00171D97">
      <w:pPr>
        <w:pStyle w:val="VRAINORMAL"/>
        <w:ind w:firstLine="0"/>
        <w:rPr>
          <w:rFonts w:eastAsiaTheme="minorHAnsi"/>
        </w:rPr>
      </w:pPr>
      <w:r>
        <w:rPr>
          <w:color w:val="38761D"/>
        </w:rPr>
        <w:t>EiUc5iYOzw8C6JLGUts7E</w:t>
      </w:r>
      <w:r w:rsidR="00946ED3">
        <w:rPr>
          <w:color w:val="38761D"/>
        </w:rPr>
        <w:t>e</w:t>
      </w:r>
      <w:r>
        <w:rPr>
          <w:color w:val="38761D"/>
        </w:rPr>
        <w:t>mm2C7pZhrrEpEhmYGbWjA</w:t>
      </w:r>
    </w:p>
    <w:p w14:paraId="009ABDEA" w14:textId="6553CA43" w:rsidR="00340F92" w:rsidRDefault="00340F92" w:rsidP="00DD0661">
      <w:pPr>
        <w:pStyle w:val="VRAINORMAL"/>
        <w:ind w:firstLine="0"/>
        <w:rPr>
          <w:rFonts w:eastAsiaTheme="minorHAnsi"/>
        </w:rPr>
      </w:pPr>
      <w:r>
        <w:t xml:space="preserve">La signature est un hash composé du header, du </w:t>
      </w:r>
      <w:proofErr w:type="spellStart"/>
      <w:r>
        <w:t>payload</w:t>
      </w:r>
      <w:proofErr w:type="spellEnd"/>
      <w:r>
        <w:t xml:space="preserve">, et pour </w:t>
      </w:r>
      <w:r w:rsidR="00353938">
        <w:t>mon</w:t>
      </w:r>
      <w:r>
        <w:t xml:space="preserve"> implémentation, d’un secret (un secret est une donnée de type texte, contenant une valeur choisie, et qui doit rester secrète). Ce hash est généré à grâce à l’algorithme spécifié dans le header.</w:t>
      </w:r>
    </w:p>
    <w:p w14:paraId="4B746671" w14:textId="77777777" w:rsidR="00340F92" w:rsidRDefault="00340F92" w:rsidP="00171D97">
      <w:pPr>
        <w:pStyle w:val="VRAINORMAL"/>
      </w:pPr>
    </w:p>
    <w:p w14:paraId="4B8ACBE0" w14:textId="64FD85D2" w:rsidR="00340F92" w:rsidRDefault="00171D97" w:rsidP="00171D97">
      <w:pPr>
        <w:pStyle w:val="VRAINORMAL"/>
        <w:ind w:firstLine="0"/>
        <w:jc w:val="center"/>
        <w:rPr>
          <w:rFonts w:eastAsiaTheme="minorHAnsi"/>
        </w:rPr>
      </w:pPr>
      <w:r w:rsidRPr="00171D97">
        <w:rPr>
          <w:color w:val="38761D"/>
        </w:rPr>
        <w:t>Signature</w:t>
      </w:r>
      <w:r w:rsidR="00946ED3">
        <w:rPr>
          <w:color w:val="38761D"/>
        </w:rPr>
        <w:t> </w:t>
      </w:r>
      <w:r>
        <w:t xml:space="preserve">: </w:t>
      </w:r>
      <w:r w:rsidR="00340F92">
        <w:t>HMAC256( base64UrlEncode(</w:t>
      </w:r>
      <w:r w:rsidR="00340F92" w:rsidRPr="00171D97">
        <w:rPr>
          <w:color w:val="CD0100"/>
        </w:rPr>
        <w:t>header</w:t>
      </w:r>
      <w:r w:rsidR="00340F92">
        <w:t xml:space="preserve">) + </w:t>
      </w:r>
      <w:r w:rsidR="00946ED3">
        <w:t>« </w:t>
      </w:r>
      <w:r w:rsidR="00340F92">
        <w:t>.</w:t>
      </w:r>
      <w:r w:rsidR="00946ED3">
        <w:t> »</w:t>
      </w:r>
      <w:r w:rsidR="00340F92">
        <w:t xml:space="preserve"> +  base64UrlEncode(</w:t>
      </w:r>
      <w:proofErr w:type="spellStart"/>
      <w:r w:rsidR="00340F92" w:rsidRPr="00171D97">
        <w:rPr>
          <w:color w:val="A64D79"/>
        </w:rPr>
        <w:t>payload</w:t>
      </w:r>
      <w:proofErr w:type="spellEnd"/>
      <w:r w:rsidR="00340F92">
        <w:t>), secret)</w:t>
      </w:r>
    </w:p>
    <w:p w14:paraId="26BC38FA" w14:textId="77777777" w:rsidR="00340F92" w:rsidRDefault="00340F92" w:rsidP="00340F92"/>
    <w:p w14:paraId="1DE2982D" w14:textId="57169B62" w:rsidR="00340F92" w:rsidRDefault="00171D97" w:rsidP="00171D97">
      <w:pPr>
        <w:pStyle w:val="Titre2"/>
        <w:rPr>
          <w:rFonts w:eastAsiaTheme="minorHAnsi"/>
        </w:rPr>
      </w:pPr>
      <w:bookmarkStart w:id="84" w:name="_Toc11680327"/>
      <w:r>
        <w:t>Implémentation</w:t>
      </w:r>
      <w:bookmarkEnd w:id="84"/>
    </w:p>
    <w:p w14:paraId="07CD6331" w14:textId="6D03BDE0" w:rsidR="00171D97" w:rsidRPr="00171D97" w:rsidRDefault="00340F92" w:rsidP="00DD0661">
      <w:pPr>
        <w:pStyle w:val="VRAINORMAL"/>
        <w:ind w:firstLine="0"/>
        <w:rPr>
          <w:rFonts w:eastAsiaTheme="minorHAnsi"/>
        </w:rPr>
      </w:pPr>
      <w:r>
        <w:t>Le client et le Gateway sont dotés d’un système de rôle, qui permet de définir un niveau de hiérarchie pour l’accès aux ressources. Ce niveau de hiérarchie se découpe de la manière suivante (du rang le plus influent, au moins influent)</w:t>
      </w:r>
      <w:r w:rsidR="00946ED3">
        <w:t> </w:t>
      </w:r>
      <w:r>
        <w:t>:</w:t>
      </w:r>
    </w:p>
    <w:p w14:paraId="49692711" w14:textId="77777777" w:rsidR="00340F92" w:rsidRDefault="00340F92" w:rsidP="00B57F7E">
      <w:pPr>
        <w:pStyle w:val="VRAINORMAL"/>
        <w:numPr>
          <w:ilvl w:val="0"/>
          <w:numId w:val="4"/>
        </w:numPr>
        <w:rPr>
          <w:rFonts w:eastAsiaTheme="minorHAnsi"/>
        </w:rPr>
      </w:pPr>
      <w:r>
        <w:t>SHODAI</w:t>
      </w:r>
    </w:p>
    <w:p w14:paraId="620C8B9E" w14:textId="77777777" w:rsidR="00340F92" w:rsidRDefault="00340F92" w:rsidP="00B57F7E">
      <w:pPr>
        <w:pStyle w:val="VRAINORMAL"/>
        <w:numPr>
          <w:ilvl w:val="0"/>
          <w:numId w:val="4"/>
        </w:numPr>
      </w:pPr>
      <w:r>
        <w:t>SENSEI</w:t>
      </w:r>
    </w:p>
    <w:p w14:paraId="16552170" w14:textId="77777777" w:rsidR="00340F92" w:rsidRDefault="00340F92" w:rsidP="00B57F7E">
      <w:pPr>
        <w:pStyle w:val="VRAINORMAL"/>
        <w:numPr>
          <w:ilvl w:val="0"/>
          <w:numId w:val="4"/>
        </w:numPr>
      </w:pPr>
      <w:r>
        <w:t>MONJI</w:t>
      </w:r>
    </w:p>
    <w:p w14:paraId="5AF094E3" w14:textId="66A3F140" w:rsidR="00340F92" w:rsidRDefault="00340F92" w:rsidP="00B57F7E">
      <w:pPr>
        <w:pStyle w:val="VRAINORMAL"/>
        <w:numPr>
          <w:ilvl w:val="0"/>
          <w:numId w:val="4"/>
        </w:numPr>
      </w:pPr>
      <w:r>
        <w:t>ANYONE</w:t>
      </w:r>
      <w:r w:rsidR="00353938">
        <w:t xml:space="preserve"> (</w:t>
      </w:r>
      <w:r w:rsidR="00353938">
        <w:rPr>
          <w:i/>
          <w:iCs/>
        </w:rPr>
        <w:t>tout le monde</w:t>
      </w:r>
      <w:r w:rsidR="00353938">
        <w:t>)</w:t>
      </w:r>
    </w:p>
    <w:p w14:paraId="6032BC65" w14:textId="50218443" w:rsidR="00340F92" w:rsidRDefault="00340F92" w:rsidP="00D23490">
      <w:pPr>
        <w:pStyle w:val="VRAINORMAL"/>
        <w:ind w:firstLine="0"/>
        <w:rPr>
          <w:rFonts w:eastAsiaTheme="minorHAnsi"/>
        </w:rPr>
      </w:pPr>
      <w:r>
        <w:t xml:space="preserve">Ces niveaux permettent de définir qui pourra accéder à quelle route, côté Gateway, et qui pourra accéder à quelle page, côté client. Une requête émise en direction du Gateway doit </w:t>
      </w:r>
      <w:r w:rsidRPr="00D23490">
        <w:t xml:space="preserve">toujours </w:t>
      </w:r>
      <w:r w:rsidRPr="00D23490">
        <w:lastRenderedPageBreak/>
        <w:t xml:space="preserve">contenir le </w:t>
      </w:r>
      <w:r w:rsidR="00D23490">
        <w:t>t</w:t>
      </w:r>
      <w:r w:rsidRPr="00D23490">
        <w:t>oken fournit lors de l’authentification, à deux exceptions près</w:t>
      </w:r>
      <w:r w:rsidR="00946ED3">
        <w:t> </w:t>
      </w:r>
      <w:r w:rsidRPr="00D23490">
        <w:t>: La route de création de compte (/user/</w:t>
      </w:r>
      <w:proofErr w:type="spellStart"/>
      <w:r w:rsidRPr="00D23490">
        <w:t>signin</w:t>
      </w:r>
      <w:proofErr w:type="spellEnd"/>
      <w:r w:rsidRPr="00D23490">
        <w:t>) et la route d</w:t>
      </w:r>
      <w:r w:rsidR="00946ED3">
        <w:t>’</w:t>
      </w:r>
      <w:r w:rsidRPr="00D23490">
        <w:t>authentification (/user/</w:t>
      </w:r>
      <w:proofErr w:type="spellStart"/>
      <w:r w:rsidRPr="00D23490">
        <w:t>tokenrequest</w:t>
      </w:r>
      <w:proofErr w:type="spellEnd"/>
      <w:r w:rsidRPr="00D23490">
        <w:t>/), qui sont des routes avec un niveau d’accès ANYONE (n’importe qui peut y accéder).</w:t>
      </w:r>
    </w:p>
    <w:p w14:paraId="15725472" w14:textId="77777777" w:rsidR="00340F92" w:rsidRDefault="00340F92" w:rsidP="00D23490">
      <w:pPr>
        <w:pStyle w:val="VRAINORMAL"/>
      </w:pPr>
    </w:p>
    <w:p w14:paraId="5E1E6684" w14:textId="44AE0941" w:rsidR="00340F92" w:rsidRPr="00D23490" w:rsidRDefault="00340F92" w:rsidP="00D23490">
      <w:pPr>
        <w:rPr>
          <w:rFonts w:eastAsiaTheme="minorHAnsi"/>
          <w:u w:val="single"/>
        </w:rPr>
      </w:pPr>
      <w:r w:rsidRPr="00D23490">
        <w:rPr>
          <w:u w:val="single"/>
        </w:rPr>
        <w:t xml:space="preserve">Demande de </w:t>
      </w:r>
      <w:r w:rsidR="00D23490">
        <w:rPr>
          <w:u w:val="single"/>
        </w:rPr>
        <w:t>t</w:t>
      </w:r>
      <w:r w:rsidRPr="00D23490">
        <w:rPr>
          <w:u w:val="single"/>
        </w:rPr>
        <w:t>oken</w:t>
      </w:r>
    </w:p>
    <w:p w14:paraId="3E90B67F" w14:textId="7C6E94FA" w:rsidR="00340F92" w:rsidRDefault="00340F92" w:rsidP="00D23490">
      <w:pPr>
        <w:pStyle w:val="VRAINORMAL"/>
        <w:ind w:firstLine="0"/>
      </w:pPr>
      <w:r>
        <w:t xml:space="preserve">Lorsqu’un utilisateur souhaite s’authentifier pour accéder à ses ressources, il effectue une demande de </w:t>
      </w:r>
      <w:r w:rsidR="00D23490">
        <w:t>t</w:t>
      </w:r>
      <w:r>
        <w:t>oken au Gateway, cette demande peut se dérouler de deux manières</w:t>
      </w:r>
      <w:r w:rsidR="00946ED3">
        <w:t> </w:t>
      </w:r>
      <w:r>
        <w:t>:</w:t>
      </w:r>
    </w:p>
    <w:p w14:paraId="50B60166" w14:textId="77777777" w:rsidR="00340F92" w:rsidRDefault="00340F92" w:rsidP="00B57F7E">
      <w:pPr>
        <w:pStyle w:val="VRAINORMAL"/>
        <w:numPr>
          <w:ilvl w:val="0"/>
          <w:numId w:val="5"/>
        </w:numPr>
        <w:rPr>
          <w:rFonts w:eastAsiaTheme="minorHAnsi"/>
        </w:rPr>
      </w:pPr>
      <w:r>
        <w:t>Les données d’authentifications ne sont pas valides</w:t>
      </w:r>
    </w:p>
    <w:p w14:paraId="7AF0104D" w14:textId="42386DBA" w:rsidR="00D23490" w:rsidRPr="00D23490" w:rsidRDefault="00340F92" w:rsidP="00B57F7E">
      <w:pPr>
        <w:pStyle w:val="VRAINORMAL"/>
        <w:numPr>
          <w:ilvl w:val="0"/>
          <w:numId w:val="5"/>
        </w:numPr>
        <w:rPr>
          <w:rFonts w:eastAsiaTheme="minorHAnsi" w:cstheme="minorBidi"/>
          <w:szCs w:val="22"/>
        </w:rPr>
      </w:pPr>
      <w:r>
        <w:t>Les données d’authentifications sont valides</w:t>
      </w:r>
    </w:p>
    <w:p w14:paraId="5F5BC855" w14:textId="77777777" w:rsidR="00D23490" w:rsidRDefault="00340F92" w:rsidP="00D23490">
      <w:pPr>
        <w:pStyle w:val="NormalWeb"/>
        <w:keepNext/>
        <w:spacing w:before="0" w:beforeAutospacing="0" w:after="0"/>
        <w:jc w:val="center"/>
      </w:pPr>
      <w:r>
        <w:rPr>
          <w:rFonts w:ascii="Arial" w:hAnsi="Arial" w:cs="Arial"/>
          <w:noProof/>
          <w:color w:val="000000"/>
          <w:sz w:val="22"/>
          <w:szCs w:val="22"/>
          <w:lang w:val="fr-FR" w:eastAsia="fr-FR"/>
        </w:rPr>
        <w:drawing>
          <wp:inline distT="0" distB="0" distL="0" distR="0" wp14:anchorId="1617C562" wp14:editId="526B0B6D">
            <wp:extent cx="5732780" cy="2887345"/>
            <wp:effectExtent l="0" t="0" r="7620" b="0"/>
            <wp:docPr id="7" name="Image 7" descr="https://lh3.googleusercontent.com/rw8LdsGo1ET6G8CIr0P4wwNOuEf34hhYozEzll08ezi2ODggV160LOB4MDw5kgBjdGYgqcUZJwjWv_R3h8n6epgODKpolMkv65RGc1yekF35IwXkkh-zxa6MkmyfXdPeGKeD3ox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3.googleusercontent.com/rw8LdsGo1ET6G8CIr0P4wwNOuEf34hhYozEzll08ezi2ODggV160LOB4MDw5kgBjdGYgqcUZJwjWv_R3h8n6epgODKpolMkv65RGc1yekF35IwXkkh-zxa6MkmyfXdPeGKeD3ox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2780" cy="2887345"/>
                    </a:xfrm>
                    <a:prstGeom prst="rect">
                      <a:avLst/>
                    </a:prstGeom>
                    <a:noFill/>
                    <a:ln>
                      <a:noFill/>
                    </a:ln>
                  </pic:spPr>
                </pic:pic>
              </a:graphicData>
            </a:graphic>
          </wp:inline>
        </w:drawing>
      </w:r>
    </w:p>
    <w:p w14:paraId="0B6E7F57" w14:textId="5A8DBB43" w:rsidR="00340F92" w:rsidRDefault="00D23490" w:rsidP="00D23490">
      <w:pPr>
        <w:pStyle w:val="Lgende"/>
        <w:jc w:val="center"/>
        <w:rPr>
          <w:rFonts w:eastAsiaTheme="minorHAnsi"/>
        </w:rPr>
      </w:pPr>
      <w:bookmarkStart w:id="85" w:name="_Toc11679997"/>
      <w:r>
        <w:t xml:space="preserve">Figure </w:t>
      </w:r>
      <w:fldSimple w:instr=" SEQ Figure \* ARABIC ">
        <w:r w:rsidR="00833C8E">
          <w:rPr>
            <w:noProof/>
          </w:rPr>
          <w:t>13</w:t>
        </w:r>
      </w:fldSimple>
      <w:r>
        <w:t xml:space="preserve"> </w:t>
      </w:r>
      <w:r w:rsidR="002635F7">
        <w:t>-</w:t>
      </w:r>
      <w:r>
        <w:t xml:space="preserve"> Authentification d</w:t>
      </w:r>
      <w:r w:rsidR="00946ED3">
        <w:t>’</w:t>
      </w:r>
      <w:r>
        <w:t>un client au serveur</w:t>
      </w:r>
      <w:r w:rsidR="006C2DE8">
        <w:t xml:space="preserve"> (A</w:t>
      </w:r>
      <w:r w:rsidR="003976A3">
        <w:t>V</w:t>
      </w:r>
      <w:r w:rsidR="006C2DE8">
        <w:t>, 2019)</w:t>
      </w:r>
      <w:bookmarkEnd w:id="85"/>
    </w:p>
    <w:p w14:paraId="68B434CE" w14:textId="77777777" w:rsidR="006C2DE8" w:rsidRDefault="006C2DE8" w:rsidP="006C2DE8">
      <w:pPr>
        <w:pStyle w:val="VRAINORMAL"/>
        <w:ind w:firstLine="0"/>
      </w:pPr>
    </w:p>
    <w:p w14:paraId="534ABECF" w14:textId="16FD477B" w:rsidR="00340F92" w:rsidRPr="00353938" w:rsidRDefault="00340F92" w:rsidP="006C2DE8">
      <w:pPr>
        <w:pStyle w:val="VRAINORMAL"/>
        <w:ind w:firstLine="0"/>
      </w:pPr>
      <w:r>
        <w:t xml:space="preserve">Comme présenté dans le schéma ci-dessus, si l’utilisateur fournit des données d’authentification correctes (qui est une paire </w:t>
      </w:r>
      <w:r>
        <w:rPr>
          <w:i/>
          <w:iCs/>
        </w:rPr>
        <w:t>&lt;</w:t>
      </w:r>
      <w:proofErr w:type="spellStart"/>
      <w:r w:rsidR="00D23490">
        <w:rPr>
          <w:i/>
          <w:iCs/>
        </w:rPr>
        <w:t>nomUtilisateur</w:t>
      </w:r>
      <w:r>
        <w:rPr>
          <w:i/>
          <w:iCs/>
        </w:rPr>
        <w:t>,</w:t>
      </w:r>
      <w:r w:rsidR="00D23490">
        <w:rPr>
          <w:i/>
          <w:iCs/>
        </w:rPr>
        <w:t>motDePasse</w:t>
      </w:r>
      <w:proofErr w:type="spellEnd"/>
      <w:r>
        <w:rPr>
          <w:i/>
          <w:iCs/>
        </w:rPr>
        <w:t xml:space="preserve">&gt; </w:t>
      </w:r>
      <w:r>
        <w:t>correcte), le serveur lui fournira un Token d’accès aux ressources, en plus de son nom d’utilisateur, son id d</w:t>
      </w:r>
      <w:r w:rsidR="00946ED3">
        <w:t>’</w:t>
      </w:r>
      <w:r>
        <w:t>utilisateur et de son rôle. Ces informations, une fois reçues par Client sont stockées dans LocalStorage</w:t>
      </w:r>
      <w:r w:rsidR="00D23490">
        <w:t xml:space="preserve">. </w:t>
      </w:r>
      <w:r w:rsidRPr="00353938">
        <w:t>Le LocalStorage permet de stocker de manière persistante et locale des données sous la forme &lt;clé</w:t>
      </w:r>
      <w:r w:rsidR="00946ED3">
        <w:t> </w:t>
      </w:r>
      <w:r w:rsidRPr="00353938">
        <w:t>;valeur&gt;, et ce, même si l’utilisateur ferme son navigateur.</w:t>
      </w:r>
    </w:p>
    <w:p w14:paraId="7586EEC7" w14:textId="77777777" w:rsidR="00340F92" w:rsidRDefault="00340F92" w:rsidP="00340F92">
      <w:pPr>
        <w:spacing w:after="240"/>
      </w:pPr>
    </w:p>
    <w:p w14:paraId="5483317E" w14:textId="77777777" w:rsidR="00340F92" w:rsidRDefault="00340F92" w:rsidP="00340F92">
      <w:pPr>
        <w:pStyle w:val="NormalWeb"/>
        <w:spacing w:before="0" w:beforeAutospacing="0" w:after="0"/>
        <w:rPr>
          <w:rFonts w:eastAsiaTheme="minorHAnsi"/>
        </w:rPr>
      </w:pPr>
      <w:r>
        <w:rPr>
          <w:rStyle w:val="apple-tab-span"/>
          <w:rFonts w:ascii="Arial" w:hAnsi="Arial" w:cs="Arial"/>
          <w:color w:val="000000"/>
          <w:sz w:val="22"/>
          <w:szCs w:val="22"/>
        </w:rPr>
        <w:tab/>
      </w:r>
    </w:p>
    <w:p w14:paraId="36D5FA2C" w14:textId="401934A6" w:rsidR="00340F92" w:rsidRDefault="00340F92" w:rsidP="00340F92">
      <w:pPr>
        <w:rPr>
          <w:u w:val="single"/>
        </w:rPr>
      </w:pPr>
      <w:r>
        <w:br/>
      </w:r>
      <w:r>
        <w:br/>
      </w:r>
      <w:r>
        <w:lastRenderedPageBreak/>
        <w:br/>
      </w:r>
      <w:r w:rsidR="00EA3CEB">
        <w:rPr>
          <w:u w:val="single"/>
        </w:rPr>
        <w:t>Accès à une ressource</w:t>
      </w:r>
    </w:p>
    <w:p w14:paraId="2205983A" w14:textId="77777777" w:rsidR="00EA3CEB" w:rsidRPr="00EA3CEB" w:rsidRDefault="00EA3CEB" w:rsidP="00340F92">
      <w:pPr>
        <w:rPr>
          <w:rFonts w:eastAsiaTheme="minorHAnsi"/>
          <w:u w:val="single"/>
        </w:rPr>
      </w:pPr>
    </w:p>
    <w:p w14:paraId="14520257" w14:textId="77777777" w:rsidR="00D23490" w:rsidRDefault="00340F92" w:rsidP="00D23490">
      <w:pPr>
        <w:pStyle w:val="NormalWeb"/>
        <w:keepNext/>
        <w:spacing w:before="0" w:beforeAutospacing="0" w:after="0"/>
        <w:jc w:val="center"/>
      </w:pPr>
      <w:r>
        <w:rPr>
          <w:rFonts w:ascii="Arial" w:hAnsi="Arial" w:cs="Arial"/>
          <w:noProof/>
          <w:color w:val="000000"/>
          <w:sz w:val="22"/>
          <w:szCs w:val="22"/>
          <w:lang w:val="fr-FR" w:eastAsia="fr-FR"/>
        </w:rPr>
        <w:drawing>
          <wp:inline distT="0" distB="0" distL="0" distR="0" wp14:anchorId="28FBF547" wp14:editId="4826BE28">
            <wp:extent cx="5732780" cy="6102985"/>
            <wp:effectExtent l="0" t="0" r="7620" b="0"/>
            <wp:docPr id="6" name="Image 6" descr="https://lh3.googleusercontent.com/2x-wQATDzrOk_6g5fTWZ_3SEOax5E6ez0VM7h96iU63wwSAAftcSWrQci1C3UFn2lC3kgvzfrlCYPMyZHG65EeUy3oKlm0PgzRzSgQJkYlLMdmjK4PbZw0l_P-3qR5WEXcwk89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3.googleusercontent.com/2x-wQATDzrOk_6g5fTWZ_3SEOax5E6ez0VM7h96iU63wwSAAftcSWrQci1C3UFn2lC3kgvzfrlCYPMyZHG65EeUy3oKlm0PgzRzSgQJkYlLMdmjK4PbZw0l_P-3qR5WEXcwk89rO"/>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2780" cy="6102985"/>
                    </a:xfrm>
                    <a:prstGeom prst="rect">
                      <a:avLst/>
                    </a:prstGeom>
                    <a:noFill/>
                    <a:ln>
                      <a:noFill/>
                    </a:ln>
                  </pic:spPr>
                </pic:pic>
              </a:graphicData>
            </a:graphic>
          </wp:inline>
        </w:drawing>
      </w:r>
    </w:p>
    <w:p w14:paraId="49EB471F" w14:textId="1CBC97B4" w:rsidR="00340F92" w:rsidRDefault="00D23490" w:rsidP="00D23490">
      <w:pPr>
        <w:pStyle w:val="Lgende"/>
        <w:jc w:val="center"/>
        <w:rPr>
          <w:rFonts w:eastAsiaTheme="minorHAnsi"/>
        </w:rPr>
      </w:pPr>
      <w:bookmarkStart w:id="86" w:name="_Toc11679998"/>
      <w:r>
        <w:t xml:space="preserve">Figure </w:t>
      </w:r>
      <w:fldSimple w:instr=" SEQ Figure \* ARABIC ">
        <w:r w:rsidR="00833C8E">
          <w:rPr>
            <w:noProof/>
          </w:rPr>
          <w:t>14</w:t>
        </w:r>
      </w:fldSimple>
      <w:r>
        <w:t xml:space="preserve"> </w:t>
      </w:r>
      <w:r w:rsidR="002635F7">
        <w:t>-</w:t>
      </w:r>
      <w:r>
        <w:t xml:space="preserve"> Cycle de vie d</w:t>
      </w:r>
      <w:r w:rsidR="00946ED3">
        <w:t>’</w:t>
      </w:r>
      <w:r>
        <w:t xml:space="preserve">une requête </w:t>
      </w:r>
      <w:r w:rsidR="006C2DE8">
        <w:t>http (A</w:t>
      </w:r>
      <w:r w:rsidR="003976A3">
        <w:t>V</w:t>
      </w:r>
      <w:r w:rsidR="006C2DE8">
        <w:t>, 2019)</w:t>
      </w:r>
      <w:bookmarkEnd w:id="86"/>
    </w:p>
    <w:p w14:paraId="60DF5B8F" w14:textId="77777777" w:rsidR="00EA3CEB" w:rsidRDefault="00EA3CEB" w:rsidP="00340F92">
      <w:pPr>
        <w:pStyle w:val="NormalWeb"/>
        <w:spacing w:before="0" w:beforeAutospacing="0" w:after="0"/>
        <w:rPr>
          <w:rFonts w:ascii="Arial" w:hAnsi="Arial" w:cs="Arial"/>
          <w:color w:val="000000"/>
          <w:sz w:val="22"/>
          <w:szCs w:val="22"/>
        </w:rPr>
      </w:pPr>
    </w:p>
    <w:p w14:paraId="71359731" w14:textId="7D8D2C9C" w:rsidR="00340F92" w:rsidRDefault="00340F92" w:rsidP="006C2DE8">
      <w:pPr>
        <w:pStyle w:val="VRAINORMAL"/>
        <w:ind w:firstLine="0"/>
        <w:rPr>
          <w:rFonts w:eastAsiaTheme="minorHAnsi"/>
        </w:rPr>
      </w:pPr>
      <w:r>
        <w:t xml:space="preserve">Lorsqu’un utilisateur souhaite accéder à une ressource, le Client va émettre une requête </w:t>
      </w:r>
      <w:r w:rsidR="00946ED3">
        <w:t>http</w:t>
      </w:r>
      <w:r>
        <w:t xml:space="preserve"> en direction du Gateway. Comme spécifié plus haut, chaque requête émise doit être accompagné d’un Token. Pour ce faire, </w:t>
      </w:r>
      <w:r w:rsidR="00EA3CEB">
        <w:t xml:space="preserve">j’ai </w:t>
      </w:r>
      <w:r>
        <w:t xml:space="preserve">mis en place un service d’interception de requête </w:t>
      </w:r>
      <w:r w:rsidR="00946ED3">
        <w:t>http</w:t>
      </w:r>
      <w:r>
        <w:t xml:space="preserve">. </w:t>
      </w:r>
    </w:p>
    <w:p w14:paraId="2FCE5EAF" w14:textId="77777777" w:rsidR="00EA3CEB" w:rsidRDefault="00EA3CEB" w:rsidP="00EA3CEB">
      <w:pPr>
        <w:pStyle w:val="VRAINORMAL"/>
        <w:ind w:firstLine="0"/>
      </w:pPr>
    </w:p>
    <w:p w14:paraId="131AFE99" w14:textId="7CD6A7B1" w:rsidR="00340F92" w:rsidRPr="00EA3CEB" w:rsidRDefault="00340F92" w:rsidP="00EA3CEB">
      <w:pPr>
        <w:pStyle w:val="VRAINORMAL"/>
        <w:ind w:firstLine="0"/>
        <w:rPr>
          <w:rFonts w:eastAsiaTheme="minorHAnsi"/>
          <w:u w:val="single"/>
        </w:rPr>
      </w:pPr>
      <w:r w:rsidRPr="00EA3CEB">
        <w:rPr>
          <w:u w:val="single"/>
        </w:rPr>
        <w:t xml:space="preserve">Angular Services </w:t>
      </w:r>
      <w:r w:rsidR="00946ED3">
        <w:rPr>
          <w:u w:val="single"/>
        </w:rPr>
        <w:t>–</w:t>
      </w:r>
      <w:r w:rsidRPr="00EA3CEB">
        <w:rPr>
          <w:u w:val="single"/>
        </w:rPr>
        <w:t xml:space="preserve"> JWT </w:t>
      </w:r>
      <w:proofErr w:type="spellStart"/>
      <w:r w:rsidRPr="00EA3CEB">
        <w:rPr>
          <w:u w:val="single"/>
        </w:rPr>
        <w:t>Interceptor</w:t>
      </w:r>
      <w:proofErr w:type="spellEnd"/>
    </w:p>
    <w:p w14:paraId="25A5CBED" w14:textId="40D84140" w:rsidR="00340F92" w:rsidRDefault="00340F92" w:rsidP="00DD0661">
      <w:pPr>
        <w:pStyle w:val="VRAINORMAL"/>
        <w:ind w:firstLine="0"/>
      </w:pPr>
      <w:r>
        <w:lastRenderedPageBreak/>
        <w:t>Ce service permet d’intercepter chaque requête émise, et mettre le token stocké dans le LocalStorage dans les headers.</w:t>
      </w:r>
      <w:r w:rsidR="00EA3CEB">
        <w:t xml:space="preserve"> </w:t>
      </w:r>
      <w:r>
        <w:t>Ainsi, cela nous permet de ne pas surcharger tous les autres services.</w:t>
      </w:r>
      <w:r w:rsidR="00EA3CEB">
        <w:t xml:space="preserve"> </w:t>
      </w:r>
    </w:p>
    <w:p w14:paraId="13B5FF35" w14:textId="6AC9EF57" w:rsidR="00340F92" w:rsidRPr="00EA3CEB" w:rsidRDefault="00340F92" w:rsidP="00EA3CEB">
      <w:pPr>
        <w:pStyle w:val="VRAINORMAL"/>
        <w:rPr>
          <w:rFonts w:eastAsiaTheme="minorHAnsi"/>
        </w:rPr>
      </w:pPr>
      <w:r>
        <w:t xml:space="preserve">A partir de </w:t>
      </w:r>
      <w:r w:rsidR="00353938">
        <w:t>là</w:t>
      </w:r>
      <w:r>
        <w:t>, le serveur peut nous répondre de trois manières différentes</w:t>
      </w:r>
      <w:r w:rsidR="00946ED3">
        <w:t> </w:t>
      </w:r>
      <w:r>
        <w:t xml:space="preserve">: </w:t>
      </w:r>
    </w:p>
    <w:tbl>
      <w:tblPr>
        <w:tblW w:w="9026" w:type="dxa"/>
        <w:tblCellMar>
          <w:top w:w="15" w:type="dxa"/>
          <w:left w:w="15" w:type="dxa"/>
          <w:bottom w:w="15" w:type="dxa"/>
          <w:right w:w="15" w:type="dxa"/>
        </w:tblCellMar>
        <w:tblLook w:val="04A0" w:firstRow="1" w:lastRow="0" w:firstColumn="1" w:lastColumn="0" w:noHBand="0" w:noVBand="1"/>
      </w:tblPr>
      <w:tblGrid>
        <w:gridCol w:w="3598"/>
        <w:gridCol w:w="5428"/>
      </w:tblGrid>
      <w:tr w:rsidR="00340F92" w14:paraId="01EA311F"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0C5E0F" w14:textId="77777777" w:rsidR="00340F92" w:rsidRDefault="00340F92" w:rsidP="00353938">
            <w:pPr>
              <w:pStyle w:val="VRAINORMAL"/>
              <w:ind w:firstLine="0"/>
              <w:rPr>
                <w:rFonts w:eastAsiaTheme="minorHAnsi"/>
              </w:rPr>
            </w:pPr>
            <w:r>
              <w:t>Code de la répon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13C12" w14:textId="77777777" w:rsidR="00340F92" w:rsidRDefault="00340F92" w:rsidP="00353938">
            <w:pPr>
              <w:pStyle w:val="VRAINORMAL"/>
              <w:ind w:firstLine="0"/>
            </w:pPr>
            <w:r>
              <w:t>Description</w:t>
            </w:r>
          </w:p>
        </w:tc>
      </w:tr>
      <w:tr w:rsidR="00340F92" w14:paraId="188BAA40"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6B16AE" w14:textId="77777777" w:rsidR="00340F92" w:rsidRDefault="00340F92" w:rsidP="00353938">
            <w:pPr>
              <w:pStyle w:val="VRAINORMAL"/>
              <w:ind w:firstLine="0"/>
            </w:pPr>
            <w:r>
              <w:t>Autr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51CF53" w14:textId="1EB92854" w:rsidR="00340F92" w:rsidRDefault="00340F92" w:rsidP="00353938">
            <w:pPr>
              <w:pStyle w:val="VRAINORMAL"/>
              <w:ind w:firstLine="0"/>
            </w:pPr>
            <w:r>
              <w:t xml:space="preserve">Succès </w:t>
            </w:r>
            <w:r w:rsidR="00946ED3">
              <w:t>–</w:t>
            </w:r>
            <w:r>
              <w:t xml:space="preserve"> Optionnel</w:t>
            </w:r>
            <w:r w:rsidR="00946ED3">
              <w:t> </w:t>
            </w:r>
            <w:r>
              <w:t>: Contenu</w:t>
            </w:r>
          </w:p>
        </w:tc>
      </w:tr>
      <w:tr w:rsidR="00340F92" w14:paraId="6E3AC0EC"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0F1FE8" w14:textId="77777777" w:rsidR="00340F92" w:rsidRDefault="00340F92" w:rsidP="00353938">
            <w:pPr>
              <w:pStyle w:val="VRAINORMAL"/>
              <w:ind w:firstLine="0"/>
            </w:pPr>
            <w:r>
              <w:t>4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47EC22" w14:textId="77777777" w:rsidR="00340F92" w:rsidRDefault="00340F92" w:rsidP="00353938">
            <w:pPr>
              <w:pStyle w:val="VRAINORMAL"/>
              <w:ind w:firstLine="0"/>
            </w:pPr>
            <w:r>
              <w:t>Non autorisé</w:t>
            </w:r>
          </w:p>
        </w:tc>
      </w:tr>
      <w:tr w:rsidR="00340F92" w14:paraId="5A9B8702"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07FF37" w14:textId="77777777" w:rsidR="00340F92" w:rsidRDefault="00340F92" w:rsidP="00353938">
            <w:pPr>
              <w:pStyle w:val="VRAINORMAL"/>
              <w:ind w:firstLine="0"/>
            </w:pPr>
            <w:r>
              <w:t>4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D6C6F5" w14:textId="77777777" w:rsidR="00340F92" w:rsidRDefault="00340F92" w:rsidP="00353938">
            <w:pPr>
              <w:pStyle w:val="VRAINORMAL"/>
              <w:ind w:firstLine="0"/>
            </w:pPr>
            <w:r>
              <w:t>Interdiction d’accès</w:t>
            </w:r>
          </w:p>
        </w:tc>
      </w:tr>
    </w:tbl>
    <w:p w14:paraId="1B97480C" w14:textId="77777777" w:rsidR="00340F92" w:rsidRDefault="00340F92" w:rsidP="00340F92"/>
    <w:p w14:paraId="15B3B28E" w14:textId="622E8BC2" w:rsidR="00340F92" w:rsidRPr="00353938" w:rsidRDefault="00340F92" w:rsidP="00353938">
      <w:pPr>
        <w:pStyle w:val="VRAINORMAL"/>
        <w:ind w:firstLine="0"/>
        <w:rPr>
          <w:rFonts w:eastAsiaTheme="minorHAnsi"/>
          <w:u w:val="single"/>
        </w:rPr>
      </w:pPr>
      <w:r w:rsidRPr="00353938">
        <w:rPr>
          <w:u w:val="single"/>
        </w:rPr>
        <w:t xml:space="preserve">Angular Services </w:t>
      </w:r>
      <w:r w:rsidR="00946ED3">
        <w:rPr>
          <w:u w:val="single"/>
        </w:rPr>
        <w:t>–</w:t>
      </w:r>
      <w:r w:rsidRPr="00353938">
        <w:rPr>
          <w:u w:val="single"/>
        </w:rPr>
        <w:t xml:space="preserve"> </w:t>
      </w:r>
      <w:proofErr w:type="spellStart"/>
      <w:r w:rsidRPr="00353938">
        <w:rPr>
          <w:u w:val="single"/>
        </w:rPr>
        <w:t>Error</w:t>
      </w:r>
      <w:proofErr w:type="spellEnd"/>
      <w:r w:rsidRPr="00353938">
        <w:rPr>
          <w:u w:val="single"/>
        </w:rPr>
        <w:t xml:space="preserve"> </w:t>
      </w:r>
      <w:proofErr w:type="spellStart"/>
      <w:r w:rsidRPr="00353938">
        <w:rPr>
          <w:u w:val="single"/>
        </w:rPr>
        <w:t>Interceptor</w:t>
      </w:r>
      <w:proofErr w:type="spellEnd"/>
    </w:p>
    <w:p w14:paraId="02CB7844" w14:textId="2EB48205" w:rsidR="00340F92" w:rsidRPr="00353938" w:rsidRDefault="00353938" w:rsidP="00DD0661">
      <w:pPr>
        <w:pStyle w:val="VRAINORMAL"/>
        <w:ind w:firstLine="0"/>
        <w:rPr>
          <w:rFonts w:eastAsiaTheme="minorHAnsi"/>
        </w:rPr>
      </w:pPr>
      <w:r>
        <w:t>J’ai</w:t>
      </w:r>
      <w:r w:rsidR="00340F92">
        <w:t xml:space="preserve"> aussi mis en place un service d’interception des erreurs, ce services colle un objet de type “Observable” </w:t>
      </w:r>
      <w:hyperlink r:id="rId29" w:history="1">
        <w:r w:rsidR="00340F92">
          <w:rPr>
            <w:rStyle w:val="Lienhypertexte"/>
            <w:rFonts w:ascii="Arial" w:hAnsi="Arial" w:cs="Arial"/>
            <w:color w:val="1155CC"/>
            <w:sz w:val="22"/>
            <w:szCs w:val="22"/>
          </w:rPr>
          <w:t>https</w:t>
        </w:r>
        <w:r w:rsidR="00946ED3">
          <w:rPr>
            <w:rStyle w:val="Lienhypertexte"/>
            <w:rFonts w:ascii="Arial" w:hAnsi="Arial" w:cs="Arial"/>
            <w:color w:val="1155CC"/>
            <w:sz w:val="22"/>
            <w:szCs w:val="22"/>
          </w:rPr>
          <w:t> </w:t>
        </w:r>
        <w:r w:rsidR="00340F92">
          <w:rPr>
            <w:rStyle w:val="Lienhypertexte"/>
            <w:rFonts w:ascii="Arial" w:hAnsi="Arial" w:cs="Arial"/>
            <w:color w:val="1155CC"/>
            <w:sz w:val="22"/>
            <w:szCs w:val="22"/>
          </w:rPr>
          <w:t>://angular.io/guide/observables</w:t>
        </w:r>
      </w:hyperlink>
      <w:r w:rsidR="00340F92">
        <w:t xml:space="preserve">  A nos requête émises, et lorsque </w:t>
      </w:r>
      <w:proofErr w:type="spellStart"/>
      <w:r w:rsidR="00340F92">
        <w:t>celles ci</w:t>
      </w:r>
      <w:proofErr w:type="spellEnd"/>
      <w:r w:rsidR="00340F92">
        <w:t xml:space="preserve"> reçoivent une réponse du serveur, le code d’erreur reçu est intercepté par ce service. Cela nous permet de centraliser tous les retours de requête en provenance du Gateway, et de pouvoir gérer les codes d’erreurs 401 et 403 (Si le serveur renvoie un de ces deux codes, il détruit l’utilisateur de LocalStorage (fait office de déconnexion), ce qui compromet son Token).</w:t>
      </w:r>
    </w:p>
    <w:p w14:paraId="40F41A87" w14:textId="5BCC6BA2" w:rsidR="00340F92" w:rsidRPr="00353938" w:rsidRDefault="00340F92" w:rsidP="00DD0661">
      <w:pPr>
        <w:pStyle w:val="VRAINORMAL"/>
        <w:ind w:firstLine="0"/>
        <w:rPr>
          <w:rFonts w:eastAsiaTheme="minorHAnsi"/>
        </w:rPr>
      </w:pPr>
      <w:r>
        <w:t xml:space="preserve">En ce qui concerne le serveur, chaque route est précédé de ce qu’on </w:t>
      </w:r>
      <w:proofErr w:type="spellStart"/>
      <w:r>
        <w:t>appel</w:t>
      </w:r>
      <w:proofErr w:type="spellEnd"/>
      <w:r>
        <w:t xml:space="preserve"> un “</w:t>
      </w:r>
      <w:proofErr w:type="spellStart"/>
      <w:r>
        <w:t>before</w:t>
      </w:r>
      <w:proofErr w:type="spellEnd"/>
      <w:r>
        <w:t xml:space="preserve"> </w:t>
      </w:r>
      <w:proofErr w:type="spellStart"/>
      <w:r>
        <w:t>handler</w:t>
      </w:r>
      <w:proofErr w:type="spellEnd"/>
      <w:r>
        <w:t>” (un petit bout de code qui s</w:t>
      </w:r>
      <w:r w:rsidR="00946ED3">
        <w:t>’</w:t>
      </w:r>
      <w:r>
        <w:t xml:space="preserve">exécute avant le code principale de la route). Ce </w:t>
      </w:r>
      <w:proofErr w:type="spellStart"/>
      <w:r>
        <w:t>handler</w:t>
      </w:r>
      <w:proofErr w:type="spellEnd"/>
      <w:r>
        <w:t xml:space="preserve"> s’assure que l’entête de la requête contient bien un Token valide. Cette validité dépend de plusieurs facteurs</w:t>
      </w:r>
      <w:r w:rsidR="00946ED3">
        <w:t> </w:t>
      </w:r>
      <w:r>
        <w:t>:</w:t>
      </w:r>
    </w:p>
    <w:p w14:paraId="6FAA9065" w14:textId="7C2B971B" w:rsidR="00340F92" w:rsidRDefault="00340F92" w:rsidP="00B57F7E">
      <w:pPr>
        <w:pStyle w:val="VRAINORMAL"/>
        <w:numPr>
          <w:ilvl w:val="0"/>
          <w:numId w:val="6"/>
        </w:numPr>
        <w:rPr>
          <w:rFonts w:eastAsiaTheme="minorHAnsi"/>
        </w:rPr>
      </w:pPr>
      <w:r>
        <w:t xml:space="preserve">Le Token est-il contenu dans les en-tête </w:t>
      </w:r>
      <w:r w:rsidR="00946ED3">
        <w:t>http </w:t>
      </w:r>
      <w:r>
        <w:t>?</w:t>
      </w:r>
    </w:p>
    <w:p w14:paraId="7D726D58" w14:textId="4B5F8AFF" w:rsidR="00340F92" w:rsidRDefault="00340F92" w:rsidP="00B57F7E">
      <w:pPr>
        <w:pStyle w:val="VRAINORMAL"/>
        <w:numPr>
          <w:ilvl w:val="0"/>
          <w:numId w:val="6"/>
        </w:numPr>
      </w:pPr>
      <w:r>
        <w:t xml:space="preserve">La Date d’expiration du Token </w:t>
      </w:r>
      <w:r w:rsidR="00353938">
        <w:t>excède-t-elle</w:t>
      </w:r>
      <w:r>
        <w:t xml:space="preserve"> la date de réception de la requête</w:t>
      </w:r>
      <w:r w:rsidR="00946ED3">
        <w:t> </w:t>
      </w:r>
      <w:r>
        <w:t>?</w:t>
      </w:r>
    </w:p>
    <w:p w14:paraId="29D9D683" w14:textId="3C61B5F8" w:rsidR="00340F92" w:rsidRDefault="00340F92" w:rsidP="00B57F7E">
      <w:pPr>
        <w:pStyle w:val="VRAINORMAL"/>
        <w:numPr>
          <w:ilvl w:val="0"/>
          <w:numId w:val="6"/>
        </w:numPr>
      </w:pPr>
      <w:r>
        <w:t>Le Token est-il décodable avec la clé secrète</w:t>
      </w:r>
      <w:r w:rsidR="00946ED3">
        <w:t> </w:t>
      </w:r>
      <w:r>
        <w:t>? (Intégrité du token)</w:t>
      </w:r>
    </w:p>
    <w:p w14:paraId="250717B7" w14:textId="77777777" w:rsidR="00340F92" w:rsidRDefault="00340F92" w:rsidP="00353938">
      <w:pPr>
        <w:pStyle w:val="VRAINORMAL"/>
      </w:pPr>
    </w:p>
    <w:p w14:paraId="1C257CD5" w14:textId="7E17E885" w:rsidR="00340F92" w:rsidRDefault="00340F92" w:rsidP="00DD0661">
      <w:pPr>
        <w:pStyle w:val="VRAINORMAL"/>
        <w:ind w:firstLine="0"/>
        <w:rPr>
          <w:rFonts w:eastAsiaTheme="minorHAnsi"/>
        </w:rPr>
      </w:pPr>
      <w:r>
        <w:t>Token non valide</w:t>
      </w:r>
    </w:p>
    <w:p w14:paraId="6532B771" w14:textId="7EAFFBCB" w:rsidR="00340F92" w:rsidRDefault="00340F92" w:rsidP="00353938">
      <w:pPr>
        <w:pStyle w:val="VRAINORMAL"/>
      </w:pPr>
      <w:r>
        <w:t>le Gateway renvoie un code d’erreur (401)  Non autorisé, ce qui signifie que l’utilisateur n’est pas authentifié et qu’il doit l’être pour continuer. Si le token est valide mais que le rang contenu dans les “Claims” du token ne lui permet pas d</w:t>
      </w:r>
      <w:r w:rsidR="00946ED3">
        <w:t>’</w:t>
      </w:r>
      <w:r>
        <w:t xml:space="preserve">accéder à la route désiré, le Gateway </w:t>
      </w:r>
      <w:r>
        <w:lastRenderedPageBreak/>
        <w:t xml:space="preserve">renverra le code d’erreur (403)  Interdiction d’accès, ce qui signifie que l’utilisateur n’a pas les droits requis pour accéder à la ressource (Dans notre cas, une erreur de type 403 ne devrait pas arriver si l’utilisateur utilise le site de manière conventionnelle, car les accès sont aussi gérer côté client. De ce fait, lors d’une erreur 403, l’utilisateur est intentionnellement déconnecté du service). </w:t>
      </w:r>
    </w:p>
    <w:p w14:paraId="65B44F80" w14:textId="77777777" w:rsidR="00340F92" w:rsidRDefault="00340F92" w:rsidP="00340F92"/>
    <w:p w14:paraId="515ADF74" w14:textId="77777777" w:rsidR="00340F92" w:rsidRDefault="00340F92" w:rsidP="00340F92">
      <w:pPr>
        <w:pStyle w:val="NormalWeb"/>
        <w:spacing w:before="0" w:beforeAutospacing="0" w:after="0"/>
        <w:rPr>
          <w:rFonts w:eastAsiaTheme="minorHAnsi"/>
        </w:rPr>
      </w:pPr>
      <w:r>
        <w:rPr>
          <w:rFonts w:ascii="Arial" w:hAnsi="Arial" w:cs="Arial"/>
          <w:i/>
          <w:iCs/>
          <w:color w:val="000000"/>
          <w:sz w:val="22"/>
          <w:szCs w:val="22"/>
          <w:u w:val="single"/>
        </w:rPr>
        <w:t>Token valide</w:t>
      </w:r>
    </w:p>
    <w:p w14:paraId="263B4BF2" w14:textId="77777777" w:rsidR="00340F92" w:rsidRDefault="00340F92" w:rsidP="00353938">
      <w:pPr>
        <w:pStyle w:val="VRAINORMAL"/>
        <w:ind w:firstLine="0"/>
      </w:pPr>
      <w:r>
        <w:t>Le serveur traite la requête, et renvoi le contenu avec un code de réponse (200)</w:t>
      </w:r>
    </w:p>
    <w:p w14:paraId="01B2DE09" w14:textId="20A3608A" w:rsidR="00340F92" w:rsidRPr="00353938" w:rsidRDefault="00340F92" w:rsidP="00353938">
      <w:pPr>
        <w:pStyle w:val="VRAINORMAL"/>
        <w:ind w:firstLine="0"/>
      </w:pPr>
      <w:r>
        <w:rPr>
          <w:b/>
          <w:bCs/>
        </w:rPr>
        <w:t>Accès à page route Client</w:t>
      </w:r>
    </w:p>
    <w:p w14:paraId="45FCC195" w14:textId="1795F3F5" w:rsidR="00340F92" w:rsidRDefault="00340F92" w:rsidP="00353938">
      <w:pPr>
        <w:pStyle w:val="VRAINORMAL"/>
        <w:ind w:firstLine="0"/>
      </w:pPr>
      <w:r>
        <w:rPr>
          <w:i/>
          <w:iCs/>
          <w:u w:val="single"/>
        </w:rPr>
        <w:t xml:space="preserve">Angular </w:t>
      </w:r>
      <w:proofErr w:type="spellStart"/>
      <w:r>
        <w:rPr>
          <w:i/>
          <w:iCs/>
          <w:u w:val="single"/>
        </w:rPr>
        <w:t>Guard</w:t>
      </w:r>
      <w:proofErr w:type="spellEnd"/>
      <w:r>
        <w:rPr>
          <w:i/>
          <w:iCs/>
          <w:u w:val="single"/>
        </w:rPr>
        <w:t xml:space="preserve"> </w:t>
      </w:r>
      <w:r w:rsidR="00946ED3">
        <w:rPr>
          <w:i/>
          <w:iCs/>
          <w:u w:val="single"/>
        </w:rPr>
        <w:t>–</w:t>
      </w:r>
      <w:r>
        <w:rPr>
          <w:i/>
          <w:iCs/>
          <w:u w:val="single"/>
        </w:rPr>
        <w:t xml:space="preserve"> Authentification</w:t>
      </w:r>
    </w:p>
    <w:p w14:paraId="0C9B4175" w14:textId="5A39131A" w:rsidR="00340F92" w:rsidRDefault="00340F92" w:rsidP="00353938">
      <w:pPr>
        <w:pStyle w:val="VRAINORMAL"/>
        <w:ind w:firstLine="0"/>
      </w:pPr>
      <w:r>
        <w:t xml:space="preserve">Lorsqu’un utilisateur souhaite accéder à une route, un “Authentification </w:t>
      </w:r>
      <w:proofErr w:type="spellStart"/>
      <w:r>
        <w:t>Guard</w:t>
      </w:r>
      <w:proofErr w:type="spellEnd"/>
      <w:r>
        <w:t xml:space="preserve">” (qu’on pourrait apparenter au </w:t>
      </w:r>
      <w:proofErr w:type="spellStart"/>
      <w:r>
        <w:rPr>
          <w:i/>
          <w:iCs/>
        </w:rPr>
        <w:t>before</w:t>
      </w:r>
      <w:proofErr w:type="spellEnd"/>
      <w:r>
        <w:rPr>
          <w:i/>
          <w:iCs/>
        </w:rPr>
        <w:t xml:space="preserve"> </w:t>
      </w:r>
      <w:proofErr w:type="spellStart"/>
      <w:r>
        <w:rPr>
          <w:i/>
          <w:iCs/>
        </w:rPr>
        <w:t>handler</w:t>
      </w:r>
      <w:proofErr w:type="spellEnd"/>
      <w:r>
        <w:t xml:space="preserve"> du Gateway) regarde si l’utilisateur remplit les conditions nécessaire pour y accéder. Il y a deux conditions</w:t>
      </w:r>
      <w:r w:rsidR="00946ED3">
        <w:t> </w:t>
      </w:r>
      <w:r>
        <w:t xml:space="preserve">: </w:t>
      </w:r>
    </w:p>
    <w:p w14:paraId="77A771C6" w14:textId="77777777" w:rsidR="00340F92" w:rsidRDefault="00340F92" w:rsidP="00353938">
      <w:pPr>
        <w:pStyle w:val="VRAINORMAL"/>
        <w:ind w:firstLine="0"/>
        <w:rPr>
          <w:rFonts w:eastAsiaTheme="minorHAnsi"/>
        </w:rPr>
      </w:pPr>
      <w:r>
        <w:t>Être connecté</w:t>
      </w:r>
    </w:p>
    <w:p w14:paraId="6DC4A520" w14:textId="77777777" w:rsidR="00340F92" w:rsidRDefault="00340F92" w:rsidP="00353938">
      <w:pPr>
        <w:pStyle w:val="VRAINORMAL"/>
        <w:ind w:firstLine="0"/>
      </w:pPr>
      <w:r>
        <w:t xml:space="preserve">Avoir le </w:t>
      </w:r>
      <w:proofErr w:type="spellStart"/>
      <w:r>
        <w:t>role</w:t>
      </w:r>
      <w:proofErr w:type="spellEnd"/>
      <w:r>
        <w:t xml:space="preserve"> requis pour accéder à la route </w:t>
      </w:r>
    </w:p>
    <w:p w14:paraId="08E591D7" w14:textId="146C440A" w:rsidR="00340F92" w:rsidRDefault="00340F92" w:rsidP="00353938">
      <w:pPr>
        <w:pStyle w:val="VRAINORMAL"/>
        <w:ind w:firstLine="0"/>
        <w:rPr>
          <w:rFonts w:eastAsiaTheme="minorHAnsi"/>
        </w:rPr>
      </w:pPr>
      <w:r>
        <w:t>Si la première condition n’est pas respectée, l’utilisateur est automatiquement renvoyé sur la page de connexion. Quant à la deuxième condition, si elle n’est pas respecté, l’utilisateur est renvoyé à la page d</w:t>
      </w:r>
      <w:r w:rsidR="00946ED3">
        <w:t>’</w:t>
      </w:r>
      <w:r>
        <w:t>accueil.</w:t>
      </w:r>
    </w:p>
    <w:p w14:paraId="4E31EBD3" w14:textId="3D5FF616" w:rsidR="004F222C" w:rsidRDefault="00340F92" w:rsidP="00353938">
      <w:pPr>
        <w:pStyle w:val="VRAINORMAL"/>
        <w:ind w:firstLine="0"/>
      </w:pPr>
      <w:r>
        <w:t>De cette manière, nous nous évitons des problèmes ingérables d’accès aux ressources non autorisé (ex</w:t>
      </w:r>
      <w:r w:rsidR="00946ED3">
        <w:t> </w:t>
      </w:r>
      <w:r>
        <w:t xml:space="preserve">: l’utilisateur accède à une route qui lui est restreinte, et envoi une requête avec des privilège insuffisant au serveur). </w:t>
      </w:r>
    </w:p>
    <w:p w14:paraId="091DDAA3" w14:textId="77777777" w:rsidR="004F222C" w:rsidRDefault="004F222C">
      <w:pPr>
        <w:spacing w:after="160" w:line="259" w:lineRule="auto"/>
      </w:pPr>
      <w:r>
        <w:br w:type="page"/>
      </w:r>
    </w:p>
    <w:p w14:paraId="783044C9" w14:textId="77777777" w:rsidR="004F222C" w:rsidRPr="004F222C" w:rsidRDefault="004F222C" w:rsidP="00B966C5">
      <w:pPr>
        <w:pStyle w:val="Titre1"/>
      </w:pPr>
      <w:bookmarkStart w:id="87" w:name="_Toc11680328"/>
      <w:r w:rsidRPr="004F222C">
        <w:lastRenderedPageBreak/>
        <w:t>Les abonnements</w:t>
      </w:r>
      <w:bookmarkEnd w:id="87"/>
    </w:p>
    <w:p w14:paraId="6ECBCCDA" w14:textId="77777777" w:rsidR="004F222C" w:rsidRPr="004F222C" w:rsidRDefault="004F222C" w:rsidP="004F222C"/>
    <w:p w14:paraId="1B7EAE86" w14:textId="688413CA" w:rsidR="004F222C" w:rsidRPr="004F222C" w:rsidRDefault="004F222C" w:rsidP="004F222C">
      <w:pPr>
        <w:jc w:val="both"/>
      </w:pPr>
      <w:r w:rsidRPr="004F222C">
        <w:rPr>
          <w:rFonts w:ascii="Arial" w:hAnsi="Arial" w:cs="Arial"/>
          <w:color w:val="000000"/>
          <w:sz w:val="22"/>
          <w:szCs w:val="22"/>
        </w:rPr>
        <w:t>Pour pouvoir gérer de manière efficace quelles utilisateurs suivaient un programme, nous avons mis en place un système d’abonnement aux programmes, qui permet les choses suivantes</w:t>
      </w:r>
      <w:r w:rsidR="00946ED3">
        <w:rPr>
          <w:rFonts w:ascii="Arial" w:hAnsi="Arial" w:cs="Arial"/>
          <w:color w:val="000000"/>
          <w:sz w:val="22"/>
          <w:szCs w:val="22"/>
        </w:rPr>
        <w:t> </w:t>
      </w:r>
      <w:r w:rsidRPr="004F222C">
        <w:rPr>
          <w:rFonts w:ascii="Arial" w:hAnsi="Arial" w:cs="Arial"/>
          <w:color w:val="000000"/>
          <w:sz w:val="22"/>
          <w:szCs w:val="22"/>
        </w:rPr>
        <w:t>:</w:t>
      </w:r>
    </w:p>
    <w:p w14:paraId="65FA10BC" w14:textId="77777777" w:rsidR="004F222C" w:rsidRPr="004F222C" w:rsidRDefault="004F222C" w:rsidP="004F222C"/>
    <w:p w14:paraId="4560F621"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Garder un suivi de son évolution sur un kata (Nombre d’essai, solution, etc..)</w:t>
      </w:r>
    </w:p>
    <w:p w14:paraId="33CF372A"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Garder un suivi de son évolution sur un programme spécifique</w:t>
      </w:r>
    </w:p>
    <w:p w14:paraId="2F8424AB"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 xml:space="preserve">Protéger un programme d’un mot de passe </w:t>
      </w:r>
    </w:p>
    <w:p w14:paraId="7B7F88DD"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Avoir une page “Mes abonnements”</w:t>
      </w:r>
    </w:p>
    <w:p w14:paraId="66B270D5"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669F809B"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1015A35C"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2928CD3A"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1D55E484" w14:textId="77777777" w:rsidR="004F222C" w:rsidRPr="004F222C" w:rsidRDefault="004F222C" w:rsidP="004F222C"/>
    <w:p w14:paraId="59D853A0" w14:textId="77777777" w:rsidR="004F222C" w:rsidRPr="004F222C" w:rsidRDefault="004F222C" w:rsidP="004F222C"/>
    <w:p w14:paraId="5B0D1231" w14:textId="77777777" w:rsidR="004F222C" w:rsidRPr="004F222C" w:rsidRDefault="004F222C" w:rsidP="004F222C">
      <w:pPr>
        <w:jc w:val="both"/>
      </w:pPr>
      <w:r w:rsidRPr="004F222C">
        <w:rPr>
          <w:rFonts w:ascii="Arial" w:hAnsi="Arial" w:cs="Arial"/>
          <w:color w:val="000000"/>
          <w:sz w:val="22"/>
          <w:szCs w:val="22"/>
        </w:rPr>
        <w:t>Expliquer comment marchent les abonnements, comment l’</w:t>
      </w:r>
      <w:proofErr w:type="spellStart"/>
      <w:r w:rsidRPr="004F222C">
        <w:rPr>
          <w:rFonts w:ascii="Arial" w:hAnsi="Arial" w:cs="Arial"/>
          <w:color w:val="000000"/>
          <w:sz w:val="22"/>
          <w:szCs w:val="22"/>
        </w:rPr>
        <w:t>utilisteur</w:t>
      </w:r>
      <w:proofErr w:type="spellEnd"/>
      <w:r w:rsidRPr="004F222C">
        <w:rPr>
          <w:rFonts w:ascii="Arial" w:hAnsi="Arial" w:cs="Arial"/>
          <w:color w:val="000000"/>
          <w:sz w:val="22"/>
          <w:szCs w:val="22"/>
        </w:rPr>
        <w:t xml:space="preserve"> y </w:t>
      </w:r>
      <w:proofErr w:type="spellStart"/>
      <w:r w:rsidRPr="004F222C">
        <w:rPr>
          <w:rFonts w:ascii="Arial" w:hAnsi="Arial" w:cs="Arial"/>
          <w:color w:val="000000"/>
          <w:sz w:val="22"/>
          <w:szCs w:val="22"/>
        </w:rPr>
        <w:t>save</w:t>
      </w:r>
      <w:proofErr w:type="spellEnd"/>
      <w:r w:rsidRPr="004F222C">
        <w:rPr>
          <w:rFonts w:ascii="Arial" w:hAnsi="Arial" w:cs="Arial"/>
          <w:color w:val="000000"/>
          <w:sz w:val="22"/>
          <w:szCs w:val="22"/>
        </w:rPr>
        <w:t xml:space="preserve"> sa progression</w:t>
      </w:r>
    </w:p>
    <w:p w14:paraId="1F7FD651" w14:textId="77777777" w:rsidR="004F222C" w:rsidRPr="004F222C" w:rsidRDefault="004F222C" w:rsidP="004F222C"/>
    <w:p w14:paraId="0570C38E" w14:textId="77777777" w:rsidR="004F222C" w:rsidRDefault="004F222C">
      <w:pPr>
        <w:spacing w:after="160" w:line="259" w:lineRule="auto"/>
        <w:rPr>
          <w:rFonts w:ascii="Arial" w:hAnsi="Arial" w:cs="Arial"/>
          <w:b/>
          <w:bCs/>
          <w:color w:val="000000"/>
          <w:sz w:val="22"/>
          <w:szCs w:val="22"/>
        </w:rPr>
      </w:pPr>
      <w:r>
        <w:rPr>
          <w:rFonts w:ascii="Arial" w:hAnsi="Arial" w:cs="Arial"/>
          <w:b/>
          <w:bCs/>
          <w:color w:val="000000"/>
          <w:sz w:val="22"/>
          <w:szCs w:val="22"/>
        </w:rPr>
        <w:br w:type="page"/>
      </w:r>
    </w:p>
    <w:p w14:paraId="13E929E5" w14:textId="668E8AD4" w:rsidR="004F222C" w:rsidRPr="004F222C" w:rsidRDefault="004F222C" w:rsidP="004F222C">
      <w:pPr>
        <w:jc w:val="both"/>
      </w:pPr>
      <w:r w:rsidRPr="004F222C">
        <w:rPr>
          <w:rFonts w:ascii="Arial" w:hAnsi="Arial" w:cs="Arial"/>
          <w:b/>
          <w:bCs/>
          <w:color w:val="000000"/>
          <w:sz w:val="22"/>
          <w:szCs w:val="22"/>
        </w:rPr>
        <w:lastRenderedPageBreak/>
        <w:t>Logiciels utilisé par DojoHepia</w:t>
      </w:r>
    </w:p>
    <w:p w14:paraId="72F8EA30" w14:textId="77777777" w:rsidR="004F222C" w:rsidRPr="004F222C" w:rsidRDefault="004F222C" w:rsidP="004F222C"/>
    <w:tbl>
      <w:tblPr>
        <w:tblW w:w="9026" w:type="dxa"/>
        <w:tblCellMar>
          <w:top w:w="15" w:type="dxa"/>
          <w:left w:w="15" w:type="dxa"/>
          <w:bottom w:w="15" w:type="dxa"/>
          <w:right w:w="15" w:type="dxa"/>
        </w:tblCellMar>
        <w:tblLook w:val="04A0" w:firstRow="1" w:lastRow="0" w:firstColumn="1" w:lastColumn="0" w:noHBand="0" w:noVBand="1"/>
      </w:tblPr>
      <w:tblGrid>
        <w:gridCol w:w="1709"/>
        <w:gridCol w:w="6292"/>
        <w:gridCol w:w="1025"/>
      </w:tblGrid>
      <w:tr w:rsidR="00513B68" w:rsidRPr="004F222C" w14:paraId="531B2DC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3D35E3" w14:textId="7E030398" w:rsidR="004F222C" w:rsidRPr="004F222C" w:rsidRDefault="004F222C" w:rsidP="00513B68">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492873" w14:textId="77777777" w:rsidR="004F222C" w:rsidRPr="004F222C" w:rsidRDefault="004F222C" w:rsidP="00513B68">
            <w:pPr>
              <w:pStyle w:val="VRAINORMAL"/>
              <w:ind w:firstLine="0"/>
            </w:pPr>
            <w:r w:rsidRPr="004F222C">
              <w:t>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1753B" w14:textId="77777777" w:rsidR="004F222C" w:rsidRPr="004F222C" w:rsidRDefault="004F222C" w:rsidP="00513B68">
            <w:pPr>
              <w:pStyle w:val="VRAINORMAL"/>
              <w:ind w:firstLine="0"/>
            </w:pPr>
            <w:r w:rsidRPr="004F222C">
              <w:t>Licence</w:t>
            </w:r>
          </w:p>
        </w:tc>
      </w:tr>
      <w:tr w:rsidR="00513B68" w:rsidRPr="004F222C" w14:paraId="58D009B5"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B800DC" w14:textId="77777777" w:rsidR="004F222C" w:rsidRPr="004F222C" w:rsidRDefault="004F222C" w:rsidP="00513B68">
            <w:pPr>
              <w:pStyle w:val="VRAINORMAL"/>
              <w:ind w:firstLine="0"/>
            </w:pPr>
            <w:r w:rsidRPr="004F222C">
              <w:t>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05E265" w14:textId="77777777" w:rsidR="004F222C" w:rsidRPr="004F222C" w:rsidRDefault="004F222C" w:rsidP="00513B68">
            <w:pPr>
              <w:pStyle w:val="VRAINORMAL"/>
              <w:ind w:firstLine="0"/>
            </w:pPr>
            <w:r w:rsidRPr="004F222C">
              <w:t xml:space="preserve">Web Framewor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CB1ACE" w14:textId="77777777" w:rsidR="004F222C" w:rsidRPr="004F222C" w:rsidRDefault="004F222C" w:rsidP="00513B68">
            <w:pPr>
              <w:pStyle w:val="VRAINORMAL"/>
              <w:ind w:firstLine="0"/>
            </w:pPr>
            <w:r w:rsidRPr="004F222C">
              <w:t>MIT</w:t>
            </w:r>
          </w:p>
        </w:tc>
      </w:tr>
      <w:tr w:rsidR="00513B68" w:rsidRPr="004F222C" w14:paraId="63209694"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11396C" w14:textId="77777777" w:rsidR="004F222C" w:rsidRPr="004F222C" w:rsidRDefault="004F222C" w:rsidP="00513B68">
            <w:pPr>
              <w:pStyle w:val="VRAINORMAL"/>
              <w:ind w:firstLine="0"/>
            </w:pPr>
            <w:proofErr w:type="spellStart"/>
            <w:r w:rsidRPr="004F222C">
              <w:t>assertpy</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4C7D0" w14:textId="60E2A4A4" w:rsidR="004F222C" w:rsidRPr="004F222C" w:rsidRDefault="00513B68" w:rsidP="00513B68">
            <w:pPr>
              <w:pStyle w:val="VRAINORMAL"/>
              <w:ind w:firstLine="0"/>
            </w:pPr>
            <w:r>
              <w:t>Librairie d’assertion pour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025FC3" w14:textId="77777777" w:rsidR="004F222C" w:rsidRPr="004F222C" w:rsidRDefault="004F222C" w:rsidP="00513B68">
            <w:pPr>
              <w:pStyle w:val="VRAINORMAL"/>
              <w:ind w:firstLine="0"/>
            </w:pPr>
            <w:r w:rsidRPr="004F222C">
              <w:t>BSD</w:t>
            </w:r>
          </w:p>
        </w:tc>
      </w:tr>
      <w:tr w:rsidR="00513B68" w:rsidRPr="004F222C" w14:paraId="56747C20"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3D8454" w14:textId="77777777" w:rsidR="004F222C" w:rsidRPr="004F222C" w:rsidRDefault="004F222C" w:rsidP="00513B68">
            <w:pPr>
              <w:pStyle w:val="VRAINORMAL"/>
              <w:ind w:firstLine="0"/>
            </w:pPr>
            <w:proofErr w:type="spellStart"/>
            <w:r w:rsidRPr="004F222C">
              <w:t>Bootstra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A7F2D" w14:textId="02F11EF1" w:rsidR="004F222C" w:rsidRPr="004F222C" w:rsidRDefault="00513B68" w:rsidP="00513B68">
            <w:pPr>
              <w:pStyle w:val="VRAINORMAL"/>
              <w:ind w:firstLine="0"/>
            </w:pPr>
            <w:r>
              <w:t>Librairie d’interface utilisateu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BDDA81" w14:textId="77777777" w:rsidR="004F222C" w:rsidRPr="004F222C" w:rsidRDefault="004F222C" w:rsidP="00513B68">
            <w:pPr>
              <w:pStyle w:val="VRAINORMAL"/>
              <w:ind w:firstLine="0"/>
            </w:pPr>
            <w:r w:rsidRPr="004F222C">
              <w:t>MIT</w:t>
            </w:r>
          </w:p>
        </w:tc>
      </w:tr>
      <w:tr w:rsidR="00513B68" w:rsidRPr="004F222C" w14:paraId="52B396D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CABBBB" w14:textId="77777777" w:rsidR="004F222C" w:rsidRPr="004F222C" w:rsidRDefault="004F222C" w:rsidP="00513B68">
            <w:pPr>
              <w:pStyle w:val="VRAINORMAL"/>
              <w:ind w:firstLine="0"/>
            </w:pPr>
            <w:proofErr w:type="spellStart"/>
            <w:r w:rsidRPr="004F222C">
              <w:t>Brac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90C22F" w14:textId="546C1EDF" w:rsidR="004F222C" w:rsidRPr="004F222C" w:rsidRDefault="00513B68" w:rsidP="00513B68">
            <w:pPr>
              <w:pStyle w:val="VRAINORMAL"/>
              <w:ind w:firstLine="0"/>
            </w:pPr>
            <w:r>
              <w:t>Librairie contenant de code couleur pour ace edi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766954" w14:textId="77777777" w:rsidR="004F222C" w:rsidRPr="004F222C" w:rsidRDefault="004F222C" w:rsidP="00513B68">
            <w:pPr>
              <w:pStyle w:val="VRAINORMAL"/>
              <w:ind w:firstLine="0"/>
            </w:pPr>
            <w:r w:rsidRPr="004F222C">
              <w:t>MIT</w:t>
            </w:r>
          </w:p>
        </w:tc>
      </w:tr>
      <w:tr w:rsidR="00513B68" w:rsidRPr="004F222C" w14:paraId="4B79AE5F"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AF1325" w14:textId="77777777" w:rsidR="004F222C" w:rsidRPr="004F222C" w:rsidRDefault="004F222C" w:rsidP="00513B68">
            <w:pPr>
              <w:pStyle w:val="VRAINORMAL"/>
              <w:ind w:firstLine="0"/>
            </w:pPr>
            <w:r w:rsidRPr="004F222C">
              <w:t>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7E4623" w14:textId="77777777" w:rsidR="004F222C" w:rsidRPr="004F222C" w:rsidRDefault="004F222C" w:rsidP="00513B68">
            <w:pPr>
              <w:pStyle w:val="VRAINORMAL"/>
              <w:ind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55826E" w14:textId="77777777" w:rsidR="004F222C" w:rsidRPr="004F222C" w:rsidRDefault="004F222C" w:rsidP="00513B68">
            <w:pPr>
              <w:pStyle w:val="VRAINORMAL"/>
              <w:ind w:firstLine="0"/>
            </w:pPr>
          </w:p>
        </w:tc>
      </w:tr>
      <w:tr w:rsidR="00513B68" w:rsidRPr="004F222C" w14:paraId="4FE56E9C"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234862" w14:textId="77777777" w:rsidR="004F222C" w:rsidRPr="004F222C" w:rsidRDefault="004F222C" w:rsidP="00513B68">
            <w:pPr>
              <w:pStyle w:val="VRAINORMAL"/>
              <w:ind w:firstLine="0"/>
            </w:pPr>
            <w:r w:rsidRPr="004F222C">
              <w:t>Javal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9C9138" w14:textId="77777777" w:rsidR="004F222C" w:rsidRPr="004F222C" w:rsidRDefault="004F222C"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7C0556" w14:textId="77777777" w:rsidR="004F222C" w:rsidRPr="004F222C" w:rsidRDefault="004F222C" w:rsidP="00513B68">
            <w:pPr>
              <w:pStyle w:val="VRAINORMAL"/>
              <w:ind w:firstLine="0"/>
            </w:pPr>
          </w:p>
        </w:tc>
      </w:tr>
      <w:tr w:rsidR="00513B68" w:rsidRPr="004F222C" w14:paraId="1C2669DE"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D1439E" w14:textId="77777777" w:rsidR="004F222C" w:rsidRPr="004F222C" w:rsidRDefault="004F222C" w:rsidP="00513B68">
            <w:pPr>
              <w:pStyle w:val="VRAINORMAL"/>
              <w:ind w:firstLine="0"/>
            </w:pPr>
            <w:r w:rsidRPr="004F222C">
              <w:t>js-sha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1BE24A" w14:textId="77777777" w:rsidR="004F222C" w:rsidRPr="004F222C" w:rsidRDefault="004F222C"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C4D4D9" w14:textId="77777777" w:rsidR="004F222C" w:rsidRPr="004F222C" w:rsidRDefault="004F222C" w:rsidP="00513B68">
            <w:pPr>
              <w:pStyle w:val="VRAINORMAL"/>
              <w:ind w:firstLine="0"/>
            </w:pPr>
            <w:r w:rsidRPr="004F222C">
              <w:t>MIT</w:t>
            </w:r>
          </w:p>
        </w:tc>
      </w:tr>
      <w:tr w:rsidR="00513B68" w:rsidRPr="004F222C" w14:paraId="587B24BF"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B825D2" w14:textId="77777777" w:rsidR="004F222C" w:rsidRPr="004F222C" w:rsidRDefault="004F222C" w:rsidP="00513B68">
            <w:pPr>
              <w:pStyle w:val="VRAINORMAL"/>
              <w:ind w:firstLine="0"/>
            </w:pPr>
            <w:proofErr w:type="spellStart"/>
            <w:r w:rsidRPr="004F222C">
              <w:t>Juni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8F974C" w14:textId="5AE77F14" w:rsidR="004F222C" w:rsidRPr="004F222C" w:rsidRDefault="00513B68" w:rsidP="00513B68">
            <w:pPr>
              <w:pStyle w:val="VRAINORMAL"/>
              <w:ind w:firstLine="0"/>
            </w:pPr>
            <w:r>
              <w:t>Librairie d’assertion pour 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AC0650" w14:textId="77777777" w:rsidR="004F222C" w:rsidRPr="004F222C" w:rsidRDefault="004F222C" w:rsidP="00513B68">
            <w:pPr>
              <w:pStyle w:val="VRAINORMAL"/>
              <w:ind w:firstLine="0"/>
            </w:pPr>
            <w:r w:rsidRPr="004F222C">
              <w:t>EPL</w:t>
            </w:r>
          </w:p>
        </w:tc>
      </w:tr>
      <w:tr w:rsidR="00513B68" w:rsidRPr="004F222C" w14:paraId="1521CC1D"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3D8CA1" w14:textId="77777777" w:rsidR="004F222C" w:rsidRPr="004F222C" w:rsidRDefault="004F222C" w:rsidP="00513B68">
            <w:pPr>
              <w:pStyle w:val="VRAINORMAL"/>
              <w:ind w:firstLine="0"/>
            </w:pPr>
            <w:r w:rsidRPr="004F222C">
              <w:t>ng2-ace-edi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48BCC6" w14:textId="30A10DD1" w:rsidR="004F222C" w:rsidRPr="00513B68" w:rsidRDefault="00513B68" w:rsidP="00513B68">
            <w:pPr>
              <w:pStyle w:val="VRAINORMAL"/>
              <w:ind w:firstLine="0"/>
            </w:pPr>
            <w:r w:rsidRPr="00513B68">
              <w:t>Éditeur de code live inté</w:t>
            </w:r>
            <w:r>
              <w:t>grer au web</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7EF24B" w14:textId="77777777" w:rsidR="004F222C" w:rsidRPr="004F222C" w:rsidRDefault="004F222C" w:rsidP="00513B68">
            <w:pPr>
              <w:pStyle w:val="VRAINORMAL"/>
              <w:ind w:firstLine="0"/>
            </w:pPr>
            <w:r w:rsidRPr="004F222C">
              <w:t>MIT</w:t>
            </w:r>
          </w:p>
        </w:tc>
      </w:tr>
      <w:tr w:rsidR="00513B68" w:rsidRPr="004F222C" w14:paraId="19B5CA1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2C5785" w14:textId="77777777" w:rsidR="004F222C" w:rsidRPr="004F222C" w:rsidRDefault="004F222C" w:rsidP="00513B68">
            <w:pPr>
              <w:pStyle w:val="VRAINORMAL"/>
              <w:ind w:firstLine="0"/>
            </w:pPr>
            <w:proofErr w:type="spellStart"/>
            <w:r w:rsidRPr="004F222C">
              <w:t>ngx-alert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65645" w14:textId="6D526E44" w:rsidR="004F222C" w:rsidRPr="00513B68" w:rsidRDefault="00513B68" w:rsidP="00513B68">
            <w:pPr>
              <w:pStyle w:val="VRAINORMAL"/>
              <w:ind w:firstLine="0"/>
            </w:pPr>
            <w:r w:rsidRPr="00513B68">
              <w:t xml:space="preserve">Gestionnaire d’alertes </w:t>
            </w:r>
            <w:proofErr w:type="spellStart"/>
            <w:r w:rsidRPr="00513B68">
              <w:t>side</w:t>
            </w:r>
            <w:proofErr w:type="spellEnd"/>
            <w:r w:rsidRPr="00513B68">
              <w:t>-pop-u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C85D72" w14:textId="77777777" w:rsidR="004F222C" w:rsidRPr="004F222C" w:rsidRDefault="004F222C" w:rsidP="00513B68">
            <w:pPr>
              <w:pStyle w:val="VRAINORMAL"/>
              <w:ind w:firstLine="0"/>
            </w:pPr>
            <w:r w:rsidRPr="004F222C">
              <w:t>MIT</w:t>
            </w:r>
          </w:p>
        </w:tc>
      </w:tr>
      <w:tr w:rsidR="00513B68" w:rsidRPr="004F222C" w14:paraId="24FCFC88"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168881" w14:textId="77777777" w:rsidR="00513B68" w:rsidRPr="004F222C" w:rsidRDefault="00513B68" w:rsidP="00513B68">
            <w:pPr>
              <w:pStyle w:val="VRAINORMAL"/>
              <w:ind w:firstLine="0"/>
            </w:pPr>
            <w:proofErr w:type="spellStart"/>
            <w:r w:rsidRPr="004F222C">
              <w:t>ngx-bootstra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7FA6E2" w14:textId="45A667D6" w:rsidR="00513B68" w:rsidRPr="004F222C" w:rsidRDefault="00513B68" w:rsidP="00513B68">
            <w:pPr>
              <w:pStyle w:val="VRAINORMAL"/>
              <w:ind w:firstLine="0"/>
            </w:pPr>
            <w:r>
              <w:t>Librairie d’interface utilisateur pour 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322D34" w14:textId="77777777" w:rsidR="00513B68" w:rsidRPr="004F222C" w:rsidRDefault="00513B68" w:rsidP="00513B68">
            <w:pPr>
              <w:pStyle w:val="VRAINORMAL"/>
              <w:ind w:firstLine="0"/>
            </w:pPr>
            <w:r w:rsidRPr="004F222C">
              <w:t>MIT</w:t>
            </w:r>
          </w:p>
        </w:tc>
      </w:tr>
      <w:tr w:rsidR="00513B68" w:rsidRPr="004F222C" w14:paraId="4FC83B76"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70C2AD" w14:textId="2CF2CA4A" w:rsidR="00513B68" w:rsidRPr="004F222C" w:rsidRDefault="00513B68" w:rsidP="00513B68">
            <w:pPr>
              <w:pStyle w:val="VRAINORMAL"/>
              <w:ind w:firstLine="0"/>
            </w:pPr>
            <w:proofErr w:type="spellStart"/>
            <w:r w:rsidRPr="004F222C">
              <w:t>ngxmarkdown</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E93573" w14:textId="531EBB86" w:rsidR="00513B68" w:rsidRPr="004F222C" w:rsidRDefault="00513B68" w:rsidP="00513B68">
            <w:pPr>
              <w:pStyle w:val="VRAINORMAL"/>
              <w:ind w:firstLine="0"/>
            </w:pPr>
            <w:r>
              <w:t xml:space="preserve">Librairie permettant le support de </w:t>
            </w:r>
            <w:proofErr w:type="spellStart"/>
            <w:r>
              <w:t>markdown</w:t>
            </w:r>
            <w:proofErr w:type="spellEnd"/>
            <w:r>
              <w:t xml:space="preserve"> pour les kat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B44502" w14:textId="77777777" w:rsidR="00513B68" w:rsidRPr="004F222C" w:rsidRDefault="00513B68" w:rsidP="00513B68">
            <w:pPr>
              <w:pStyle w:val="VRAINORMAL"/>
              <w:ind w:firstLine="0"/>
            </w:pPr>
            <w:r w:rsidRPr="004F222C">
              <w:t>MIT</w:t>
            </w:r>
          </w:p>
        </w:tc>
      </w:tr>
      <w:tr w:rsidR="00513B68" w:rsidRPr="004F222C" w14:paraId="7C70C24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9E009F" w14:textId="77777777" w:rsidR="00513B68" w:rsidRPr="004F222C" w:rsidRDefault="00513B68" w:rsidP="00513B68">
            <w:pPr>
              <w:pStyle w:val="VRAINORMAL"/>
              <w:ind w:firstLine="0"/>
            </w:pPr>
            <w:r w:rsidRPr="004F222C">
              <w:t>Ubunt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8ABD08" w14:textId="77777777" w:rsidR="00513B68" w:rsidRPr="004F222C" w:rsidRDefault="00513B68"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82E3FB" w14:textId="77777777" w:rsidR="00513B68" w:rsidRPr="004F222C" w:rsidRDefault="00513B68" w:rsidP="00513B68">
            <w:pPr>
              <w:pStyle w:val="VRAINORMAL"/>
              <w:ind w:firstLine="0"/>
            </w:pPr>
          </w:p>
        </w:tc>
      </w:tr>
      <w:tr w:rsidR="00513B68" w:rsidRPr="004F222C" w14:paraId="39AC8FE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D97962" w14:textId="77777777" w:rsidR="00513B68" w:rsidRPr="004F222C" w:rsidRDefault="00513B68" w:rsidP="00513B68">
            <w:pPr>
              <w:pStyle w:val="VRAINORMAL"/>
              <w:ind w:firstLine="0"/>
            </w:pPr>
            <w:proofErr w:type="spellStart"/>
            <w:r w:rsidRPr="004F222C">
              <w:t>uu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124D97" w14:textId="16643574" w:rsidR="00513B68" w:rsidRPr="004F222C" w:rsidRDefault="00513B68" w:rsidP="00513B68">
            <w:pPr>
              <w:pStyle w:val="VRAINORMAL"/>
              <w:ind w:firstLine="0"/>
            </w:pPr>
            <w:r>
              <w:t>Librairie générant des ID uniqu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375B0A" w14:textId="77777777" w:rsidR="00513B68" w:rsidRPr="004F222C" w:rsidRDefault="00513B68" w:rsidP="00513B68">
            <w:pPr>
              <w:pStyle w:val="VRAINORMAL"/>
              <w:ind w:firstLine="0"/>
            </w:pPr>
            <w:r w:rsidRPr="004F222C">
              <w:t>MIT</w:t>
            </w:r>
          </w:p>
        </w:tc>
      </w:tr>
    </w:tbl>
    <w:p w14:paraId="2C18B7AE" w14:textId="77777777" w:rsidR="004F222C" w:rsidRPr="004F222C" w:rsidRDefault="004F222C" w:rsidP="004F222C">
      <w:pPr>
        <w:spacing w:after="240"/>
      </w:pPr>
      <w:r w:rsidRPr="004F222C">
        <w:br/>
      </w:r>
      <w:r w:rsidRPr="004F222C">
        <w:br/>
      </w:r>
    </w:p>
    <w:p w14:paraId="67F1F237" w14:textId="77777777" w:rsidR="00513B68" w:rsidRDefault="00513B68" w:rsidP="00513B68">
      <w:pPr>
        <w:pStyle w:val="Titre"/>
        <w:jc w:val="left"/>
      </w:pPr>
    </w:p>
    <w:p w14:paraId="453A6517" w14:textId="3342F05D" w:rsidR="00031491" w:rsidRDefault="00031491" w:rsidP="00513B68">
      <w:pPr>
        <w:pStyle w:val="Titre"/>
      </w:pPr>
      <w:bookmarkStart w:id="88" w:name="_Toc11680329"/>
      <w:r>
        <w:lastRenderedPageBreak/>
        <w:t>Conclusion</w:t>
      </w:r>
      <w:bookmarkEnd w:id="88"/>
    </w:p>
    <w:p w14:paraId="7F3EEC5C" w14:textId="2385D72B" w:rsidR="004F222C" w:rsidRPr="004F222C" w:rsidRDefault="004F222C" w:rsidP="004F222C">
      <w:pPr>
        <w:jc w:val="both"/>
      </w:pPr>
      <w:r w:rsidRPr="004F222C">
        <w:rPr>
          <w:rFonts w:ascii="Arial" w:hAnsi="Arial" w:cs="Arial"/>
          <w:color w:val="9900FF"/>
          <w:sz w:val="22"/>
          <w:szCs w:val="22"/>
        </w:rPr>
        <w:t>Améliorations</w:t>
      </w:r>
      <w:r w:rsidR="00946ED3">
        <w:rPr>
          <w:rFonts w:ascii="Arial" w:hAnsi="Arial" w:cs="Arial"/>
          <w:color w:val="9900FF"/>
          <w:sz w:val="22"/>
          <w:szCs w:val="22"/>
        </w:rPr>
        <w:t> </w:t>
      </w:r>
      <w:r w:rsidRPr="004F222C">
        <w:rPr>
          <w:rFonts w:ascii="Arial" w:hAnsi="Arial" w:cs="Arial"/>
          <w:color w:val="9900FF"/>
          <w:sz w:val="22"/>
          <w:szCs w:val="22"/>
        </w:rPr>
        <w:t xml:space="preserve">? </w:t>
      </w:r>
    </w:p>
    <w:p w14:paraId="2BFE79F0" w14:textId="77777777" w:rsidR="004F222C" w:rsidRPr="004F222C" w:rsidRDefault="004F222C" w:rsidP="004F222C">
      <w:pPr>
        <w:jc w:val="both"/>
      </w:pPr>
      <w:r w:rsidRPr="004F222C">
        <w:rPr>
          <w:rFonts w:ascii="Arial" w:hAnsi="Arial" w:cs="Arial"/>
          <w:color w:val="9900FF"/>
          <w:sz w:val="22"/>
          <w:szCs w:val="22"/>
        </w:rPr>
        <w:t>Extensible</w:t>
      </w:r>
    </w:p>
    <w:p w14:paraId="5C98B10C" w14:textId="77777777" w:rsidR="004F222C" w:rsidRPr="004F222C" w:rsidRDefault="004F222C" w:rsidP="004B4747">
      <w:pPr>
        <w:numPr>
          <w:ilvl w:val="0"/>
          <w:numId w:val="10"/>
        </w:numPr>
        <w:spacing w:before="100" w:beforeAutospacing="1" w:after="100" w:afterAutospacing="1"/>
        <w:textAlignment w:val="baseline"/>
        <w:rPr>
          <w:rFonts w:ascii="Arial" w:hAnsi="Arial" w:cs="Arial"/>
          <w:color w:val="9900FF"/>
          <w:sz w:val="22"/>
          <w:szCs w:val="22"/>
        </w:rPr>
      </w:pPr>
    </w:p>
    <w:p w14:paraId="68CCF06D" w14:textId="67E8F302"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 xml:space="preserve">Système de </w:t>
      </w:r>
      <w:proofErr w:type="spellStart"/>
      <w:r w:rsidRPr="004F222C">
        <w:rPr>
          <w:rFonts w:ascii="Arial" w:hAnsi="Arial" w:cs="Arial"/>
          <w:color w:val="9900FF"/>
          <w:sz w:val="22"/>
          <w:szCs w:val="22"/>
        </w:rPr>
        <w:t>game-ification</w:t>
      </w:r>
      <w:proofErr w:type="spellEnd"/>
      <w:r w:rsidRPr="004F222C">
        <w:rPr>
          <w:rFonts w:ascii="Arial" w:hAnsi="Arial" w:cs="Arial"/>
          <w:color w:val="9900FF"/>
          <w:sz w:val="22"/>
          <w:szCs w:val="22"/>
        </w:rPr>
        <w:t xml:space="preserve"> (</w:t>
      </w:r>
      <w:proofErr w:type="spellStart"/>
      <w:r w:rsidRPr="004F222C">
        <w:rPr>
          <w:rFonts w:ascii="Arial" w:hAnsi="Arial" w:cs="Arial"/>
          <w:color w:val="9900FF"/>
          <w:sz w:val="22"/>
          <w:szCs w:val="22"/>
        </w:rPr>
        <w:t>ranking</w:t>
      </w:r>
      <w:proofErr w:type="spellEnd"/>
      <w:r w:rsidRPr="004F222C">
        <w:rPr>
          <w:rFonts w:ascii="Arial" w:hAnsi="Arial" w:cs="Arial"/>
          <w:color w:val="9900FF"/>
          <w:sz w:val="22"/>
          <w:szCs w:val="22"/>
        </w:rPr>
        <w:t>, team-up, accès à de nouvelle fonctionnalités, par ex</w:t>
      </w:r>
      <w:r w:rsidR="00946ED3">
        <w:rPr>
          <w:rFonts w:ascii="Arial" w:hAnsi="Arial" w:cs="Arial"/>
          <w:color w:val="9900FF"/>
          <w:sz w:val="22"/>
          <w:szCs w:val="22"/>
        </w:rPr>
        <w:t> </w:t>
      </w:r>
      <w:r w:rsidRPr="004F222C">
        <w:rPr>
          <w:rFonts w:ascii="Arial" w:hAnsi="Arial" w:cs="Arial"/>
          <w:color w:val="9900FF"/>
          <w:sz w:val="22"/>
          <w:szCs w:val="22"/>
        </w:rPr>
        <w:t>: proposer un exos)</w:t>
      </w:r>
    </w:p>
    <w:p w14:paraId="193061FD"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Un système de commentaires sous un exercices</w:t>
      </w:r>
    </w:p>
    <w:p w14:paraId="702BD8F6" w14:textId="427912BA"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 xml:space="preserve">L’utilisateur ne pourra visualiser le résultats de l’exercices qu’après multiples essais (n) (peut-être en échange de points de </w:t>
      </w:r>
      <w:proofErr w:type="spellStart"/>
      <w:r w:rsidRPr="004F222C">
        <w:rPr>
          <w:rFonts w:ascii="Arial" w:hAnsi="Arial" w:cs="Arial"/>
          <w:color w:val="9900FF"/>
          <w:sz w:val="22"/>
          <w:szCs w:val="22"/>
        </w:rPr>
        <w:t>ranking</w:t>
      </w:r>
      <w:proofErr w:type="spellEnd"/>
      <w:r w:rsidR="00946ED3">
        <w:rPr>
          <w:rFonts w:ascii="Arial" w:hAnsi="Arial" w:cs="Arial"/>
          <w:color w:val="9900FF"/>
          <w:sz w:val="22"/>
          <w:szCs w:val="22"/>
        </w:rPr>
        <w:t> </w:t>
      </w:r>
      <w:r w:rsidRPr="004F222C">
        <w:rPr>
          <w:rFonts w:ascii="Arial" w:hAnsi="Arial" w:cs="Arial"/>
          <w:color w:val="9900FF"/>
          <w:sz w:val="22"/>
          <w:szCs w:val="22"/>
        </w:rPr>
        <w:t>?)</w:t>
      </w:r>
    </w:p>
    <w:p w14:paraId="5D2F3C18"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l’utilisateur peut visualiser l’historique de ses exercices</w:t>
      </w:r>
    </w:p>
    <w:p w14:paraId="78213FC1"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Implémentation de nouveaux langages (compilation support)</w:t>
      </w:r>
    </w:p>
    <w:p w14:paraId="2E97C38E" w14:textId="77777777" w:rsidR="004F222C" w:rsidRPr="004F222C" w:rsidRDefault="004F222C" w:rsidP="004B4747">
      <w:pPr>
        <w:numPr>
          <w:ilvl w:val="0"/>
          <w:numId w:val="10"/>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Leaderboard</w:t>
      </w:r>
      <w:proofErr w:type="spellEnd"/>
    </w:p>
    <w:p w14:paraId="0F35DC8E" w14:textId="77777777" w:rsidR="004F222C" w:rsidRPr="004F222C" w:rsidRDefault="004F222C" w:rsidP="004F222C">
      <w:pPr>
        <w:jc w:val="both"/>
      </w:pPr>
      <w:r w:rsidRPr="004F222C">
        <w:rPr>
          <w:rFonts w:ascii="Arial" w:hAnsi="Arial" w:cs="Arial"/>
          <w:color w:val="9900FF"/>
          <w:sz w:val="22"/>
          <w:szCs w:val="22"/>
        </w:rPr>
        <w:t>Conclusion</w:t>
      </w:r>
    </w:p>
    <w:p w14:paraId="6C44EF8E" w14:textId="77777777" w:rsidR="004175DC" w:rsidRDefault="004175DC" w:rsidP="00B977EA">
      <w:pPr>
        <w:pStyle w:val="western"/>
        <w:spacing w:before="0" w:beforeAutospacing="0" w:after="0" w:line="240" w:lineRule="auto"/>
      </w:pPr>
    </w:p>
    <w:p w14:paraId="2BA71060" w14:textId="77777777" w:rsidR="00031491" w:rsidRDefault="00031491" w:rsidP="00B977EA">
      <w:pPr>
        <w:rPr>
          <w:lang w:eastAsia="fr-CH"/>
        </w:rPr>
      </w:pPr>
      <w:r>
        <w:br w:type="page"/>
      </w:r>
    </w:p>
    <w:p w14:paraId="345F6442" w14:textId="77777777" w:rsidR="00B20266" w:rsidRDefault="00B20266" w:rsidP="00B20266">
      <w:pPr>
        <w:pStyle w:val="Titre"/>
      </w:pPr>
    </w:p>
    <w:p w14:paraId="7A223180" w14:textId="77777777" w:rsidR="00B20266" w:rsidRDefault="00B20266" w:rsidP="00B20266">
      <w:pPr>
        <w:pStyle w:val="Titre"/>
      </w:pPr>
    </w:p>
    <w:p w14:paraId="6D33AB69" w14:textId="77777777" w:rsidR="00B20266" w:rsidRDefault="00B20266" w:rsidP="00B20266">
      <w:pPr>
        <w:pStyle w:val="Titre"/>
      </w:pPr>
    </w:p>
    <w:p w14:paraId="2E2EEF15" w14:textId="77777777" w:rsidR="00B20266" w:rsidRDefault="00B20266" w:rsidP="00B20266">
      <w:pPr>
        <w:pStyle w:val="Titre"/>
      </w:pPr>
    </w:p>
    <w:p w14:paraId="05A2CA7C" w14:textId="77777777" w:rsidR="00B20266" w:rsidRDefault="00B20266" w:rsidP="00B20266">
      <w:pPr>
        <w:pStyle w:val="Titre"/>
      </w:pPr>
    </w:p>
    <w:p w14:paraId="696907A5" w14:textId="77777777" w:rsidR="00B20266" w:rsidRDefault="00B20266" w:rsidP="00B20266">
      <w:pPr>
        <w:pStyle w:val="Titre"/>
      </w:pPr>
    </w:p>
    <w:p w14:paraId="17ED6F27" w14:textId="77777777" w:rsidR="00B20266" w:rsidRDefault="00B20266" w:rsidP="00B20266">
      <w:pPr>
        <w:pStyle w:val="Titre"/>
      </w:pPr>
    </w:p>
    <w:p w14:paraId="1608BB72" w14:textId="77777777" w:rsidR="00B20266" w:rsidRDefault="00B20266" w:rsidP="00B20266">
      <w:pPr>
        <w:pStyle w:val="Titre"/>
      </w:pPr>
    </w:p>
    <w:p w14:paraId="257AAD6A" w14:textId="77777777" w:rsidR="00B20266" w:rsidRDefault="00B20266" w:rsidP="00B20266">
      <w:pPr>
        <w:pStyle w:val="Titre"/>
      </w:pPr>
    </w:p>
    <w:p w14:paraId="444EEDAD" w14:textId="6E5B865C" w:rsidR="00B20266" w:rsidRDefault="00B20266" w:rsidP="00B20266">
      <w:pPr>
        <w:pStyle w:val="Titre"/>
      </w:pPr>
      <w:bookmarkStart w:id="89" w:name="_Toc11680330"/>
      <w:r>
        <w:t>ANNEXES</w:t>
      </w:r>
      <w:bookmarkEnd w:id="89"/>
      <w:r>
        <w:br w:type="page"/>
      </w:r>
    </w:p>
    <w:p w14:paraId="432BFB08" w14:textId="02F98460" w:rsidR="00031491" w:rsidRDefault="00031491" w:rsidP="001D6E74">
      <w:pPr>
        <w:pStyle w:val="Titre"/>
      </w:pPr>
      <w:bookmarkStart w:id="90" w:name="_Toc11680331"/>
      <w:r>
        <w:lastRenderedPageBreak/>
        <w:t xml:space="preserve">Annexes </w:t>
      </w:r>
      <w:r w:rsidR="004F222C">
        <w:t>1</w:t>
      </w:r>
      <w:r w:rsidR="00946ED3">
        <w:t> </w:t>
      </w:r>
      <w:r w:rsidR="004F222C">
        <w:t>: Tests et Résultats</w:t>
      </w:r>
      <w:bookmarkEnd w:id="90"/>
    </w:p>
    <w:p w14:paraId="3B158B7A" w14:textId="4494A608" w:rsidR="004F222C" w:rsidRDefault="004F222C" w:rsidP="00D169B6">
      <w:pPr>
        <w:pStyle w:val="western"/>
        <w:spacing w:before="0" w:beforeAutospacing="0" w:after="0"/>
        <w:ind w:firstLine="709"/>
        <w:rPr>
          <w:i/>
          <w:iCs/>
        </w:rPr>
      </w:pPr>
    </w:p>
    <w:p w14:paraId="73FA3DF5" w14:textId="51042C57" w:rsidR="004F222C" w:rsidRPr="004F222C" w:rsidRDefault="004F222C" w:rsidP="004F222C">
      <w:pPr>
        <w:jc w:val="both"/>
      </w:pPr>
      <w:r w:rsidRPr="004F222C">
        <w:rPr>
          <w:rFonts w:ascii="Arial" w:hAnsi="Arial" w:cs="Arial"/>
          <w:color w:val="9900FF"/>
          <w:sz w:val="22"/>
          <w:szCs w:val="22"/>
        </w:rPr>
        <w:t>annexe</w:t>
      </w:r>
      <w:r w:rsidR="00946ED3">
        <w:rPr>
          <w:rFonts w:ascii="Arial" w:hAnsi="Arial" w:cs="Arial"/>
          <w:color w:val="9900FF"/>
          <w:sz w:val="22"/>
          <w:szCs w:val="22"/>
        </w:rPr>
        <w:t> </w:t>
      </w:r>
      <w:r w:rsidRPr="004F222C">
        <w:rPr>
          <w:rFonts w:ascii="Arial" w:hAnsi="Arial" w:cs="Arial"/>
          <w:color w:val="9900FF"/>
          <w:sz w:val="22"/>
          <w:szCs w:val="22"/>
        </w:rPr>
        <w:t>: test effectués</w:t>
      </w:r>
    </w:p>
    <w:p w14:paraId="6227C694"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au site sans un token valide</w:t>
      </w:r>
    </w:p>
    <w:p w14:paraId="2AFA0F3B"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à des ressources sans un token valide</w:t>
      </w:r>
    </w:p>
    <w:p w14:paraId="562720C0"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a des routes sans les privilège </w:t>
      </w:r>
      <w:proofErr w:type="spellStart"/>
      <w:r w:rsidRPr="004F222C">
        <w:rPr>
          <w:rFonts w:ascii="Arial" w:hAnsi="Arial" w:cs="Arial"/>
          <w:color w:val="9900FF"/>
          <w:sz w:val="22"/>
          <w:szCs w:val="22"/>
        </w:rPr>
        <w:t>reqcuis</w:t>
      </w:r>
      <w:proofErr w:type="spellEnd"/>
    </w:p>
    <w:p w14:paraId="3620492E" w14:textId="77777777" w:rsidR="004F222C" w:rsidRPr="004F222C" w:rsidRDefault="004F222C" w:rsidP="004B4747">
      <w:pPr>
        <w:numPr>
          <w:ilvl w:val="0"/>
          <w:numId w:val="13"/>
        </w:numPr>
        <w:jc w:val="both"/>
        <w:textAlignment w:val="baseline"/>
        <w:rPr>
          <w:rFonts w:ascii="Arial" w:hAnsi="Arial" w:cs="Arial"/>
          <w:color w:val="9900FF"/>
          <w:sz w:val="22"/>
          <w:szCs w:val="22"/>
        </w:rPr>
      </w:pPr>
      <w:r w:rsidRPr="004F222C">
        <w:rPr>
          <w:rFonts w:ascii="Arial" w:hAnsi="Arial" w:cs="Arial"/>
          <w:color w:val="9900FF"/>
          <w:sz w:val="22"/>
          <w:szCs w:val="22"/>
        </w:rPr>
        <w:t>Créer un kata avec un contenu conséquent (&gt; 8096 Byte)</w:t>
      </w:r>
    </w:p>
    <w:p w14:paraId="0FA444FA" w14:textId="77777777" w:rsidR="004F222C" w:rsidRPr="004F222C" w:rsidRDefault="004F222C" w:rsidP="004B4747">
      <w:pPr>
        <w:numPr>
          <w:ilvl w:val="0"/>
          <w:numId w:val="13"/>
        </w:numPr>
        <w:jc w:val="both"/>
        <w:textAlignment w:val="baseline"/>
        <w:rPr>
          <w:rFonts w:ascii="Arial" w:hAnsi="Arial" w:cs="Arial"/>
          <w:color w:val="000000"/>
          <w:sz w:val="22"/>
          <w:szCs w:val="22"/>
        </w:rPr>
      </w:pPr>
      <w:proofErr w:type="spellStart"/>
      <w:r w:rsidRPr="004F222C">
        <w:rPr>
          <w:rFonts w:ascii="Arial" w:hAnsi="Arial" w:cs="Arial"/>
          <w:color w:val="000000"/>
          <w:sz w:val="22"/>
          <w:szCs w:val="22"/>
        </w:rPr>
        <w:t>Acceder</w:t>
      </w:r>
      <w:proofErr w:type="spellEnd"/>
      <w:r w:rsidRPr="004F222C">
        <w:rPr>
          <w:rFonts w:ascii="Arial" w:hAnsi="Arial" w:cs="Arial"/>
          <w:color w:val="000000"/>
          <w:sz w:val="22"/>
          <w:szCs w:val="22"/>
        </w:rPr>
        <w:t xml:space="preserve"> à la réalisation d’un kata sans être abonner </w:t>
      </w:r>
      <w:proofErr w:type="spellStart"/>
      <w:r w:rsidRPr="004F222C">
        <w:rPr>
          <w:rFonts w:ascii="Arial" w:hAnsi="Arial" w:cs="Arial"/>
          <w:color w:val="000000"/>
          <w:sz w:val="22"/>
          <w:szCs w:val="22"/>
        </w:rPr>
        <w:t>a</w:t>
      </w:r>
      <w:proofErr w:type="spellEnd"/>
      <w:r w:rsidRPr="004F222C">
        <w:rPr>
          <w:rFonts w:ascii="Arial" w:hAnsi="Arial" w:cs="Arial"/>
          <w:color w:val="000000"/>
          <w:sz w:val="22"/>
          <w:szCs w:val="22"/>
        </w:rPr>
        <w:t xml:space="preserve"> son programme</w:t>
      </w:r>
    </w:p>
    <w:p w14:paraId="2BF6E770" w14:textId="77777777" w:rsidR="004F222C" w:rsidRPr="004F222C" w:rsidRDefault="004F222C" w:rsidP="004B4747">
      <w:pPr>
        <w:numPr>
          <w:ilvl w:val="0"/>
          <w:numId w:val="13"/>
        </w:numPr>
        <w:jc w:val="both"/>
        <w:textAlignment w:val="baseline"/>
        <w:rPr>
          <w:rFonts w:ascii="Arial" w:hAnsi="Arial" w:cs="Arial"/>
          <w:color w:val="000000"/>
          <w:sz w:val="22"/>
          <w:szCs w:val="22"/>
        </w:rPr>
      </w:pPr>
      <w:proofErr w:type="spellStart"/>
      <w:r w:rsidRPr="004F222C">
        <w:rPr>
          <w:rFonts w:ascii="Arial" w:hAnsi="Arial" w:cs="Arial"/>
          <w:color w:val="000000"/>
          <w:sz w:val="22"/>
          <w:szCs w:val="22"/>
        </w:rPr>
        <w:t>Acceder</w:t>
      </w:r>
      <w:proofErr w:type="spellEnd"/>
      <w:r w:rsidRPr="004F222C">
        <w:rPr>
          <w:rFonts w:ascii="Arial" w:hAnsi="Arial" w:cs="Arial"/>
          <w:color w:val="000000"/>
          <w:sz w:val="22"/>
          <w:szCs w:val="22"/>
        </w:rPr>
        <w:t xml:space="preserve"> a un programme qui n’existe pas</w:t>
      </w:r>
    </w:p>
    <w:p w14:paraId="3A198B81" w14:textId="77777777" w:rsidR="004F222C" w:rsidRPr="004F222C" w:rsidRDefault="004F222C" w:rsidP="004B4747">
      <w:pPr>
        <w:numPr>
          <w:ilvl w:val="0"/>
          <w:numId w:val="13"/>
        </w:numPr>
        <w:jc w:val="both"/>
        <w:textAlignment w:val="baseline"/>
        <w:rPr>
          <w:rFonts w:ascii="Arial" w:hAnsi="Arial" w:cs="Arial"/>
          <w:color w:val="000000"/>
          <w:sz w:val="22"/>
          <w:szCs w:val="22"/>
        </w:rPr>
      </w:pPr>
      <w:r w:rsidRPr="004F222C">
        <w:rPr>
          <w:rFonts w:ascii="Arial" w:hAnsi="Arial" w:cs="Arial"/>
          <w:color w:val="000000"/>
          <w:sz w:val="22"/>
          <w:szCs w:val="22"/>
        </w:rPr>
        <w:t>Modifier un programme qui n’est pas le siens</w:t>
      </w:r>
    </w:p>
    <w:p w14:paraId="0109A936" w14:textId="77777777" w:rsidR="004F222C" w:rsidRPr="004F222C" w:rsidRDefault="004F222C" w:rsidP="004B4747">
      <w:pPr>
        <w:numPr>
          <w:ilvl w:val="0"/>
          <w:numId w:val="13"/>
        </w:numPr>
        <w:jc w:val="both"/>
        <w:textAlignment w:val="baseline"/>
        <w:rPr>
          <w:rFonts w:ascii="Arial" w:hAnsi="Arial" w:cs="Arial"/>
          <w:color w:val="000000"/>
          <w:sz w:val="22"/>
          <w:szCs w:val="22"/>
        </w:rPr>
      </w:pPr>
      <w:r w:rsidRPr="004F222C">
        <w:rPr>
          <w:rFonts w:ascii="Arial" w:hAnsi="Arial" w:cs="Arial"/>
          <w:color w:val="000000"/>
          <w:sz w:val="22"/>
          <w:szCs w:val="22"/>
        </w:rPr>
        <w:t>Modifier un kata qui n’est pas le siens</w:t>
      </w:r>
    </w:p>
    <w:p w14:paraId="15B24B2A" w14:textId="77777777" w:rsidR="004F222C" w:rsidRDefault="004F222C" w:rsidP="00D169B6">
      <w:pPr>
        <w:pStyle w:val="western"/>
        <w:spacing w:before="0" w:beforeAutospacing="0" w:after="0"/>
        <w:ind w:firstLine="709"/>
        <w:rPr>
          <w:i/>
          <w:iCs/>
        </w:rPr>
      </w:pPr>
    </w:p>
    <w:p w14:paraId="32C9E431" w14:textId="77777777" w:rsidR="004F222C" w:rsidRDefault="004F222C">
      <w:pPr>
        <w:spacing w:after="160" w:line="259" w:lineRule="auto"/>
        <w:rPr>
          <w:i/>
          <w:iCs/>
          <w:lang w:eastAsia="fr-CH"/>
        </w:rPr>
      </w:pPr>
      <w:r>
        <w:rPr>
          <w:i/>
          <w:iCs/>
        </w:rPr>
        <w:br w:type="page"/>
      </w:r>
    </w:p>
    <w:p w14:paraId="0643F250" w14:textId="01AB2F09" w:rsidR="004F222C" w:rsidRDefault="00ED615D" w:rsidP="004F222C">
      <w:pPr>
        <w:pStyle w:val="Titre"/>
      </w:pPr>
      <w:bookmarkStart w:id="91" w:name="_Toc11680332"/>
      <w:r>
        <w:lastRenderedPageBreak/>
        <w:t>A</w:t>
      </w:r>
      <w:r w:rsidR="004F222C" w:rsidRPr="004F222C">
        <w:t xml:space="preserve">nnexe </w:t>
      </w:r>
      <w:r w:rsidR="004F222C">
        <w:t>2</w:t>
      </w:r>
      <w:r w:rsidR="00946ED3">
        <w:t> </w:t>
      </w:r>
      <w:r w:rsidR="004F222C" w:rsidRPr="004F222C">
        <w:t>: manuel d</w:t>
      </w:r>
      <w:r w:rsidR="004F222C">
        <w:t>e l’</w:t>
      </w:r>
      <w:r w:rsidR="004F222C" w:rsidRPr="004F222C">
        <w:t>utilisateur</w:t>
      </w:r>
      <w:bookmarkEnd w:id="91"/>
    </w:p>
    <w:p w14:paraId="29A6E946" w14:textId="23709045" w:rsidR="000347B7" w:rsidRPr="000347B7" w:rsidRDefault="000347B7" w:rsidP="000347B7">
      <w:pPr>
        <w:jc w:val="center"/>
      </w:pPr>
      <w:r>
        <w:t>Ce manuel a pour but de vous aider à trouver vos marques sur DojoHepia.</w:t>
      </w:r>
    </w:p>
    <w:p w14:paraId="77B3979D" w14:textId="6E4D83D4" w:rsidR="004F222C" w:rsidRDefault="004F222C" w:rsidP="00946ED3">
      <w:pPr>
        <w:pStyle w:val="Titre1"/>
      </w:pPr>
      <w:bookmarkStart w:id="92" w:name="_Toc11680333"/>
      <w:r w:rsidRPr="00946ED3">
        <w:t>Sensei</w:t>
      </w:r>
      <w:bookmarkEnd w:id="92"/>
    </w:p>
    <w:p w14:paraId="2EC74CA2" w14:textId="77777777" w:rsidR="00946ED3" w:rsidRPr="00946ED3" w:rsidRDefault="00946ED3" w:rsidP="004F222C">
      <w:pPr>
        <w:jc w:val="both"/>
        <w:rPr>
          <w:u w:val="single"/>
        </w:rPr>
      </w:pPr>
    </w:p>
    <w:p w14:paraId="3FCC56D9" w14:textId="51DFE58B" w:rsidR="004F222C" w:rsidRPr="00946ED3" w:rsidRDefault="00946ED3" w:rsidP="00946ED3">
      <w:pPr>
        <w:pStyle w:val="WARNING"/>
      </w:pPr>
      <w:r w:rsidRPr="00946ED3">
        <w:t xml:space="preserve">Attention : </w:t>
      </w:r>
      <w:r w:rsidRPr="00946ED3">
        <w:rPr>
          <w:b w:val="0"/>
          <w:bCs w:val="0"/>
        </w:rPr>
        <w:t xml:space="preserve">Dans cette partie, seule les fonctionnalité qui ne sont pas communes au </w:t>
      </w:r>
      <w:proofErr w:type="spellStart"/>
      <w:r w:rsidRPr="00946ED3">
        <w:rPr>
          <w:b w:val="0"/>
          <w:bCs w:val="0"/>
        </w:rPr>
        <w:t>Monji</w:t>
      </w:r>
      <w:proofErr w:type="spellEnd"/>
      <w:r w:rsidRPr="00946ED3">
        <w:rPr>
          <w:b w:val="0"/>
          <w:bCs w:val="0"/>
        </w:rPr>
        <w:t xml:space="preserve"> seront détaillées, si vous souhaitez en apprendre plus sur </w:t>
      </w:r>
      <w:r>
        <w:rPr>
          <w:b w:val="0"/>
          <w:bCs w:val="0"/>
        </w:rPr>
        <w:t>les</w:t>
      </w:r>
      <w:r w:rsidRPr="00946ED3">
        <w:rPr>
          <w:b w:val="0"/>
          <w:bCs w:val="0"/>
        </w:rPr>
        <w:t xml:space="preserve"> fonctionnalités</w:t>
      </w:r>
      <w:r>
        <w:rPr>
          <w:b w:val="0"/>
          <w:bCs w:val="0"/>
        </w:rPr>
        <w:t xml:space="preserve"> communes</w:t>
      </w:r>
      <w:r w:rsidRPr="00946ED3">
        <w:rPr>
          <w:b w:val="0"/>
          <w:bCs w:val="0"/>
        </w:rPr>
        <w:t xml:space="preserve">, </w:t>
      </w:r>
      <w:r w:rsidR="001263D5">
        <w:rPr>
          <w:b w:val="0"/>
          <w:bCs w:val="0"/>
        </w:rPr>
        <w:t>rendez</w:t>
      </w:r>
      <w:r w:rsidRPr="00946ED3">
        <w:rPr>
          <w:b w:val="0"/>
          <w:bCs w:val="0"/>
        </w:rPr>
        <w:t>-vous dans la section « </w:t>
      </w:r>
      <w:proofErr w:type="spellStart"/>
      <w:r w:rsidRPr="00946ED3">
        <w:rPr>
          <w:b w:val="0"/>
          <w:bCs w:val="0"/>
        </w:rPr>
        <w:t>Monji</w:t>
      </w:r>
      <w:proofErr w:type="spellEnd"/>
      <w:r w:rsidRPr="00946ED3">
        <w:rPr>
          <w:b w:val="0"/>
          <w:bCs w:val="0"/>
        </w:rPr>
        <w:t> »</w:t>
      </w:r>
    </w:p>
    <w:p w14:paraId="46DBC12A" w14:textId="4C617B3A" w:rsidR="00946ED3" w:rsidRDefault="00946ED3" w:rsidP="004F222C"/>
    <w:p w14:paraId="52C14DEA" w14:textId="5FB6808A" w:rsidR="00946ED3" w:rsidRDefault="00946ED3" w:rsidP="000347B7">
      <w:pPr>
        <w:pStyle w:val="VRAINORMAL"/>
        <w:ind w:firstLine="0"/>
      </w:pPr>
      <w:r>
        <w:t xml:space="preserve">En </w:t>
      </w:r>
      <w:r w:rsidR="000D6541">
        <w:t>tant que Sensei, vous avez la possibilité de :</w:t>
      </w:r>
    </w:p>
    <w:p w14:paraId="776E09B1" w14:textId="6E8DFA52" w:rsidR="000D6541" w:rsidRDefault="000D6541" w:rsidP="004B4747">
      <w:pPr>
        <w:pStyle w:val="VRAINORMAL"/>
        <w:numPr>
          <w:ilvl w:val="0"/>
          <w:numId w:val="31"/>
        </w:numPr>
      </w:pPr>
      <w:r>
        <w:t>Créer un programme</w:t>
      </w:r>
    </w:p>
    <w:p w14:paraId="57C91AB7" w14:textId="72FC63B6" w:rsidR="000D6541" w:rsidRDefault="000D6541" w:rsidP="004B4747">
      <w:pPr>
        <w:pStyle w:val="VRAINORMAL"/>
        <w:numPr>
          <w:ilvl w:val="0"/>
          <w:numId w:val="31"/>
        </w:numPr>
      </w:pPr>
      <w:r>
        <w:t>Gérer votre programme</w:t>
      </w:r>
    </w:p>
    <w:p w14:paraId="5B0858CD" w14:textId="578A366D" w:rsidR="000D6541" w:rsidRDefault="000D6541" w:rsidP="004B4747">
      <w:pPr>
        <w:pStyle w:val="VRAINORMAL"/>
        <w:numPr>
          <w:ilvl w:val="0"/>
          <w:numId w:val="31"/>
        </w:numPr>
      </w:pPr>
      <w:r>
        <w:t>Créer un kata</w:t>
      </w:r>
    </w:p>
    <w:p w14:paraId="6C56D06E" w14:textId="2DEBB2C7" w:rsidR="000D6541" w:rsidRDefault="000D6541" w:rsidP="004B4747">
      <w:pPr>
        <w:pStyle w:val="VRAINORMAL"/>
        <w:numPr>
          <w:ilvl w:val="0"/>
          <w:numId w:val="31"/>
        </w:numPr>
      </w:pPr>
      <w:r>
        <w:t>Gérer votre kata</w:t>
      </w:r>
    </w:p>
    <w:p w14:paraId="46364B6B" w14:textId="51A1D679" w:rsidR="000D6541" w:rsidRDefault="000D6541" w:rsidP="004B4747">
      <w:pPr>
        <w:pStyle w:val="VRAINORMAL"/>
        <w:numPr>
          <w:ilvl w:val="0"/>
          <w:numId w:val="31"/>
        </w:numPr>
      </w:pPr>
      <w:r>
        <w:t>Visualiser vos programmes</w:t>
      </w:r>
    </w:p>
    <w:p w14:paraId="059EC783" w14:textId="4D74E8F8" w:rsidR="000D6541" w:rsidRDefault="000D6541" w:rsidP="004B4747">
      <w:pPr>
        <w:pStyle w:val="VRAINORMAL"/>
        <w:numPr>
          <w:ilvl w:val="0"/>
          <w:numId w:val="31"/>
        </w:numPr>
      </w:pPr>
      <w:r>
        <w:t>Sponsoriser un nouvel utilisateur</w:t>
      </w:r>
    </w:p>
    <w:p w14:paraId="651442C7" w14:textId="77777777" w:rsidR="001263D5" w:rsidRDefault="001263D5" w:rsidP="000347B7">
      <w:pPr>
        <w:pStyle w:val="VRAINORMAL"/>
      </w:pPr>
    </w:p>
    <w:p w14:paraId="2B066170" w14:textId="3ECC1E57" w:rsidR="00260886" w:rsidRPr="00260886" w:rsidRDefault="000D6541" w:rsidP="006F1460">
      <w:pPr>
        <w:pStyle w:val="Titre2"/>
      </w:pPr>
      <w:bookmarkStart w:id="93" w:name="_Toc11680334"/>
      <w:r>
        <w:t>Créer un programme</w:t>
      </w:r>
      <w:bookmarkEnd w:id="93"/>
    </w:p>
    <w:p w14:paraId="2502DCB7" w14:textId="1B6F2FD9" w:rsidR="000D6541" w:rsidRDefault="000D6541" w:rsidP="000D6541">
      <w:pPr>
        <w:pStyle w:val="Titre2"/>
      </w:pPr>
      <w:bookmarkStart w:id="94" w:name="_Toc11680335"/>
      <w:r>
        <w:t>Gérer votre programme</w:t>
      </w:r>
      <w:bookmarkEnd w:id="94"/>
    </w:p>
    <w:p w14:paraId="138B5FD7" w14:textId="416192B5" w:rsidR="000D6541" w:rsidRDefault="000D6541" w:rsidP="000D6541">
      <w:pPr>
        <w:pStyle w:val="Titre2"/>
      </w:pPr>
      <w:bookmarkStart w:id="95" w:name="_Toc11680336"/>
      <w:r>
        <w:t>Créer un kata</w:t>
      </w:r>
      <w:bookmarkEnd w:id="95"/>
    </w:p>
    <w:p w14:paraId="5745FF19" w14:textId="0CD12B2F" w:rsidR="000D6541" w:rsidRDefault="000D6541" w:rsidP="000D6541">
      <w:pPr>
        <w:pStyle w:val="Titre2"/>
      </w:pPr>
      <w:bookmarkStart w:id="96" w:name="_Toc11680337"/>
      <w:r>
        <w:t>Gérer votre kata</w:t>
      </w:r>
      <w:bookmarkEnd w:id="96"/>
    </w:p>
    <w:p w14:paraId="4F7256CE" w14:textId="09507CFA" w:rsidR="000D6541" w:rsidRDefault="000D6541" w:rsidP="000D6541">
      <w:pPr>
        <w:pStyle w:val="Titre2"/>
      </w:pPr>
      <w:bookmarkStart w:id="97" w:name="_Toc11680338"/>
      <w:r>
        <w:t>Visualiser vos programmes</w:t>
      </w:r>
      <w:bookmarkEnd w:id="97"/>
    </w:p>
    <w:p w14:paraId="6FD72775" w14:textId="6BF603A6" w:rsidR="007A0F4C" w:rsidRPr="007A0F4C" w:rsidRDefault="007A0F4C" w:rsidP="00260886">
      <w:pPr>
        <w:jc w:val="both"/>
      </w:pPr>
      <w:r>
        <w:t>La page « </w:t>
      </w:r>
      <w:proofErr w:type="spellStart"/>
      <w:r>
        <w:t>My</w:t>
      </w:r>
      <w:proofErr w:type="spellEnd"/>
      <w:r>
        <w:t xml:space="preserve"> programs » (Mes programmes, en français), permet de visualiser les programmes que vous avez créé.</w:t>
      </w:r>
    </w:p>
    <w:p w14:paraId="59C19B6B" w14:textId="57F6DEA1" w:rsidR="000347B7" w:rsidRDefault="000347B7">
      <w:pPr>
        <w:spacing w:after="160" w:line="259" w:lineRule="auto"/>
        <w:rPr>
          <w:rFonts w:eastAsiaTheme="majorEastAsia" w:cs="Arial"/>
          <w:b/>
          <w:bCs/>
          <w:sz w:val="28"/>
          <w:szCs w:val="28"/>
        </w:rPr>
      </w:pPr>
      <w:r>
        <w:br w:type="page"/>
      </w:r>
    </w:p>
    <w:p w14:paraId="4AB244CF" w14:textId="36C25EF5" w:rsidR="000D6541" w:rsidRDefault="000D6541" w:rsidP="000D6541">
      <w:pPr>
        <w:pStyle w:val="Titre2"/>
      </w:pPr>
      <w:bookmarkStart w:id="98" w:name="_Toc11680339"/>
      <w:r>
        <w:lastRenderedPageBreak/>
        <w:t>Sponsoriser un nouvel utilisateur</w:t>
      </w:r>
      <w:bookmarkEnd w:id="98"/>
    </w:p>
    <w:p w14:paraId="5ECD773F" w14:textId="432289FE" w:rsidR="001263D5" w:rsidRDefault="001263D5" w:rsidP="001263D5">
      <w:pPr>
        <w:pStyle w:val="VRAINORMAL"/>
        <w:ind w:firstLine="0"/>
      </w:pPr>
      <w:r>
        <w:t xml:space="preserve">Pour que quelqu’un puisse rejoindre DojoHepia, il doit référencer un token lors de la création de son compte. C’est ce que DojoHepia appel « Le sponsoring ». Sur la page de sponsoring, vous avez le choix de générer un token pour un </w:t>
      </w:r>
      <w:proofErr w:type="spellStart"/>
      <w:r>
        <w:t>Monji</w:t>
      </w:r>
      <w:proofErr w:type="spellEnd"/>
      <w:r>
        <w:t xml:space="preserve"> ou un autre Sensei, et de choisir le </w:t>
      </w:r>
      <w:r w:rsidR="000347B7">
        <w:t>temps avant le token ne soit expiré.</w:t>
      </w:r>
    </w:p>
    <w:p w14:paraId="651A73DC" w14:textId="77777777" w:rsidR="000347B7" w:rsidRDefault="000347B7" w:rsidP="000347B7">
      <w:pPr>
        <w:pStyle w:val="VRAINORMAL"/>
        <w:keepNext/>
        <w:ind w:firstLine="0"/>
      </w:pPr>
      <w:r>
        <w:rPr>
          <w:noProof/>
        </w:rPr>
        <w:drawing>
          <wp:inline distT="0" distB="0" distL="0" distR="0" wp14:anchorId="5A20526E" wp14:editId="24E66BCD">
            <wp:extent cx="5760720" cy="3103245"/>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9-06-16 à 14.50.5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103245"/>
                    </a:xfrm>
                    <a:prstGeom prst="rect">
                      <a:avLst/>
                    </a:prstGeom>
                  </pic:spPr>
                </pic:pic>
              </a:graphicData>
            </a:graphic>
          </wp:inline>
        </w:drawing>
      </w:r>
    </w:p>
    <w:p w14:paraId="652B4D39" w14:textId="0F7EF36B" w:rsidR="000347B7" w:rsidRDefault="000347B7" w:rsidP="000347B7">
      <w:pPr>
        <w:pStyle w:val="Lgende"/>
        <w:jc w:val="center"/>
      </w:pPr>
      <w:bookmarkStart w:id="99" w:name="_Toc11679999"/>
      <w:r>
        <w:t xml:space="preserve">Figure </w:t>
      </w:r>
      <w:fldSimple w:instr=" SEQ Figure \* ARABIC ">
        <w:r w:rsidR="00833C8E">
          <w:rPr>
            <w:noProof/>
          </w:rPr>
          <w:t>15</w:t>
        </w:r>
      </w:fldSimple>
      <w:r>
        <w:t xml:space="preserve"> - Manuel utilisateur : Sensei - Page de Sponsoring (AV, 2019)</w:t>
      </w:r>
      <w:bookmarkEnd w:id="99"/>
    </w:p>
    <w:p w14:paraId="540D13DD" w14:textId="77777777" w:rsidR="007A0F4C" w:rsidRDefault="007A0F4C" w:rsidP="007A0F4C">
      <w:pPr>
        <w:pStyle w:val="VRAINORMAL"/>
        <w:ind w:firstLine="0"/>
      </w:pPr>
    </w:p>
    <w:p w14:paraId="21CF49DC" w14:textId="7539068C" w:rsidR="000347B7" w:rsidRDefault="000347B7" w:rsidP="007A0F4C">
      <w:pPr>
        <w:pStyle w:val="VRAINORMAL"/>
        <w:ind w:firstLine="0"/>
      </w:pPr>
      <w:r>
        <w:t>Une fois que vous aurez cliqué sur « </w:t>
      </w:r>
      <w:proofErr w:type="spellStart"/>
      <w:r>
        <w:t>Generate</w:t>
      </w:r>
      <w:proofErr w:type="spellEnd"/>
      <w:r>
        <w:t xml:space="preserve"> a </w:t>
      </w:r>
      <w:proofErr w:type="spellStart"/>
      <w:r>
        <w:t>Monji</w:t>
      </w:r>
      <w:proofErr w:type="spellEnd"/>
      <w:r>
        <w:t xml:space="preserve"> token » (Générer un token pour un </w:t>
      </w:r>
      <w:proofErr w:type="spellStart"/>
      <w:r>
        <w:t>Monji</w:t>
      </w:r>
      <w:proofErr w:type="spellEnd"/>
      <w:r>
        <w:t>, en français) ou « </w:t>
      </w:r>
      <w:proofErr w:type="spellStart"/>
      <w:r>
        <w:t>Generate</w:t>
      </w:r>
      <w:proofErr w:type="spellEnd"/>
      <w:r>
        <w:t xml:space="preserve"> a Sensei token » (Générer un token pour un Sensei, en français), le token </w:t>
      </w:r>
      <w:r w:rsidR="007A0F4C">
        <w:t>apparaitra</w:t>
      </w:r>
      <w:r>
        <w:t xml:space="preserve"> en rouge</w:t>
      </w:r>
      <w:r w:rsidR="007A0F4C">
        <w:t xml:space="preserve"> (voir figure </w:t>
      </w:r>
      <w:r w:rsidR="00122E78">
        <w:rPr>
          <w:color w:val="FF0000"/>
        </w:rPr>
        <w:fldChar w:fldCharType="begin"/>
      </w:r>
      <w:r w:rsidR="00122E78">
        <w:rPr>
          <w:color w:val="FF0000"/>
        </w:rPr>
        <w:instrText xml:space="preserve"> REF _Ref11680212 </w:instrText>
      </w:r>
      <w:r w:rsidR="00122E78">
        <w:rPr>
          <w:color w:val="FF0000"/>
        </w:rPr>
        <w:fldChar w:fldCharType="separate"/>
      </w:r>
      <w:proofErr w:type="spellStart"/>
      <w:r w:rsidR="00122E78">
        <w:t>Figure</w:t>
      </w:r>
      <w:proofErr w:type="spellEnd"/>
      <w:r w:rsidR="00122E78">
        <w:t xml:space="preserve"> </w:t>
      </w:r>
      <w:r w:rsidR="00122E78">
        <w:rPr>
          <w:noProof/>
        </w:rPr>
        <w:t>16</w:t>
      </w:r>
      <w:r w:rsidR="00122E78">
        <w:rPr>
          <w:color w:val="FF0000"/>
        </w:rPr>
        <w:fldChar w:fldCharType="end"/>
      </w:r>
      <w:r w:rsidR="007A0F4C">
        <w:t>)</w:t>
      </w:r>
      <w:r>
        <w:t>, et vous pourrez le copier pour le donner à un utilisateur qui voudrait rejoindre DojoHepia.</w:t>
      </w:r>
    </w:p>
    <w:p w14:paraId="25E6303E" w14:textId="77777777" w:rsidR="007A0F4C" w:rsidRDefault="007A0F4C" w:rsidP="007A0F4C">
      <w:pPr>
        <w:pStyle w:val="VRAINORMAL"/>
        <w:keepNext/>
        <w:ind w:firstLine="0"/>
        <w:jc w:val="center"/>
      </w:pPr>
      <w:r w:rsidRPr="007A0F4C">
        <w:rPr>
          <w:noProof/>
        </w:rPr>
        <w:drawing>
          <wp:inline distT="0" distB="0" distL="0" distR="0" wp14:anchorId="2D2779FE" wp14:editId="12D6C3F6">
            <wp:extent cx="5760720" cy="556260"/>
            <wp:effectExtent l="0" t="0" r="5080" b="254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0720" cy="556260"/>
                    </a:xfrm>
                    <a:prstGeom prst="rect">
                      <a:avLst/>
                    </a:prstGeom>
                  </pic:spPr>
                </pic:pic>
              </a:graphicData>
            </a:graphic>
          </wp:inline>
        </w:drawing>
      </w:r>
    </w:p>
    <w:p w14:paraId="49EC14F0" w14:textId="3E05A23D" w:rsidR="007A0F4C" w:rsidRPr="000347B7" w:rsidRDefault="007A0F4C" w:rsidP="007A0F4C">
      <w:pPr>
        <w:pStyle w:val="Lgende"/>
        <w:jc w:val="center"/>
      </w:pPr>
      <w:bookmarkStart w:id="100" w:name="_Ref11680212"/>
      <w:bookmarkStart w:id="101" w:name="_Toc11680000"/>
      <w:r>
        <w:t xml:space="preserve">Figure </w:t>
      </w:r>
      <w:fldSimple w:instr=" SEQ Figure \* ARABIC ">
        <w:r w:rsidR="00833C8E">
          <w:rPr>
            <w:noProof/>
          </w:rPr>
          <w:t>16</w:t>
        </w:r>
      </w:fldSimple>
      <w:bookmarkEnd w:id="100"/>
      <w:r>
        <w:t xml:space="preserve"> - Manuel utilisateur : Sensei - Token généré (AV, 2019)</w:t>
      </w:r>
      <w:bookmarkEnd w:id="101"/>
    </w:p>
    <w:p w14:paraId="0FECE95A" w14:textId="30B34FFC" w:rsidR="000D6541" w:rsidRDefault="000D6541" w:rsidP="000D6541">
      <w:pPr>
        <w:ind w:left="1080"/>
      </w:pPr>
    </w:p>
    <w:p w14:paraId="1D2CA391" w14:textId="77777777" w:rsidR="004F222C" w:rsidRPr="004F222C" w:rsidRDefault="004F222C" w:rsidP="00946ED3">
      <w:pPr>
        <w:pStyle w:val="Titre1"/>
      </w:pPr>
      <w:bookmarkStart w:id="102" w:name="_Toc11680340"/>
      <w:proofErr w:type="spellStart"/>
      <w:r w:rsidRPr="004F222C">
        <w:t>Monji</w:t>
      </w:r>
      <w:bookmarkEnd w:id="102"/>
      <w:proofErr w:type="spellEnd"/>
    </w:p>
    <w:p w14:paraId="0F2899DD" w14:textId="14A03FBC" w:rsidR="004F222C" w:rsidRPr="004F222C" w:rsidRDefault="004F222C" w:rsidP="00ED615D">
      <w:pPr>
        <w:pStyle w:val="VRAINORMAL"/>
        <w:ind w:firstLine="0"/>
      </w:pPr>
      <w:r w:rsidRPr="004F222C">
        <w:t xml:space="preserve">En tant que </w:t>
      </w:r>
      <w:proofErr w:type="spellStart"/>
      <w:r w:rsidRPr="004F222C">
        <w:t>Monji</w:t>
      </w:r>
      <w:proofErr w:type="spellEnd"/>
      <w:r w:rsidRPr="004F222C">
        <w:t>, vous avez la possibilité de :</w:t>
      </w:r>
    </w:p>
    <w:p w14:paraId="23A37D9E" w14:textId="77777777" w:rsidR="004F222C" w:rsidRPr="004F222C" w:rsidRDefault="004F222C" w:rsidP="004B4747">
      <w:pPr>
        <w:pStyle w:val="VRAINORMAL"/>
        <w:numPr>
          <w:ilvl w:val="0"/>
          <w:numId w:val="26"/>
        </w:numPr>
      </w:pPr>
      <w:r w:rsidRPr="004F222C">
        <w:t>Visualiser les programmes</w:t>
      </w:r>
    </w:p>
    <w:p w14:paraId="5216D111" w14:textId="77777777" w:rsidR="004F222C" w:rsidRPr="004F222C" w:rsidRDefault="004F222C" w:rsidP="004B4747">
      <w:pPr>
        <w:pStyle w:val="VRAINORMAL"/>
        <w:numPr>
          <w:ilvl w:val="0"/>
          <w:numId w:val="26"/>
        </w:numPr>
      </w:pPr>
      <w:r w:rsidRPr="004F222C">
        <w:lastRenderedPageBreak/>
        <w:t>Afficher un programme</w:t>
      </w:r>
    </w:p>
    <w:p w14:paraId="505F5BA2" w14:textId="77777777" w:rsidR="004F222C" w:rsidRPr="004F222C" w:rsidRDefault="004F222C" w:rsidP="004B4747">
      <w:pPr>
        <w:pStyle w:val="VRAINORMAL"/>
        <w:numPr>
          <w:ilvl w:val="0"/>
          <w:numId w:val="26"/>
        </w:numPr>
      </w:pPr>
      <w:r w:rsidRPr="004F222C">
        <w:t>Vous abonner à un programme</w:t>
      </w:r>
    </w:p>
    <w:p w14:paraId="754B2340" w14:textId="77777777" w:rsidR="004F222C" w:rsidRPr="004F222C" w:rsidRDefault="004F222C" w:rsidP="004B4747">
      <w:pPr>
        <w:pStyle w:val="VRAINORMAL"/>
        <w:numPr>
          <w:ilvl w:val="0"/>
          <w:numId w:val="26"/>
        </w:numPr>
      </w:pPr>
      <w:r w:rsidRPr="004F222C">
        <w:t>Accéder et gérer vos abonnements</w:t>
      </w:r>
    </w:p>
    <w:p w14:paraId="5E944070" w14:textId="77777777" w:rsidR="004F222C" w:rsidRPr="004F222C" w:rsidRDefault="004F222C" w:rsidP="004B4747">
      <w:pPr>
        <w:pStyle w:val="VRAINORMAL"/>
        <w:numPr>
          <w:ilvl w:val="0"/>
          <w:numId w:val="26"/>
        </w:numPr>
      </w:pPr>
      <w:r w:rsidRPr="004F222C">
        <w:t>Réaliser un kata</w:t>
      </w:r>
    </w:p>
    <w:p w14:paraId="787901FE" w14:textId="77777777" w:rsidR="004F222C" w:rsidRPr="004F222C" w:rsidRDefault="004F222C" w:rsidP="004B4747">
      <w:pPr>
        <w:pStyle w:val="VRAINORMAL"/>
        <w:numPr>
          <w:ilvl w:val="0"/>
          <w:numId w:val="26"/>
        </w:numPr>
      </w:pPr>
      <w:r w:rsidRPr="004F222C">
        <w:t>Rechercher des programmes</w:t>
      </w:r>
    </w:p>
    <w:p w14:paraId="554E7066" w14:textId="77777777" w:rsidR="004F222C" w:rsidRPr="004F222C" w:rsidRDefault="004F222C" w:rsidP="004F222C"/>
    <w:p w14:paraId="3D3ACE19" w14:textId="77777777" w:rsidR="004F222C" w:rsidRPr="004F222C" w:rsidRDefault="004F222C" w:rsidP="00ED615D">
      <w:pPr>
        <w:pStyle w:val="Titre2"/>
      </w:pPr>
      <w:bookmarkStart w:id="103" w:name="_Toc11680341"/>
      <w:r w:rsidRPr="004F222C">
        <w:t>Visualiser les programmes</w:t>
      </w:r>
      <w:bookmarkEnd w:id="103"/>
    </w:p>
    <w:p w14:paraId="14017525" w14:textId="70D708DA" w:rsidR="004F222C" w:rsidRPr="004F222C" w:rsidRDefault="004F222C" w:rsidP="00FA707F">
      <w:pPr>
        <w:pStyle w:val="VRAINORMAL"/>
        <w:ind w:firstLine="0"/>
      </w:pPr>
      <w:r w:rsidRPr="004F222C">
        <w:t xml:space="preserve">En vous </w:t>
      </w:r>
      <w:r w:rsidR="00341B45">
        <w:t>authentifiant</w:t>
      </w:r>
      <w:r w:rsidRPr="004F222C">
        <w:t xml:space="preserve"> au site (</w:t>
      </w:r>
      <w:r w:rsidRPr="004F222C">
        <w:rPr>
          <w:color w:val="FF0000"/>
        </w:rPr>
        <w:t xml:space="preserve">voir section : n'importe qui </w:t>
      </w:r>
      <w:r w:rsidR="00341B45">
        <w:rPr>
          <w:color w:val="FF0000"/>
        </w:rPr>
        <w:t>–</w:t>
      </w:r>
      <w:r w:rsidRPr="004F222C">
        <w:rPr>
          <w:color w:val="FF0000"/>
        </w:rPr>
        <w:t xml:space="preserve"> s</w:t>
      </w:r>
      <w:r w:rsidR="00341B45">
        <w:rPr>
          <w:color w:val="FF0000"/>
        </w:rPr>
        <w:t xml:space="preserve">’authentifier </w:t>
      </w:r>
      <w:r w:rsidRPr="004F222C">
        <w:rPr>
          <w:color w:val="FF0000"/>
        </w:rPr>
        <w:t>à DojoHepia</w:t>
      </w:r>
      <w:r w:rsidRPr="004F222C">
        <w:t xml:space="preserve">), vous arrivez sur la page principale de DojoHepia. Celle-ci affiche tous les programmes, le premier étant le plus récent </w:t>
      </w:r>
      <w:r w:rsidRPr="004F222C">
        <w:rPr>
          <w:color w:val="FF0000"/>
        </w:rPr>
        <w:t>(voir FIG N)</w:t>
      </w:r>
      <w:r w:rsidRPr="004F222C">
        <w:t>.</w:t>
      </w:r>
    </w:p>
    <w:p w14:paraId="3D1C613B" w14:textId="77777777" w:rsidR="00EC3B17" w:rsidRDefault="004F222C" w:rsidP="00EC3B17">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DCD0F5D" wp14:editId="2ED31DDE">
            <wp:extent cx="5760720" cy="2405380"/>
            <wp:effectExtent l="0" t="0" r="0" b="0"/>
            <wp:docPr id="21" name="Image 21" descr="https://lh5.googleusercontent.com/bJgW6crikMsJwGvqSqv49hHsd1Eoye5z_pO2Lk688FLtbqzIEfA9t_BB7K_GT89LoEQxTlmWhGTbsHAWOj_MVQ1uBvZptAT7cnVS522fVROu9V6fHD11yMHRe-QTEpA5606pO2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5.googleusercontent.com/bJgW6crikMsJwGvqSqv49hHsd1Eoye5z_pO2Lk688FLtbqzIEfA9t_BB7K_GT89LoEQxTlmWhGTbsHAWOj_MVQ1uBvZptAT7cnVS522fVROu9V6fHD11yMHRe-QTEpA5606pO2TH"/>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6F7BAAD" w14:textId="00444AA6" w:rsidR="004F222C" w:rsidRPr="004F222C" w:rsidRDefault="00EC3B17" w:rsidP="00EC3B17">
      <w:pPr>
        <w:pStyle w:val="Lgende"/>
        <w:jc w:val="center"/>
      </w:pPr>
      <w:bookmarkStart w:id="104" w:name="_Toc11680001"/>
      <w:r>
        <w:t xml:space="preserve">Figure </w:t>
      </w:r>
      <w:fldSimple w:instr=" SEQ Figure \* ARABIC ">
        <w:r w:rsidR="00833C8E">
          <w:rPr>
            <w:noProof/>
          </w:rPr>
          <w:t>17</w:t>
        </w:r>
      </w:fldSimple>
      <w:r>
        <w:t xml:space="preserve"> - </w:t>
      </w:r>
      <w:r w:rsidR="000347B7">
        <w:t xml:space="preserve">Manuel utilisateur : </w:t>
      </w:r>
      <w:proofErr w:type="spellStart"/>
      <w:r w:rsidR="000347B7">
        <w:t>Monji</w:t>
      </w:r>
      <w:proofErr w:type="spellEnd"/>
      <w:r w:rsidR="000347B7">
        <w:t xml:space="preserve"> -</w:t>
      </w:r>
      <w:r>
        <w:t xml:space="preserve"> Tous les programmes disponibles (AV, 2019)</w:t>
      </w:r>
      <w:bookmarkEnd w:id="104"/>
    </w:p>
    <w:p w14:paraId="75EA1033" w14:textId="77777777" w:rsidR="00FA707F" w:rsidRDefault="00FA707F" w:rsidP="00FA707F">
      <w:pPr>
        <w:pStyle w:val="VRAINORMAL"/>
        <w:ind w:firstLine="0"/>
        <w:rPr>
          <w:rFonts w:ascii="Arial" w:hAnsi="Arial" w:cs="Arial"/>
          <w:color w:val="000000"/>
          <w:sz w:val="22"/>
          <w:szCs w:val="22"/>
          <w:u w:val="single"/>
        </w:rPr>
      </w:pPr>
    </w:p>
    <w:p w14:paraId="4EC602A5" w14:textId="1ABD43CC" w:rsidR="00FA707F" w:rsidRPr="000D6541" w:rsidRDefault="004F222C" w:rsidP="000D6541">
      <w:pPr>
        <w:pStyle w:val="VRAINORMAL"/>
        <w:ind w:firstLine="0"/>
        <w:rPr>
          <w:u w:val="single"/>
        </w:rPr>
      </w:pPr>
      <w:r w:rsidRPr="000D6541">
        <w:rPr>
          <w:u w:val="single"/>
        </w:rPr>
        <w:t>Filtrer un programme</w:t>
      </w:r>
    </w:p>
    <w:p w14:paraId="22C6A500" w14:textId="6062F10A" w:rsidR="004F222C" w:rsidRPr="004F222C" w:rsidRDefault="004F222C" w:rsidP="00FA707F">
      <w:pPr>
        <w:pStyle w:val="VRAINORMAL"/>
        <w:ind w:firstLine="0"/>
      </w:pPr>
      <w:r w:rsidRPr="004F222C">
        <w:t>Si vous cliquez sur le nom du Sensei ((n) sur figure N), ou sur le langage ((n) sur figure N), ou sur un des tags ((n) sur figure N), cela vous permettra de filtrer le programme par l’entité cliquée.</w:t>
      </w:r>
    </w:p>
    <w:p w14:paraId="39B4A6B9" w14:textId="77777777" w:rsidR="004F222C" w:rsidRPr="004F222C" w:rsidRDefault="004F222C" w:rsidP="004F222C"/>
    <w:p w14:paraId="4ACC73AF" w14:textId="77777777" w:rsidR="00EC3B17" w:rsidRDefault="004F222C" w:rsidP="00EC3B17">
      <w:pPr>
        <w:keepNext/>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742D9CE2" wp14:editId="14E87A62">
            <wp:extent cx="5760720" cy="2405380"/>
            <wp:effectExtent l="0" t="0" r="0" b="0"/>
            <wp:docPr id="20" name="Image 20" descr="https://lh5.googleusercontent.com/bd83NifbMlgouYdtPbBj0McZXlYzm1PvLn3mFAErdfPdDMkaVRm_EQ4GeEmdm6xwo9FyODjZR_lpumQAEYK9-w7GmSCiZdW8cNm3GvJzWctZACPYX5YQvxj2CMEkigI8JLW4_D6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5.googleusercontent.com/bd83NifbMlgouYdtPbBj0McZXlYzm1PvLn3mFAErdfPdDMkaVRm_EQ4GeEmdm6xwo9FyODjZR_lpumQAEYK9-w7GmSCiZdW8cNm3GvJzWctZACPYX5YQvxj2CMEkigI8JLW4_D6j"/>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26CEA1C" w14:textId="04AE8B2A" w:rsidR="004F222C" w:rsidRPr="004F222C" w:rsidRDefault="00EC3B17" w:rsidP="00EC3B17">
      <w:pPr>
        <w:pStyle w:val="Lgende"/>
        <w:jc w:val="center"/>
      </w:pPr>
      <w:bookmarkStart w:id="105" w:name="_Toc11680002"/>
      <w:r>
        <w:t xml:space="preserve">Figure </w:t>
      </w:r>
      <w:fldSimple w:instr=" SEQ Figure \* ARABIC ">
        <w:r w:rsidR="00833C8E">
          <w:rPr>
            <w:noProof/>
          </w:rPr>
          <w:t>18</w:t>
        </w:r>
      </w:fldSimple>
      <w:r>
        <w:t xml:space="preserve"> - </w:t>
      </w:r>
      <w:r w:rsidR="000347B7">
        <w:t xml:space="preserve">Manuel utilisateur : </w:t>
      </w:r>
      <w:proofErr w:type="spellStart"/>
      <w:r w:rsidR="000347B7">
        <w:t>Monji</w:t>
      </w:r>
      <w:proofErr w:type="spellEnd"/>
      <w:r w:rsidR="000347B7">
        <w:t xml:space="preserve"> - </w:t>
      </w:r>
      <w:r>
        <w:t>Tous les programmes disponibles | Aucun filtre (AV, 2019)</w:t>
      </w:r>
      <w:bookmarkEnd w:id="105"/>
    </w:p>
    <w:p w14:paraId="075E2B63" w14:textId="77777777" w:rsidR="004F222C" w:rsidRPr="004F222C" w:rsidRDefault="004F222C" w:rsidP="004F222C"/>
    <w:p w14:paraId="1122AEC8" w14:textId="77777777" w:rsidR="00EC3B17" w:rsidRDefault="004F222C" w:rsidP="00EC3B17">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5ABCF9A" wp14:editId="1B482429">
            <wp:extent cx="5760720" cy="2405380"/>
            <wp:effectExtent l="0" t="0" r="0" b="0"/>
            <wp:docPr id="19" name="Image 19" descr="https://lh6.googleusercontent.com/eUfcsyA6bXsonAAm_gmQyjzKm8OOuVVy099tB3-vvqGcVdS2lPc58DfzYf3GxTFmPu8DfLcVi1tZUpwo2SqMwMK67xA4fXQxN9rxMuhNyD482L89rqppHc8ICpcSm6b3bgtn1w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eUfcsyA6bXsonAAm_gmQyjzKm8OOuVVy099tB3-vvqGcVdS2lPc58DfzYf3GxTFmPu8DfLcVi1tZUpwo2SqMwMK67xA4fXQxN9rxMuhNyD482L89rqppHc8ICpcSm6b3bgtn1wis"/>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42B32811" w14:textId="77D8C9C3" w:rsidR="004F222C" w:rsidRPr="004F222C" w:rsidRDefault="00EC3B17" w:rsidP="00EC3B17">
      <w:pPr>
        <w:pStyle w:val="Lgende"/>
        <w:jc w:val="center"/>
      </w:pPr>
      <w:bookmarkStart w:id="106" w:name="_Toc11680003"/>
      <w:r>
        <w:t xml:space="preserve">Figure </w:t>
      </w:r>
      <w:fldSimple w:instr=" SEQ Figure \* ARABIC ">
        <w:r w:rsidR="00833C8E">
          <w:rPr>
            <w:noProof/>
          </w:rPr>
          <w:t>19</w:t>
        </w:r>
      </w:fldSimple>
      <w:r>
        <w:t xml:space="preserve"> </w:t>
      </w:r>
      <w:r w:rsidR="00833C8E">
        <w:t>-</w:t>
      </w:r>
      <w:r>
        <w:t xml:space="preserve"> </w:t>
      </w:r>
      <w:r w:rsidR="00833C8E">
        <w:t xml:space="preserve">Manuel utilisateur : </w:t>
      </w:r>
      <w:proofErr w:type="spellStart"/>
      <w:r w:rsidR="00833C8E">
        <w:t>Monji</w:t>
      </w:r>
      <w:proofErr w:type="spellEnd"/>
      <w:r w:rsidR="00833C8E">
        <w:t xml:space="preserve"> -</w:t>
      </w:r>
      <w:r w:rsidRPr="006F2714">
        <w:t xml:space="preserve">Page : Tous les programmes disponibles | </w:t>
      </w:r>
      <w:r>
        <w:t>Filtrée par tag</w:t>
      </w:r>
      <w:r w:rsidRPr="006F2714">
        <w:t xml:space="preserve"> (AV, 2019)</w:t>
      </w:r>
      <w:bookmarkEnd w:id="106"/>
    </w:p>
    <w:p w14:paraId="6A357D48" w14:textId="77777777" w:rsidR="008F2820" w:rsidRDefault="008F2820" w:rsidP="00EC3B17">
      <w:pPr>
        <w:pStyle w:val="Titre2"/>
      </w:pPr>
    </w:p>
    <w:p w14:paraId="3349A925" w14:textId="011DAAFE" w:rsidR="004F222C" w:rsidRPr="004F222C" w:rsidRDefault="004F222C" w:rsidP="00EC3B17">
      <w:pPr>
        <w:pStyle w:val="Titre2"/>
      </w:pPr>
      <w:bookmarkStart w:id="107" w:name="_Toc11680342"/>
      <w:r w:rsidRPr="004F222C">
        <w:t>Afficher un programme</w:t>
      </w:r>
      <w:bookmarkEnd w:id="107"/>
    </w:p>
    <w:p w14:paraId="6759951B" w14:textId="67121A34" w:rsidR="004F222C" w:rsidRPr="00EC3B17" w:rsidRDefault="004F222C" w:rsidP="00EC3B17">
      <w:pPr>
        <w:pStyle w:val="VRAINORMAL"/>
        <w:ind w:firstLine="0"/>
      </w:pPr>
      <w:r w:rsidRPr="00EC3B17">
        <w:t>Lorsque vous cliquez sur un programme, vous accédez à la page de celui-ci.</w:t>
      </w:r>
    </w:p>
    <w:p w14:paraId="26A15909" w14:textId="77777777" w:rsidR="008758E4" w:rsidRDefault="004F222C" w:rsidP="008758E4">
      <w:pPr>
        <w:keepNext/>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99FEADF" wp14:editId="47024CC5">
            <wp:extent cx="5760720" cy="2288540"/>
            <wp:effectExtent l="0" t="0" r="5080" b="0"/>
            <wp:docPr id="18" name="Image 18" descr="https://lh6.googleusercontent.com/dPVsH1FwJjoZzjY43EL2CF0a_7KaPVv8DVaZ_3CiYee6bRhlRrDjPJKAaQ0VcvcAaNKWDpdUR7xPtzFWQMk4yicthCI7kdX__kY7r7s9_dwhMgFLYT_dvLwduQ3_VxYuUFgYF3H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6.googleusercontent.com/dPVsH1FwJjoZzjY43EL2CF0a_7KaPVv8DVaZ_3CiYee6bRhlRrDjPJKAaQ0VcvcAaNKWDpdUR7xPtzFWQMk4yicthCI7kdX__kY7r7s9_dwhMgFLYT_dvLwduQ3_VxYuUFgYF3H_"/>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720" cy="228854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72BA1315" w14:textId="43619057" w:rsidR="004F222C" w:rsidRPr="004F222C" w:rsidRDefault="008758E4" w:rsidP="008758E4">
      <w:pPr>
        <w:pStyle w:val="Lgende"/>
        <w:jc w:val="center"/>
      </w:pPr>
      <w:bookmarkStart w:id="108" w:name="_Toc11680004"/>
      <w:r>
        <w:t xml:space="preserve">Figure </w:t>
      </w:r>
      <w:fldSimple w:instr=" SEQ Figure \* ARABIC ">
        <w:r w:rsidR="00833C8E">
          <w:rPr>
            <w:noProof/>
          </w:rPr>
          <w:t>20</w:t>
        </w:r>
      </w:fldSimple>
      <w:r>
        <w:t xml:space="preserve"> </w:t>
      </w:r>
      <w:r w:rsidR="00833C8E">
        <w:t>-</w:t>
      </w:r>
      <w:r>
        <w:t xml:space="preserve"> </w:t>
      </w:r>
      <w:r w:rsidR="00833C8E">
        <w:t xml:space="preserve">Manuel utilisateur : </w:t>
      </w:r>
      <w:proofErr w:type="spellStart"/>
      <w:r w:rsidR="00833C8E">
        <w:t>Monji</w:t>
      </w:r>
      <w:proofErr w:type="spellEnd"/>
      <w:r w:rsidR="00833C8E">
        <w:t xml:space="preserve"> - </w:t>
      </w:r>
      <w:r>
        <w:t>Page d'un kata, utilisateur non-abonné (AV, 2019)</w:t>
      </w:r>
      <w:bookmarkEnd w:id="108"/>
    </w:p>
    <w:p w14:paraId="677B0A82" w14:textId="77777777" w:rsidR="004F222C" w:rsidRPr="004F222C" w:rsidRDefault="004F222C" w:rsidP="004F222C"/>
    <w:p w14:paraId="764EFD0F" w14:textId="77777777" w:rsidR="004F222C" w:rsidRPr="004F222C" w:rsidRDefault="004F222C" w:rsidP="00EC3B17">
      <w:pPr>
        <w:pStyle w:val="VRAINORMAL"/>
        <w:ind w:firstLine="0"/>
      </w:pPr>
      <w:r w:rsidRPr="004F222C">
        <w:t>En premier lieu, si vous n’êtes pas abonné au programme, les katas vous apparaîtront désactivé (voir FIG n), il faudra vous abonner au programme (</w:t>
      </w:r>
      <w:r w:rsidRPr="004F222C">
        <w:rPr>
          <w:color w:val="FF0000"/>
        </w:rPr>
        <w:t>voir section : n'importe qui - s’abonner à un programme</w:t>
      </w:r>
      <w:r w:rsidRPr="004F222C">
        <w:t>) pour pouvoir les réaliser.</w:t>
      </w:r>
    </w:p>
    <w:p w14:paraId="4D9F26E5" w14:textId="26DD38A9" w:rsidR="004F222C" w:rsidRPr="004F222C" w:rsidRDefault="004F222C" w:rsidP="00364E04">
      <w:pPr>
        <w:pStyle w:val="VRAINORMAL"/>
        <w:ind w:firstLine="0"/>
      </w:pPr>
      <w:r w:rsidRPr="004F222C">
        <w:t xml:space="preserve">Si vous êtes abonnée au programme, il vous apparaîtra comme dans la FIG N. Dans le bandeau d’entête, les informations affichées (titre, </w:t>
      </w:r>
      <w:proofErr w:type="spellStart"/>
      <w:r w:rsidRPr="004F222C">
        <w:t>sensei</w:t>
      </w:r>
      <w:proofErr w:type="spellEnd"/>
      <w:r w:rsidRPr="004F222C">
        <w:t xml:space="preserve">, langage, tags) sont similaire à celles d’une carte programme (voir FIG N). </w:t>
      </w:r>
    </w:p>
    <w:p w14:paraId="52C23DED" w14:textId="77777777" w:rsidR="008758E4" w:rsidRDefault="004F222C" w:rsidP="008758E4">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E4800A7" wp14:editId="6B4DCD66">
            <wp:extent cx="5760720" cy="2405380"/>
            <wp:effectExtent l="0" t="0" r="0" b="0"/>
            <wp:docPr id="15" name="Image 15" descr="https://lh4.googleusercontent.com/TfxGdch65w7TvSGgv6hniT4CD9u2Ayns614bDFNZaNBOk9vuBctsJUCVkScrkmuFlPZl8ZGqoATU9viCqk1EG8nX6RDRsNxEqeMFOQGlXNvZISkKGmOmjTTtgOYG-XhsYKl-lCD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TfxGdch65w7TvSGgv6hniT4CD9u2Ayns614bDFNZaNBOk9vuBctsJUCVkScrkmuFlPZl8ZGqoATU9viCqk1EG8nX6RDRsNxEqeMFOQGlXNvZISkKGmOmjTTtgOYG-XhsYKl-lCD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DA3FBE0" w14:textId="3D8AF561" w:rsidR="004F222C" w:rsidRPr="004F222C" w:rsidRDefault="008758E4" w:rsidP="008758E4">
      <w:pPr>
        <w:pStyle w:val="Lgende"/>
        <w:jc w:val="center"/>
      </w:pPr>
      <w:bookmarkStart w:id="109" w:name="_Toc11680005"/>
      <w:r>
        <w:t xml:space="preserve">Figure </w:t>
      </w:r>
      <w:fldSimple w:instr=" SEQ Figure \* ARABIC ">
        <w:r w:rsidR="00833C8E">
          <w:rPr>
            <w:noProof/>
          </w:rPr>
          <w:t>21</w:t>
        </w:r>
      </w:fldSimple>
      <w:r w:rsidRPr="00B00623">
        <w:t xml:space="preserve"> - </w:t>
      </w:r>
      <w:r w:rsidR="00833C8E">
        <w:t xml:space="preserve">Manuel utilisateur : </w:t>
      </w:r>
      <w:proofErr w:type="spellStart"/>
      <w:r w:rsidR="00833C8E">
        <w:t>Monji</w:t>
      </w:r>
      <w:proofErr w:type="spellEnd"/>
      <w:r w:rsidR="00833C8E">
        <w:t xml:space="preserve"> - </w:t>
      </w:r>
      <w:r w:rsidRPr="00B00623">
        <w:t>Page d'un kata, utilisateur abonn</w:t>
      </w:r>
      <w:r>
        <w:t>é (AV, 2019)</w:t>
      </w:r>
      <w:bookmarkEnd w:id="109"/>
    </w:p>
    <w:p w14:paraId="631F70BB" w14:textId="1E4BE4A6" w:rsidR="00364E04" w:rsidRPr="004F222C" w:rsidRDefault="004F222C" w:rsidP="008758E4">
      <w:pPr>
        <w:pStyle w:val="VRAINORMAL"/>
        <w:ind w:firstLine="0"/>
      </w:pPr>
      <w:r w:rsidRPr="004F222C">
        <w:t xml:space="preserve">sur cette vue, vous pourrez voir votre progression sur les différents katas proposés. Les programmes sont composé d’objectifs, ils portent le titre “GOALS”, et doivent-être lu avant de réaliser un kata. chaque kata / objectif à un </w:t>
      </w:r>
      <w:r w:rsidR="008758E4">
        <w:t>état</w:t>
      </w:r>
      <w:r w:rsidRPr="004F222C">
        <w:t xml:space="preserve"> de progression, la figure </w:t>
      </w:r>
      <w:r w:rsidRPr="004F222C">
        <w:rPr>
          <w:color w:val="FF0000"/>
        </w:rPr>
        <w:t xml:space="preserve">N </w:t>
      </w:r>
      <w:r w:rsidRPr="004F222C">
        <w:t>étant une liste complète de ceux-ci.</w:t>
      </w:r>
    </w:p>
    <w:tbl>
      <w:tblPr>
        <w:tblW w:w="9026" w:type="dxa"/>
        <w:tblCellMar>
          <w:top w:w="15" w:type="dxa"/>
          <w:left w:w="15" w:type="dxa"/>
          <w:bottom w:w="15" w:type="dxa"/>
          <w:right w:w="15" w:type="dxa"/>
        </w:tblCellMar>
        <w:tblLook w:val="04A0" w:firstRow="1" w:lastRow="0" w:firstColumn="1" w:lastColumn="0" w:noHBand="0" w:noVBand="1"/>
      </w:tblPr>
      <w:tblGrid>
        <w:gridCol w:w="1454"/>
        <w:gridCol w:w="2806"/>
        <w:gridCol w:w="4766"/>
      </w:tblGrid>
      <w:tr w:rsidR="00364E04" w:rsidRPr="004F222C" w14:paraId="0DD3C9DD" w14:textId="77777777" w:rsidTr="008758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48F8C" w14:textId="77777777" w:rsidR="00364E04" w:rsidRPr="004F222C" w:rsidRDefault="00364E04" w:rsidP="000D6541">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3D0FE" w14:textId="77777777" w:rsidR="00364E04" w:rsidRPr="004F222C" w:rsidRDefault="00364E04" w:rsidP="000D6541">
            <w:pPr>
              <w:pStyle w:val="VRAINORMAL"/>
              <w:ind w:firstLine="0"/>
            </w:pPr>
            <w:r w:rsidRPr="004F222C">
              <w:t>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255FAA" w14:textId="77777777" w:rsidR="00364E04" w:rsidRPr="004F222C" w:rsidRDefault="00364E04" w:rsidP="000D6541">
            <w:pPr>
              <w:pStyle w:val="VRAINORMAL"/>
              <w:ind w:firstLine="0"/>
            </w:pPr>
            <w:r w:rsidRPr="004F222C">
              <w:t>Description</w:t>
            </w:r>
          </w:p>
        </w:tc>
      </w:tr>
      <w:tr w:rsidR="00364E04" w:rsidRPr="004F222C" w14:paraId="366F0C08"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10F3D33E" w14:textId="77777777" w:rsidR="00364E04" w:rsidRPr="004F222C" w:rsidRDefault="00364E04" w:rsidP="000D6541">
            <w:pPr>
              <w:pStyle w:val="VRAINORMAL"/>
              <w:ind w:firstLine="0"/>
              <w:jc w:val="center"/>
            </w:pPr>
            <w:r w:rsidRPr="004F222C">
              <w:lastRenderedPageBreak/>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BAE96" w14:textId="77777777" w:rsidR="00364E04" w:rsidRPr="004F222C" w:rsidRDefault="00364E04" w:rsidP="000D6541">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65B21D" w14:textId="77777777" w:rsidR="00364E04" w:rsidRPr="004F222C" w:rsidRDefault="00364E04" w:rsidP="000D6541">
            <w:pPr>
              <w:pStyle w:val="VRAINORMAL"/>
              <w:ind w:firstLine="0"/>
            </w:pPr>
            <w:r w:rsidRPr="004F222C">
              <w:t>L’utilisateur n’a pas encore cliqué sur la carte du kata en question</w:t>
            </w:r>
          </w:p>
        </w:tc>
      </w:tr>
      <w:tr w:rsidR="00364E04" w:rsidRPr="004F222C" w14:paraId="626437F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5D2D4E5E" w14:textId="77777777" w:rsidR="00364E04" w:rsidRPr="004F222C" w:rsidRDefault="00364E04" w:rsidP="000D6541">
            <w:pPr>
              <w:pStyle w:val="VRAINORMAL"/>
              <w:ind w:firstLine="0"/>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246695" w14:textId="77777777" w:rsidR="00364E04" w:rsidRPr="004F222C" w:rsidRDefault="00364E04" w:rsidP="000D6541">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03453" w14:textId="77777777" w:rsidR="00364E04" w:rsidRPr="004F222C" w:rsidRDefault="00364E04" w:rsidP="000D6541">
            <w:pPr>
              <w:pStyle w:val="VRAINORMAL"/>
              <w:ind w:firstLine="0"/>
            </w:pPr>
            <w:r w:rsidRPr="004F222C">
              <w:t>Le kata est en cours de réalisation</w:t>
            </w:r>
          </w:p>
        </w:tc>
      </w:tr>
      <w:tr w:rsidR="00364E04" w:rsidRPr="004F222C" w14:paraId="42EEF12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39C389BF" w14:textId="77777777" w:rsidR="00364E04" w:rsidRPr="004F222C" w:rsidRDefault="00364E04" w:rsidP="000D6541">
            <w:pPr>
              <w:pStyle w:val="VRAINORMAL"/>
              <w:ind w:firstLine="0"/>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832C4" w14:textId="77777777" w:rsidR="00364E04" w:rsidRPr="004F222C" w:rsidRDefault="00364E04" w:rsidP="000D6541">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103C88" w14:textId="77777777" w:rsidR="00364E04" w:rsidRPr="004F222C" w:rsidRDefault="00364E04" w:rsidP="000D6541">
            <w:pPr>
              <w:pStyle w:val="VRAINORMAL"/>
              <w:ind w:firstLine="0"/>
            </w:pPr>
            <w:r w:rsidRPr="004F222C">
              <w:t xml:space="preserve">L’utilisateur </w:t>
            </w:r>
            <w:r>
              <w:t xml:space="preserve">a </w:t>
            </w:r>
            <w:r w:rsidRPr="004F222C">
              <w:t>réussi son kata, sa solution est enregistrée sur le serveur</w:t>
            </w:r>
          </w:p>
        </w:tc>
      </w:tr>
      <w:tr w:rsidR="00364E04" w:rsidRPr="004F222C" w14:paraId="3D6B645A"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63A5D3B5" w14:textId="77777777" w:rsidR="00364E04" w:rsidRPr="004F222C" w:rsidRDefault="00364E04" w:rsidP="000D6541">
            <w:pPr>
              <w:pStyle w:val="VRAINORMAL"/>
              <w:ind w:firstLine="0"/>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B7BA97" w14:textId="77777777" w:rsidR="00364E04" w:rsidRPr="004F222C" w:rsidRDefault="00364E04" w:rsidP="000D6541">
            <w:pPr>
              <w:pStyle w:val="VRAINORMAL"/>
              <w:ind w:firstLine="0"/>
            </w:pPr>
            <w:r w:rsidRPr="004F222C">
              <w:t xml:space="preserve">Abandonner </w:t>
            </w:r>
            <w:r>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7E2C05" w14:textId="77777777" w:rsidR="00364E04" w:rsidRPr="004F222C" w:rsidRDefault="00364E04" w:rsidP="000D6541">
            <w:pPr>
              <w:pStyle w:val="VRAINORMAL"/>
              <w:ind w:firstLine="0"/>
            </w:pPr>
            <w:r w:rsidRPr="004F222C">
              <w:t>L’utilisateur à abandonner le kata, il débloque la solution</w:t>
            </w:r>
          </w:p>
        </w:tc>
      </w:tr>
      <w:tr w:rsidR="00364E04" w:rsidRPr="004F222C" w14:paraId="0C678091"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BF5B4CD" w14:textId="77777777" w:rsidR="00364E04" w:rsidRPr="004F222C" w:rsidRDefault="00364E04" w:rsidP="000D6541">
            <w:pPr>
              <w:pStyle w:val="VRAINORMAL"/>
              <w:ind w:firstLine="0"/>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600B9" w14:textId="77777777" w:rsidR="00364E04" w:rsidRPr="004F222C" w:rsidRDefault="00364E04" w:rsidP="000D6541">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6BAC2" w14:textId="77777777" w:rsidR="00364E04" w:rsidRPr="004F222C" w:rsidRDefault="00364E04" w:rsidP="000D6541">
            <w:pPr>
              <w:pStyle w:val="VRAINORMAL"/>
              <w:ind w:firstLine="0"/>
            </w:pPr>
            <w:r w:rsidRPr="004F222C">
              <w:t>Le kata nommé “GOAL” (optionnel), doit-être lu, c’est les objectifs du programme</w:t>
            </w:r>
          </w:p>
        </w:tc>
      </w:tr>
      <w:tr w:rsidR="00364E04" w:rsidRPr="004F222C" w14:paraId="362122C5"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79BBF737" w14:textId="77777777" w:rsidR="00364E04" w:rsidRPr="004F222C" w:rsidRDefault="00364E04" w:rsidP="000D6541">
            <w:pPr>
              <w:pStyle w:val="VRAINORMAL"/>
              <w:ind w:firstLine="0"/>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07F031" w14:textId="77777777" w:rsidR="00364E04" w:rsidRPr="004F222C" w:rsidRDefault="00364E04" w:rsidP="000D6541">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966157" w14:textId="77777777" w:rsidR="00364E04" w:rsidRPr="004F222C" w:rsidRDefault="00364E04" w:rsidP="000D6541">
            <w:pPr>
              <w:pStyle w:val="VRAINORMAL"/>
              <w:ind w:firstLine="0"/>
            </w:pPr>
            <w:r w:rsidRPr="004F222C">
              <w:t>L’utilisateur a pris connaissance des objectifs du programme</w:t>
            </w:r>
          </w:p>
        </w:tc>
      </w:tr>
    </w:tbl>
    <w:p w14:paraId="6155C151" w14:textId="338FA5A4" w:rsidR="004F222C" w:rsidRPr="004F222C" w:rsidRDefault="00364E04" w:rsidP="00364E04">
      <w:pPr>
        <w:pStyle w:val="Lgende"/>
        <w:jc w:val="center"/>
      </w:pPr>
      <w:bookmarkStart w:id="110" w:name="_Toc11680077"/>
      <w:r>
        <w:t xml:space="preserve">Tableau </w:t>
      </w:r>
      <w:fldSimple w:instr=" SEQ Tableau \* ARABIC ">
        <w:r w:rsidR="00BF7404">
          <w:rPr>
            <w:noProof/>
          </w:rPr>
          <w:t>10</w:t>
        </w:r>
      </w:fldSimple>
      <w:r>
        <w:t xml:space="preserve"> - Liste des états d'un kata</w:t>
      </w:r>
      <w:bookmarkEnd w:id="110"/>
    </w:p>
    <w:p w14:paraId="31E61F10" w14:textId="08DC2BE5" w:rsidR="004F222C" w:rsidRPr="004F222C" w:rsidRDefault="004F222C" w:rsidP="00946ED3">
      <w:pPr>
        <w:pStyle w:val="Titre2"/>
      </w:pPr>
      <w:bookmarkStart w:id="111" w:name="_Toc11680343"/>
      <w:r w:rsidRPr="004F222C">
        <w:t>Vous abonner à un programme</w:t>
      </w:r>
      <w:bookmarkEnd w:id="111"/>
    </w:p>
    <w:p w14:paraId="64426C19" w14:textId="76C2A94D" w:rsidR="004F222C" w:rsidRPr="004F222C" w:rsidRDefault="004F222C" w:rsidP="008758E4">
      <w:pPr>
        <w:pStyle w:val="VRAINORMAL"/>
        <w:ind w:firstLine="0"/>
      </w:pPr>
      <w:r w:rsidRPr="004F222C">
        <w:t xml:space="preserve">Si vous souhaitez sauvegarder votre progression ou réaliser un kata sur un programme, il vous faut obligatoirement vous abonner à </w:t>
      </w:r>
      <w:r w:rsidR="008758E4" w:rsidRPr="004F222C">
        <w:t>celui-ci</w:t>
      </w:r>
      <w:r w:rsidRPr="004F222C">
        <w:t>. les programmes auxquels vous êtes abonnée ne vous apparaissent pas désactivé (</w:t>
      </w:r>
      <w:r w:rsidRPr="004F222C">
        <w:rPr>
          <w:color w:val="FF0000"/>
        </w:rPr>
        <w:t>voir plus haut FIG N</w:t>
      </w:r>
      <w:r w:rsidRPr="004F222C">
        <w:t xml:space="preserve">) et sont visibles sur la pages “Mes abonnements” </w:t>
      </w:r>
      <w:r w:rsidRPr="004F222C">
        <w:rPr>
          <w:color w:val="FF0000"/>
        </w:rPr>
        <w:t xml:space="preserve">(voir plus bas dans </w:t>
      </w:r>
      <w:proofErr w:type="spellStart"/>
      <w:r w:rsidRPr="004F222C">
        <w:rPr>
          <w:color w:val="FF0000"/>
        </w:rPr>
        <w:t>séction</w:t>
      </w:r>
      <w:proofErr w:type="spellEnd"/>
      <w:r w:rsidRPr="004F222C">
        <w:rPr>
          <w:color w:val="FF0000"/>
        </w:rPr>
        <w:t xml:space="preserve"> ...)</w:t>
      </w:r>
      <w:r w:rsidRPr="004F222C">
        <w:t xml:space="preserve">. </w:t>
      </w:r>
    </w:p>
    <w:p w14:paraId="5525FBD6" w14:textId="77777777" w:rsidR="008758E4" w:rsidRDefault="008758E4" w:rsidP="008758E4">
      <w:pPr>
        <w:pStyle w:val="VRAINORMAL"/>
        <w:ind w:firstLine="0"/>
        <w:rPr>
          <w:u w:val="single"/>
        </w:rPr>
      </w:pPr>
    </w:p>
    <w:p w14:paraId="3D50EBE8" w14:textId="39E3043A" w:rsidR="004F222C" w:rsidRPr="008758E4" w:rsidRDefault="004F222C" w:rsidP="008758E4">
      <w:pPr>
        <w:pStyle w:val="VRAINORMAL"/>
        <w:ind w:firstLine="0"/>
        <w:rPr>
          <w:u w:val="single"/>
        </w:rPr>
      </w:pPr>
      <w:r w:rsidRPr="008758E4">
        <w:rPr>
          <w:u w:val="single"/>
        </w:rPr>
        <w:t>Mot de passe</w:t>
      </w:r>
    </w:p>
    <w:p w14:paraId="1B26E2C6" w14:textId="30CFB638" w:rsidR="004F222C" w:rsidRPr="004F222C" w:rsidRDefault="004F222C" w:rsidP="008758E4">
      <w:pPr>
        <w:pStyle w:val="VRAINORMAL"/>
        <w:ind w:firstLine="0"/>
      </w:pPr>
      <w:r w:rsidRPr="004F222C">
        <w:t xml:space="preserve">Certain programme nécessite un mot de passe, vous ne </w:t>
      </w:r>
      <w:r w:rsidR="008758E4" w:rsidRPr="004F222C">
        <w:t>pourrez-vous</w:t>
      </w:r>
      <w:r w:rsidRPr="004F222C">
        <w:t xml:space="preserve"> abonner au programme sans lui. Le mot de passe </w:t>
      </w:r>
      <w:r w:rsidR="008758E4">
        <w:t xml:space="preserve">vous </w:t>
      </w:r>
      <w:r w:rsidRPr="004F222C">
        <w:t xml:space="preserve">est généralement fourni par votre Sensei ou un camarade </w:t>
      </w:r>
      <w:proofErr w:type="spellStart"/>
      <w:r w:rsidRPr="004F222C">
        <w:t>Monji</w:t>
      </w:r>
      <w:proofErr w:type="spellEnd"/>
      <w:r w:rsidRPr="004F222C">
        <w:t>.</w:t>
      </w:r>
    </w:p>
    <w:p w14:paraId="0C360ED0" w14:textId="77777777" w:rsidR="008758E4" w:rsidRDefault="008758E4" w:rsidP="008758E4">
      <w:pPr>
        <w:pStyle w:val="VRAINORMAL"/>
        <w:ind w:firstLine="0"/>
        <w:rPr>
          <w:i/>
          <w:iCs/>
        </w:rPr>
      </w:pPr>
    </w:p>
    <w:p w14:paraId="6AC81C40" w14:textId="34967C94" w:rsidR="004F222C" w:rsidRPr="008758E4" w:rsidRDefault="004F222C" w:rsidP="008758E4">
      <w:pPr>
        <w:pStyle w:val="VRAINORMAL"/>
        <w:ind w:firstLine="0"/>
        <w:rPr>
          <w:u w:val="single"/>
        </w:rPr>
      </w:pPr>
      <w:r w:rsidRPr="008758E4">
        <w:rPr>
          <w:u w:val="single"/>
        </w:rPr>
        <w:t>Se désabonner</w:t>
      </w:r>
    </w:p>
    <w:p w14:paraId="19F0A64F" w14:textId="77777777" w:rsidR="004F222C" w:rsidRPr="004F222C" w:rsidRDefault="004F222C" w:rsidP="008758E4">
      <w:pPr>
        <w:pStyle w:val="VRAINORMAL"/>
        <w:ind w:firstLine="0"/>
      </w:pPr>
      <w:r w:rsidRPr="004F222C">
        <w:t>Lorsque vous vous désabonner d’un programme, il n’est plus visible dans la page “Mes abonnements”.</w:t>
      </w:r>
    </w:p>
    <w:p w14:paraId="7ABD7F39" w14:textId="77777777" w:rsidR="004F222C" w:rsidRPr="004F222C" w:rsidRDefault="004F222C" w:rsidP="008758E4">
      <w:pPr>
        <w:pStyle w:val="VRAINORMAL"/>
        <w:ind w:firstLine="0"/>
      </w:pPr>
      <w:r w:rsidRPr="004F222C">
        <w:lastRenderedPageBreak/>
        <w:t>Si vous progressez dans un programme, vos avancements seront sauvegardé même une fois que vous vous désabonner du programme.</w:t>
      </w:r>
    </w:p>
    <w:p w14:paraId="52C6A1C5" w14:textId="77777777" w:rsidR="004F222C" w:rsidRPr="004F222C" w:rsidRDefault="004F222C" w:rsidP="004F222C"/>
    <w:p w14:paraId="2938EA58" w14:textId="57DDE48A" w:rsidR="004F222C" w:rsidRPr="004F222C" w:rsidRDefault="004F222C" w:rsidP="00946ED3">
      <w:pPr>
        <w:pStyle w:val="Titre2"/>
      </w:pPr>
      <w:bookmarkStart w:id="112" w:name="_Toc11680344"/>
      <w:r w:rsidRPr="004F222C">
        <w:t>Accéder et gérer vos abonnements</w:t>
      </w:r>
      <w:bookmarkEnd w:id="112"/>
    </w:p>
    <w:p w14:paraId="46F35231" w14:textId="68350EA5" w:rsidR="004F222C" w:rsidRDefault="004F222C" w:rsidP="008758E4">
      <w:pPr>
        <w:pStyle w:val="VRAINORMAL"/>
        <w:ind w:firstLine="0"/>
      </w:pPr>
      <w:r w:rsidRPr="004F222C">
        <w:t>Cette page permet d’afficher vos programmes en cours et vos programmes finis. Un indicateur (%), permet de vous indiquer votre progression sur le programme en question.</w:t>
      </w:r>
    </w:p>
    <w:p w14:paraId="567FC1D5" w14:textId="77777777" w:rsidR="004F222C" w:rsidRPr="004F222C" w:rsidRDefault="004F222C" w:rsidP="004F222C">
      <w:pPr>
        <w:jc w:val="both"/>
      </w:pPr>
    </w:p>
    <w:p w14:paraId="7FA50F58" w14:textId="472FD9A8" w:rsidR="004F222C" w:rsidRPr="004F222C" w:rsidRDefault="004F222C" w:rsidP="00946ED3">
      <w:pPr>
        <w:pStyle w:val="Titre2"/>
      </w:pPr>
      <w:bookmarkStart w:id="113" w:name="_Toc11680345"/>
      <w:r w:rsidRPr="004F222C">
        <w:t>Réaliser un kata</w:t>
      </w:r>
      <w:bookmarkEnd w:id="113"/>
    </w:p>
    <w:p w14:paraId="7A4A923C" w14:textId="77777777" w:rsidR="004F222C" w:rsidRPr="004F222C" w:rsidRDefault="004F222C" w:rsidP="004F222C"/>
    <w:p w14:paraId="0FD66B6B" w14:textId="77777777" w:rsidR="00833C8E" w:rsidRDefault="004F222C" w:rsidP="00833C8E">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2CDADE1" wp14:editId="479452E6">
            <wp:extent cx="5760720" cy="4694555"/>
            <wp:effectExtent l="0" t="0" r="0" b="4445"/>
            <wp:docPr id="14" name="Image 14" descr="https://lh6.googleusercontent.com/VCZLkNfusdJr5Z8Uv8R_rsd2JkMG8HVhWP98WpsYbVNKvBuXObrh70SRaoQwgqqYv05SfFlyHBt1CUzVfNySzQBmuc_jHDkh13YU8Oq8Cx-q9F0-eMWyurCVyb6rN5bsdrsThs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VCZLkNfusdJr5Z8Uv8R_rsd2JkMG8HVhWP98WpsYbVNKvBuXObrh70SRaoQwgqqYv05SfFlyHBt1CUzVfNySzQBmuc_jHDkh13YU8Oq8Cx-q9F0-eMWyurCVyb6rN5bsdrsThsL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60720" cy="4694555"/>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9D8FDF6" w14:textId="715AAC60" w:rsidR="004F222C" w:rsidRPr="004F222C" w:rsidRDefault="00833C8E" w:rsidP="00833C8E">
      <w:pPr>
        <w:pStyle w:val="Lgende"/>
        <w:jc w:val="center"/>
      </w:pPr>
      <w:bookmarkStart w:id="114" w:name="_Toc11680006"/>
      <w:r>
        <w:t xml:space="preserve">Figure </w:t>
      </w:r>
      <w:fldSimple w:instr=" SEQ Figure \* ARABIC ">
        <w:r>
          <w:rPr>
            <w:noProof/>
          </w:rPr>
          <w:t>22</w:t>
        </w:r>
      </w:fldSimple>
      <w:r>
        <w:t xml:space="preserve"> - </w:t>
      </w:r>
      <w:r w:rsidRPr="00CD2AF1">
        <w:t xml:space="preserve">Manuel utilisateur : </w:t>
      </w:r>
      <w:proofErr w:type="spellStart"/>
      <w:r w:rsidRPr="00CD2AF1">
        <w:t>Monji</w:t>
      </w:r>
      <w:proofErr w:type="spellEnd"/>
      <w:r w:rsidRPr="00CD2AF1">
        <w:t xml:space="preserve"> - </w:t>
      </w:r>
      <w:r>
        <w:t>Interface de réalisation d'un kata</w:t>
      </w:r>
      <w:bookmarkEnd w:id="114"/>
    </w:p>
    <w:p w14:paraId="34938B14" w14:textId="77777777" w:rsidR="004F222C" w:rsidRPr="004F222C" w:rsidRDefault="004F222C" w:rsidP="004F222C"/>
    <w:p w14:paraId="1B4B4766" w14:textId="77777777" w:rsidR="004F222C" w:rsidRPr="004F222C" w:rsidRDefault="004F222C" w:rsidP="004F222C">
      <w:pPr>
        <w:jc w:val="both"/>
      </w:pPr>
      <w:r w:rsidRPr="004F222C">
        <w:rPr>
          <w:rFonts w:ascii="Arial" w:hAnsi="Arial" w:cs="Arial"/>
          <w:color w:val="000000"/>
          <w:sz w:val="22"/>
          <w:szCs w:val="22"/>
        </w:rPr>
        <w:t>Voici l’interface de réalisation d’un kata, en voici une description point par point :</w:t>
      </w:r>
    </w:p>
    <w:p w14:paraId="31FED252"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 xml:space="preserve">Le bandeau d'en tête, contient le titre du kata, le titre du programme, le </w:t>
      </w:r>
      <w:proofErr w:type="spellStart"/>
      <w:r w:rsidRPr="004F222C">
        <w:rPr>
          <w:rFonts w:ascii="Arial" w:hAnsi="Arial" w:cs="Arial"/>
          <w:color w:val="000000"/>
          <w:sz w:val="22"/>
          <w:szCs w:val="22"/>
        </w:rPr>
        <w:t>sensei</w:t>
      </w:r>
      <w:proofErr w:type="spellEnd"/>
      <w:r w:rsidRPr="004F222C">
        <w:rPr>
          <w:rFonts w:ascii="Arial" w:hAnsi="Arial" w:cs="Arial"/>
          <w:color w:val="000000"/>
          <w:sz w:val="22"/>
          <w:szCs w:val="22"/>
        </w:rPr>
        <w:t xml:space="preserve"> et le langage</w:t>
      </w:r>
    </w:p>
    <w:p w14:paraId="17D76B75" w14:textId="38DF3DDA"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w:t>
      </w:r>
      <w:r w:rsidR="000D6541">
        <w:rPr>
          <w:rFonts w:ascii="Arial" w:hAnsi="Arial" w:cs="Arial"/>
          <w:color w:val="000000"/>
          <w:sz w:val="22"/>
          <w:szCs w:val="22"/>
        </w:rPr>
        <w:t>’état</w:t>
      </w:r>
      <w:r w:rsidRPr="004F222C">
        <w:rPr>
          <w:rFonts w:ascii="Arial" w:hAnsi="Arial" w:cs="Arial"/>
          <w:color w:val="000000"/>
          <w:sz w:val="22"/>
          <w:szCs w:val="22"/>
        </w:rPr>
        <w:t xml:space="preserve"> du </w:t>
      </w:r>
      <w:r w:rsidR="000D6541">
        <w:rPr>
          <w:rFonts w:ascii="Arial" w:hAnsi="Arial" w:cs="Arial"/>
          <w:color w:val="000000"/>
          <w:sz w:val="22"/>
          <w:szCs w:val="22"/>
        </w:rPr>
        <w:t>kata</w:t>
      </w:r>
      <w:r w:rsidRPr="004F222C">
        <w:rPr>
          <w:rFonts w:ascii="Arial" w:hAnsi="Arial" w:cs="Arial"/>
          <w:color w:val="000000"/>
          <w:sz w:val="22"/>
          <w:szCs w:val="22"/>
        </w:rPr>
        <w:t>, et le nombre d’essai effectué</w:t>
      </w:r>
    </w:p>
    <w:p w14:paraId="3E422EE9"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s instructions pour la réalisation du kata</w:t>
      </w:r>
    </w:p>
    <w:p w14:paraId="0C0E7E75"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a boîte ou vous écrivez votre code à valider</w:t>
      </w:r>
    </w:p>
    <w:p w14:paraId="231611DE"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a batterie de tests, visible ou non</w:t>
      </w:r>
    </w:p>
    <w:p w14:paraId="20B83071"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lastRenderedPageBreak/>
        <w:t>Le résultat de l'exécution de votre code avec la batterie de test</w:t>
      </w:r>
    </w:p>
    <w:p w14:paraId="55271AC5"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 bouton d’abandon, disponible après le nombre d’essai atteints, spécifiés par le Sensei</w:t>
      </w:r>
    </w:p>
    <w:p w14:paraId="583AC87D"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 bouton qui permet de lancer l'exécution du code</w:t>
      </w:r>
    </w:p>
    <w:p w14:paraId="622A43D7" w14:textId="77777777" w:rsidR="004F222C" w:rsidRPr="004F222C" w:rsidRDefault="004F222C" w:rsidP="004F222C"/>
    <w:p w14:paraId="0A79868B" w14:textId="7CCF235C" w:rsidR="004F222C" w:rsidRPr="004F222C" w:rsidRDefault="004F222C" w:rsidP="004F222C">
      <w:pPr>
        <w:jc w:val="both"/>
      </w:pPr>
      <w:r w:rsidRPr="004F222C">
        <w:rPr>
          <w:rFonts w:ascii="Arial" w:hAnsi="Arial" w:cs="Arial"/>
          <w:color w:val="000000"/>
          <w:sz w:val="22"/>
          <w:szCs w:val="22"/>
        </w:rPr>
        <w:t xml:space="preserve">A noter qu’une fois que vous avez effectué un kata (abandon ou réussite), vous pourrez le </w:t>
      </w:r>
      <w:r w:rsidR="000D6541" w:rsidRPr="004F222C">
        <w:rPr>
          <w:rFonts w:ascii="Arial" w:hAnsi="Arial" w:cs="Arial"/>
          <w:color w:val="000000"/>
          <w:sz w:val="22"/>
          <w:szCs w:val="22"/>
        </w:rPr>
        <w:t>réessayer</w:t>
      </w:r>
      <w:r w:rsidRPr="004F222C">
        <w:rPr>
          <w:rFonts w:ascii="Arial" w:hAnsi="Arial" w:cs="Arial"/>
          <w:color w:val="000000"/>
          <w:sz w:val="22"/>
          <w:szCs w:val="22"/>
        </w:rPr>
        <w:t xml:space="preserve"> (un bouton s'</w:t>
      </w:r>
      <w:r w:rsidR="000D6541" w:rsidRPr="004F222C">
        <w:rPr>
          <w:rFonts w:ascii="Arial" w:hAnsi="Arial" w:cs="Arial"/>
          <w:color w:val="000000"/>
          <w:sz w:val="22"/>
          <w:szCs w:val="22"/>
        </w:rPr>
        <w:t>affichera</w:t>
      </w:r>
      <w:r w:rsidRPr="004F222C">
        <w:rPr>
          <w:rFonts w:ascii="Arial" w:hAnsi="Arial" w:cs="Arial"/>
          <w:color w:val="000000"/>
          <w:sz w:val="22"/>
          <w:szCs w:val="22"/>
        </w:rPr>
        <w:t xml:space="preserve"> à côté du bouton d’abandon (7)), mais le refaire ne vous donnera pas de points en plus.</w:t>
      </w:r>
    </w:p>
    <w:p w14:paraId="732B4A80" w14:textId="77777777" w:rsidR="004F222C" w:rsidRPr="004F222C" w:rsidRDefault="004F222C" w:rsidP="004F222C"/>
    <w:p w14:paraId="5ED5FFB1" w14:textId="0E572236" w:rsidR="004F222C" w:rsidRPr="004F222C" w:rsidRDefault="004F222C" w:rsidP="00946ED3">
      <w:pPr>
        <w:pStyle w:val="Titre2"/>
      </w:pPr>
      <w:bookmarkStart w:id="115" w:name="_Toc11680346"/>
      <w:r w:rsidRPr="004F222C">
        <w:t>Rechercher des programmes</w:t>
      </w:r>
      <w:bookmarkEnd w:id="115"/>
    </w:p>
    <w:p w14:paraId="52BF186B" w14:textId="3FC8174E" w:rsidR="004F222C" w:rsidRDefault="004F222C" w:rsidP="004F222C">
      <w:pPr>
        <w:jc w:val="both"/>
        <w:rPr>
          <w:rFonts w:ascii="Arial" w:hAnsi="Arial" w:cs="Arial"/>
          <w:color w:val="000000"/>
          <w:sz w:val="22"/>
          <w:szCs w:val="22"/>
        </w:rPr>
      </w:pPr>
      <w:r w:rsidRPr="004F222C">
        <w:rPr>
          <w:rFonts w:ascii="Arial" w:hAnsi="Arial" w:cs="Arial"/>
          <w:color w:val="000000"/>
          <w:sz w:val="22"/>
          <w:szCs w:val="22"/>
        </w:rPr>
        <w:t>La recherche d’un programme s’effectue sur le titre de celui-ci.</w:t>
      </w:r>
    </w:p>
    <w:p w14:paraId="7A32F32F" w14:textId="0FA848D7" w:rsidR="00946ED3" w:rsidRDefault="00946ED3" w:rsidP="004F222C">
      <w:pPr>
        <w:jc w:val="both"/>
        <w:rPr>
          <w:rFonts w:ascii="Arial" w:hAnsi="Arial" w:cs="Arial"/>
          <w:color w:val="000000"/>
          <w:sz w:val="22"/>
          <w:szCs w:val="22"/>
        </w:rPr>
      </w:pPr>
    </w:p>
    <w:p w14:paraId="45FF0FD6" w14:textId="650F5344" w:rsidR="00946ED3" w:rsidRDefault="00946ED3" w:rsidP="004F222C">
      <w:pPr>
        <w:jc w:val="both"/>
        <w:rPr>
          <w:rFonts w:ascii="Arial" w:hAnsi="Arial" w:cs="Arial"/>
          <w:color w:val="000000"/>
          <w:sz w:val="22"/>
          <w:szCs w:val="22"/>
        </w:rPr>
      </w:pPr>
    </w:p>
    <w:p w14:paraId="17FA3F55" w14:textId="765C5B5E" w:rsidR="00946ED3" w:rsidRDefault="00946ED3" w:rsidP="004F222C">
      <w:pPr>
        <w:jc w:val="both"/>
        <w:rPr>
          <w:rFonts w:ascii="Arial" w:hAnsi="Arial" w:cs="Arial"/>
          <w:color w:val="000000"/>
          <w:sz w:val="22"/>
          <w:szCs w:val="22"/>
        </w:rPr>
      </w:pPr>
    </w:p>
    <w:p w14:paraId="502A2DE4" w14:textId="77777777" w:rsidR="00946ED3" w:rsidRPr="004F222C" w:rsidRDefault="00946ED3" w:rsidP="004F222C">
      <w:pPr>
        <w:jc w:val="both"/>
      </w:pPr>
    </w:p>
    <w:p w14:paraId="0818A906" w14:textId="77777777" w:rsidR="004F222C" w:rsidRPr="004F222C" w:rsidRDefault="004F222C" w:rsidP="00946ED3">
      <w:pPr>
        <w:pStyle w:val="Titre1"/>
      </w:pPr>
      <w:bookmarkStart w:id="116" w:name="_Toc11680347"/>
      <w:r w:rsidRPr="004F222C">
        <w:t>N’importe qui</w:t>
      </w:r>
      <w:bookmarkEnd w:id="116"/>
    </w:p>
    <w:p w14:paraId="35191117" w14:textId="77777777" w:rsidR="004F222C" w:rsidRPr="004F222C" w:rsidRDefault="004F222C" w:rsidP="004F222C"/>
    <w:p w14:paraId="1DB164E4" w14:textId="77777777" w:rsidR="004F222C" w:rsidRPr="004F222C" w:rsidRDefault="004F222C" w:rsidP="00946ED3">
      <w:pPr>
        <w:pStyle w:val="Titre2"/>
      </w:pPr>
      <w:bookmarkStart w:id="117" w:name="_Toc11680348"/>
      <w:r w:rsidRPr="004F222C">
        <w:t>Rejoindre DojoHepia</w:t>
      </w:r>
      <w:bookmarkEnd w:id="117"/>
    </w:p>
    <w:p w14:paraId="566A86C3" w14:textId="629CF67D" w:rsidR="004F222C" w:rsidRPr="004F222C" w:rsidRDefault="004F222C" w:rsidP="00260886">
      <w:pPr>
        <w:pStyle w:val="VRAINORMAL"/>
        <w:ind w:firstLine="0"/>
      </w:pPr>
      <w:r w:rsidRPr="004F222C">
        <w:t>Pour créer votre compte utilisateur sur DojoHepia, veuillez cliquer sur le lien “</w:t>
      </w:r>
      <w:proofErr w:type="spellStart"/>
      <w:r w:rsidRPr="004F222C">
        <w:t>Create</w:t>
      </w:r>
      <w:proofErr w:type="spellEnd"/>
      <w:r w:rsidRPr="004F222C">
        <w:t xml:space="preserve"> </w:t>
      </w:r>
      <w:proofErr w:type="spellStart"/>
      <w:r w:rsidRPr="004F222C">
        <w:t>my</w:t>
      </w:r>
      <w:proofErr w:type="spellEnd"/>
      <w:r w:rsidRPr="004F222C">
        <w:t xml:space="preserve"> </w:t>
      </w:r>
      <w:proofErr w:type="spellStart"/>
      <w:r w:rsidRPr="004F222C">
        <w:t>account</w:t>
      </w:r>
      <w:proofErr w:type="spellEnd"/>
      <w:r w:rsidRPr="004F222C">
        <w:t>” (Créer mon compte utilisateur) sur la page de connexion de la plateforme. Vous arriverez alors sur le formulaire suivant :</w:t>
      </w:r>
    </w:p>
    <w:p w14:paraId="303F4DCA" w14:textId="77777777" w:rsidR="00260886" w:rsidRDefault="004F222C" w:rsidP="00260886">
      <w:pPr>
        <w:keepNext/>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203D2A4F" wp14:editId="658CC9A0">
            <wp:extent cx="5760720" cy="2717800"/>
            <wp:effectExtent l="0" t="0" r="0" b="0"/>
            <wp:docPr id="13" name="Image 13" descr="https://lh6.googleusercontent.com/dEQkVyj-dWCH3PG71dHa2rFw3tYaPSx_X3AWzRYSb040KLaikLAANGjJA_3xV_ROC8PZ31-SfaKNTPLRYEqvm1zmj-xPbFPgTvmftPHwDm6vTsInOA-vdBsb-mOAl-P5jw3RPPm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6.googleusercontent.com/dEQkVyj-dWCH3PG71dHa2rFw3tYaPSx_X3AWzRYSb040KLaikLAANGjJA_3xV_ROC8PZ31-SfaKNTPLRYEqvm1zmj-xPbFPgTvmftPHwDm6vTsInOA-vdBsb-mOAl-P5jw3RPPmZ"/>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60720" cy="2717800"/>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4FC0C2A0" w14:textId="5FB78A2C" w:rsidR="004F222C" w:rsidRPr="004F222C" w:rsidRDefault="00260886" w:rsidP="00260886">
      <w:pPr>
        <w:pStyle w:val="Lgende"/>
        <w:jc w:val="center"/>
      </w:pPr>
      <w:bookmarkStart w:id="118" w:name="_Toc11680007"/>
      <w:r>
        <w:t xml:space="preserve">Figure </w:t>
      </w:r>
      <w:fldSimple w:instr=" SEQ Figure \* ARABIC ">
        <w:r w:rsidR="00833C8E">
          <w:rPr>
            <w:noProof/>
          </w:rPr>
          <w:t>23</w:t>
        </w:r>
      </w:fldSimple>
      <w:r>
        <w:t xml:space="preserve"> - Manuel utilisateur</w:t>
      </w:r>
      <w:r w:rsidR="00833C8E">
        <w:t xml:space="preserve"> : </w:t>
      </w:r>
      <w:r>
        <w:t>N'importe qu</w:t>
      </w:r>
      <w:r w:rsidR="00833C8E">
        <w:t xml:space="preserve">i - </w:t>
      </w:r>
      <w:r>
        <w:t>Page de création de compte (AV, 2019)</w:t>
      </w:r>
      <w:bookmarkEnd w:id="118"/>
    </w:p>
    <w:p w14:paraId="30F76186" w14:textId="77777777" w:rsidR="004F222C" w:rsidRPr="004F222C" w:rsidRDefault="004F222C" w:rsidP="004F222C"/>
    <w:p w14:paraId="1D650CA7" w14:textId="77777777" w:rsidR="004F222C" w:rsidRPr="004F222C" w:rsidRDefault="004F222C" w:rsidP="004F222C">
      <w:pPr>
        <w:jc w:val="both"/>
      </w:pPr>
      <w:proofErr w:type="spellStart"/>
      <w:r w:rsidRPr="004F222C">
        <w:rPr>
          <w:rFonts w:ascii="Arial" w:hAnsi="Arial" w:cs="Arial"/>
          <w:color w:val="000000"/>
          <w:sz w:val="22"/>
          <w:szCs w:val="22"/>
          <w:u w:val="single"/>
        </w:rPr>
        <w:t>Username</w:t>
      </w:r>
      <w:proofErr w:type="spellEnd"/>
      <w:r w:rsidRPr="004F222C">
        <w:rPr>
          <w:rFonts w:ascii="Arial" w:hAnsi="Arial" w:cs="Arial"/>
          <w:color w:val="000000"/>
          <w:sz w:val="22"/>
          <w:szCs w:val="22"/>
          <w:u w:val="single"/>
        </w:rPr>
        <w:t xml:space="preserve"> (Nom d’utilisateur)</w:t>
      </w:r>
    </w:p>
    <w:p w14:paraId="48A31445" w14:textId="77777777" w:rsidR="004F222C" w:rsidRPr="004F222C" w:rsidRDefault="004F222C" w:rsidP="004F222C">
      <w:pPr>
        <w:jc w:val="both"/>
      </w:pPr>
      <w:r w:rsidRPr="004F222C">
        <w:rPr>
          <w:rFonts w:ascii="Arial" w:hAnsi="Arial" w:cs="Arial"/>
          <w:color w:val="000000"/>
          <w:sz w:val="22"/>
          <w:szCs w:val="22"/>
        </w:rPr>
        <w:t>Votre nom d’utilisateur doit-être d’au moins 4 caractères, et ne contenir que les caractères suivants :</w:t>
      </w:r>
    </w:p>
    <w:p w14:paraId="334D7E59" w14:textId="77777777" w:rsidR="004F222C" w:rsidRPr="004F222C" w:rsidRDefault="004F222C" w:rsidP="004F222C"/>
    <w:p w14:paraId="3EF4E9A9" w14:textId="77777777" w:rsidR="004F222C" w:rsidRPr="004F222C" w:rsidRDefault="004F222C" w:rsidP="004F222C">
      <w:pPr>
        <w:jc w:val="center"/>
      </w:pPr>
      <w:proofErr w:type="spellStart"/>
      <w:r w:rsidRPr="004F222C">
        <w:rPr>
          <w:rFonts w:ascii="Arial" w:hAnsi="Arial" w:cs="Arial"/>
          <w:color w:val="000000"/>
          <w:sz w:val="22"/>
          <w:szCs w:val="22"/>
        </w:rPr>
        <w:t>AaBbCcDdEeFfGgHhIiJjKkLlMmNnOoPpQqRrSsTtUuVvWwXxYyZz</w:t>
      </w:r>
      <w:proofErr w:type="spellEnd"/>
      <w:r w:rsidRPr="004F222C">
        <w:rPr>
          <w:rFonts w:ascii="Arial" w:hAnsi="Arial" w:cs="Arial"/>
          <w:color w:val="000000"/>
          <w:sz w:val="22"/>
          <w:szCs w:val="22"/>
        </w:rPr>
        <w:t xml:space="preserve"> 0123456789-</w:t>
      </w:r>
    </w:p>
    <w:p w14:paraId="54B4BD41" w14:textId="77777777" w:rsidR="004F222C" w:rsidRPr="004F222C" w:rsidRDefault="004F222C" w:rsidP="004F222C"/>
    <w:p w14:paraId="34CD3DAE" w14:textId="77777777" w:rsidR="004F222C" w:rsidRPr="004F222C" w:rsidRDefault="004F222C" w:rsidP="004F222C">
      <w:pPr>
        <w:jc w:val="both"/>
      </w:pPr>
      <w:proofErr w:type="spellStart"/>
      <w:r w:rsidRPr="004F222C">
        <w:rPr>
          <w:rFonts w:ascii="Arial" w:hAnsi="Arial" w:cs="Arial"/>
          <w:color w:val="000000"/>
          <w:sz w:val="22"/>
          <w:szCs w:val="22"/>
          <w:u w:val="single"/>
        </w:rPr>
        <w:t>Password</w:t>
      </w:r>
      <w:proofErr w:type="spellEnd"/>
      <w:r w:rsidRPr="004F222C">
        <w:rPr>
          <w:rFonts w:ascii="Arial" w:hAnsi="Arial" w:cs="Arial"/>
          <w:color w:val="000000"/>
          <w:sz w:val="22"/>
          <w:szCs w:val="22"/>
          <w:u w:val="single"/>
        </w:rPr>
        <w:t xml:space="preserve"> &amp; </w:t>
      </w:r>
      <w:proofErr w:type="spellStart"/>
      <w:r w:rsidRPr="004F222C">
        <w:rPr>
          <w:rFonts w:ascii="Arial" w:hAnsi="Arial" w:cs="Arial"/>
          <w:color w:val="000000"/>
          <w:sz w:val="22"/>
          <w:szCs w:val="22"/>
          <w:u w:val="single"/>
        </w:rPr>
        <w:t>Password</w:t>
      </w:r>
      <w:proofErr w:type="spellEnd"/>
      <w:r w:rsidRPr="004F222C">
        <w:rPr>
          <w:rFonts w:ascii="Arial" w:hAnsi="Arial" w:cs="Arial"/>
          <w:color w:val="000000"/>
          <w:sz w:val="22"/>
          <w:szCs w:val="22"/>
          <w:u w:val="single"/>
        </w:rPr>
        <w:t xml:space="preserve"> Confirmation (Mot de passe et confirmation du mot de passe)</w:t>
      </w:r>
    </w:p>
    <w:p w14:paraId="40C41899" w14:textId="77777777" w:rsidR="004F222C" w:rsidRPr="004F222C" w:rsidRDefault="004F222C" w:rsidP="004F222C">
      <w:pPr>
        <w:jc w:val="both"/>
      </w:pPr>
      <w:r w:rsidRPr="004F222C">
        <w:rPr>
          <w:rFonts w:ascii="Arial" w:hAnsi="Arial" w:cs="Arial"/>
          <w:color w:val="000000"/>
          <w:sz w:val="22"/>
          <w:szCs w:val="22"/>
        </w:rPr>
        <w:lastRenderedPageBreak/>
        <w:t>Le mot de passe doit-être d’au moins 6 caractères. Vous devez retaper votre mot de passe à l’exacte dans “</w:t>
      </w:r>
      <w:proofErr w:type="spellStart"/>
      <w:r w:rsidRPr="004F222C">
        <w:rPr>
          <w:rFonts w:ascii="Arial" w:hAnsi="Arial" w:cs="Arial"/>
          <w:color w:val="000000"/>
          <w:sz w:val="22"/>
          <w:szCs w:val="22"/>
        </w:rPr>
        <w:t>Password</w:t>
      </w:r>
      <w:proofErr w:type="spellEnd"/>
      <w:r w:rsidRPr="004F222C">
        <w:rPr>
          <w:rFonts w:ascii="Arial" w:hAnsi="Arial" w:cs="Arial"/>
          <w:color w:val="000000"/>
          <w:sz w:val="22"/>
          <w:szCs w:val="22"/>
        </w:rPr>
        <w:t xml:space="preserve"> confirmation”</w:t>
      </w:r>
    </w:p>
    <w:p w14:paraId="3DF07DFF" w14:textId="77777777" w:rsidR="004F222C" w:rsidRPr="004F222C" w:rsidRDefault="004F222C" w:rsidP="004F222C"/>
    <w:p w14:paraId="4E1E865D" w14:textId="77777777" w:rsidR="004F222C" w:rsidRPr="004F222C" w:rsidRDefault="004F222C" w:rsidP="004F222C">
      <w:pPr>
        <w:jc w:val="both"/>
      </w:pPr>
      <w:r w:rsidRPr="004F222C">
        <w:rPr>
          <w:rFonts w:ascii="Arial" w:hAnsi="Arial" w:cs="Arial"/>
          <w:color w:val="000000"/>
          <w:sz w:val="22"/>
          <w:szCs w:val="22"/>
          <w:u w:val="single"/>
        </w:rPr>
        <w:t>Token</w:t>
      </w:r>
    </w:p>
    <w:p w14:paraId="041578C1" w14:textId="77777777" w:rsidR="004F222C" w:rsidRPr="004F222C" w:rsidRDefault="004F222C" w:rsidP="004F222C">
      <w:pPr>
        <w:jc w:val="both"/>
      </w:pPr>
      <w:r w:rsidRPr="004F222C">
        <w:rPr>
          <w:rFonts w:ascii="Arial" w:hAnsi="Arial" w:cs="Arial"/>
          <w:color w:val="000000"/>
          <w:sz w:val="22"/>
          <w:szCs w:val="22"/>
        </w:rPr>
        <w:t>Pour rejoindre DojoHepia, il faut que l’un des Sensei du site vous aie donné un token d'authentification. Ce token permet de certifier que vous êtes légitime d'accéder à DojoHepia.</w:t>
      </w:r>
    </w:p>
    <w:p w14:paraId="46C624DB" w14:textId="77777777" w:rsidR="004F222C" w:rsidRPr="004F222C" w:rsidRDefault="004F222C" w:rsidP="004F222C"/>
    <w:p w14:paraId="3A80CDDC" w14:textId="77777777" w:rsidR="004F222C" w:rsidRPr="004F222C" w:rsidRDefault="004F222C" w:rsidP="004F222C">
      <w:pPr>
        <w:jc w:val="both"/>
      </w:pPr>
      <w:r w:rsidRPr="004F222C">
        <w:rPr>
          <w:rFonts w:ascii="Arial" w:hAnsi="Arial" w:cs="Arial"/>
          <w:color w:val="000000"/>
          <w:sz w:val="22"/>
          <w:szCs w:val="22"/>
        </w:rPr>
        <w:t>Votre rang d’utilisateur dépend de la nature du token qu’un Sensei vous a donné.</w:t>
      </w:r>
    </w:p>
    <w:p w14:paraId="7A6644C3" w14:textId="77777777" w:rsidR="004F222C" w:rsidRPr="004F222C" w:rsidRDefault="004F222C" w:rsidP="004F222C"/>
    <w:p w14:paraId="4068F6DC" w14:textId="4B038AC6" w:rsidR="004F222C" w:rsidRPr="004F222C" w:rsidRDefault="00341B45" w:rsidP="00946ED3">
      <w:pPr>
        <w:pStyle w:val="Titre2"/>
      </w:pPr>
      <w:bookmarkStart w:id="119" w:name="_Toc11680349"/>
      <w:r>
        <w:t>S</w:t>
      </w:r>
      <w:r w:rsidRPr="00341B45">
        <w:t xml:space="preserve">’authentifier </w:t>
      </w:r>
      <w:r w:rsidR="004F222C" w:rsidRPr="004F222C">
        <w:t>à DojoHepia</w:t>
      </w:r>
      <w:bookmarkEnd w:id="119"/>
    </w:p>
    <w:p w14:paraId="15D31FE1" w14:textId="77777777" w:rsidR="004F222C" w:rsidRPr="004F222C" w:rsidRDefault="004F222C" w:rsidP="004F222C">
      <w:pPr>
        <w:jc w:val="both"/>
      </w:pPr>
      <w:r w:rsidRPr="004F222C">
        <w:rPr>
          <w:rFonts w:ascii="Arial" w:hAnsi="Arial" w:cs="Arial"/>
          <w:color w:val="000000"/>
          <w:sz w:val="22"/>
          <w:szCs w:val="22"/>
        </w:rPr>
        <w:t>Pour vous connecter à DojoHepia, veuillez renseigner les champs “</w:t>
      </w:r>
      <w:proofErr w:type="spellStart"/>
      <w:r w:rsidRPr="004F222C">
        <w:rPr>
          <w:rFonts w:ascii="Arial" w:hAnsi="Arial" w:cs="Arial"/>
          <w:color w:val="000000"/>
          <w:sz w:val="22"/>
          <w:szCs w:val="22"/>
        </w:rPr>
        <w:t>Username</w:t>
      </w:r>
      <w:proofErr w:type="spellEnd"/>
      <w:r w:rsidRPr="004F222C">
        <w:rPr>
          <w:rFonts w:ascii="Arial" w:hAnsi="Arial" w:cs="Arial"/>
          <w:color w:val="000000"/>
          <w:sz w:val="22"/>
          <w:szCs w:val="22"/>
        </w:rPr>
        <w:t>” (Nom d’utilisateur) et “</w:t>
      </w:r>
      <w:proofErr w:type="spellStart"/>
      <w:r w:rsidRPr="004F222C">
        <w:rPr>
          <w:rFonts w:ascii="Arial" w:hAnsi="Arial" w:cs="Arial"/>
          <w:color w:val="000000"/>
          <w:sz w:val="22"/>
          <w:szCs w:val="22"/>
        </w:rPr>
        <w:t>Password</w:t>
      </w:r>
      <w:proofErr w:type="spellEnd"/>
      <w:r w:rsidRPr="004F222C">
        <w:rPr>
          <w:rFonts w:ascii="Arial" w:hAnsi="Arial" w:cs="Arial"/>
          <w:color w:val="000000"/>
          <w:sz w:val="22"/>
          <w:szCs w:val="22"/>
        </w:rPr>
        <w:t>” (mot de passe), que vous avez spécifié lors de la création de votre utilisateur.</w:t>
      </w:r>
    </w:p>
    <w:p w14:paraId="5F7AB8ED" w14:textId="77777777" w:rsidR="004F222C" w:rsidRPr="004F222C" w:rsidRDefault="004F222C" w:rsidP="004F222C"/>
    <w:p w14:paraId="53AB5E3E" w14:textId="77777777" w:rsidR="00833C8E" w:rsidRDefault="004F222C" w:rsidP="00833C8E">
      <w:pPr>
        <w:keepNext/>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651FF06A" wp14:editId="155704ED">
            <wp:extent cx="5760720" cy="2731135"/>
            <wp:effectExtent l="0" t="0" r="5080" b="0"/>
            <wp:docPr id="12" name="Image 12" descr="https://lh6.googleusercontent.com/UMCLn-yg-jIelMiIVknJn45JIH7E2-iJO51d1vL2hIFI6uqwB0SfnClKpZ1vzERj8uxTMwUty5g4v4jLK077zo1uskuVBYIvp_2UiX62ookyhItknP6Q98yxkakq7PA5is9Vue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lh6.googleusercontent.com/UMCLn-yg-jIelMiIVknJn45JIH7E2-iJO51d1vL2hIFI6uqwB0SfnClKpZ1vzERj8uxTMwUty5g4v4jLK077zo1uskuVBYIvp_2UiX62ookyhItknP6Q98yxkakq7PA5is9VueOl"/>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720" cy="2731135"/>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0215532A" w14:textId="0021BEF8" w:rsidR="004F222C" w:rsidRPr="004F222C" w:rsidRDefault="00833C8E" w:rsidP="00833C8E">
      <w:pPr>
        <w:pStyle w:val="Lgende"/>
        <w:jc w:val="center"/>
      </w:pPr>
      <w:bookmarkStart w:id="120" w:name="_Toc11680008"/>
      <w:r>
        <w:t xml:space="preserve">Figure </w:t>
      </w:r>
      <w:fldSimple w:instr=" SEQ Figure \* ARABIC ">
        <w:r>
          <w:rPr>
            <w:noProof/>
          </w:rPr>
          <w:t>24</w:t>
        </w:r>
      </w:fldSimple>
      <w:r>
        <w:t xml:space="preserve"> - </w:t>
      </w:r>
      <w:r w:rsidRPr="00D1284D">
        <w:t>Manuel utilisateur :</w:t>
      </w:r>
      <w:r>
        <w:t xml:space="preserve"> N'importe qui -  Page d'authentification</w:t>
      </w:r>
      <w:bookmarkEnd w:id="120"/>
    </w:p>
    <w:p w14:paraId="0724176D" w14:textId="77777777" w:rsidR="004F222C" w:rsidRPr="004F222C" w:rsidRDefault="004F222C" w:rsidP="004F222C"/>
    <w:p w14:paraId="0EA367AD" w14:textId="673FC4B7" w:rsidR="004F222C" w:rsidRDefault="004F222C" w:rsidP="004F222C">
      <w:pPr>
        <w:jc w:val="both"/>
        <w:rPr>
          <w:rFonts w:ascii="Arial" w:hAnsi="Arial" w:cs="Arial"/>
          <w:color w:val="000000"/>
          <w:sz w:val="22"/>
          <w:szCs w:val="22"/>
        </w:rPr>
      </w:pPr>
      <w:r w:rsidRPr="004F222C">
        <w:rPr>
          <w:rFonts w:ascii="Arial" w:hAnsi="Arial" w:cs="Arial"/>
          <w:color w:val="000000"/>
          <w:sz w:val="22"/>
          <w:szCs w:val="22"/>
        </w:rPr>
        <w:t>Votre session de connexion à une validité de 6 jours, après lesquels, il vous faudra vous reconnecter.</w:t>
      </w:r>
    </w:p>
    <w:p w14:paraId="146AA16F" w14:textId="77777777" w:rsidR="004F222C" w:rsidRDefault="004F222C">
      <w:pPr>
        <w:spacing w:after="160" w:line="259" w:lineRule="auto"/>
        <w:rPr>
          <w:rFonts w:ascii="Arial" w:hAnsi="Arial" w:cs="Arial"/>
          <w:color w:val="000000"/>
          <w:sz w:val="22"/>
          <w:szCs w:val="22"/>
        </w:rPr>
      </w:pPr>
      <w:r>
        <w:rPr>
          <w:rFonts w:ascii="Arial" w:hAnsi="Arial" w:cs="Arial"/>
          <w:color w:val="000000"/>
          <w:sz w:val="22"/>
          <w:szCs w:val="22"/>
        </w:rPr>
        <w:br w:type="page"/>
      </w:r>
    </w:p>
    <w:p w14:paraId="327F0C2F" w14:textId="48CF5DC7" w:rsidR="004F222C" w:rsidRPr="004F222C" w:rsidRDefault="004F222C" w:rsidP="004F222C">
      <w:pPr>
        <w:pStyle w:val="Titre"/>
      </w:pPr>
      <w:bookmarkStart w:id="121" w:name="_Toc11680350"/>
      <w:r>
        <w:lastRenderedPageBreak/>
        <w:t>Annexe 3 : Ajouter un langage pour les katas</w:t>
      </w:r>
      <w:bookmarkEnd w:id="121"/>
    </w:p>
    <w:p w14:paraId="6F1679AF" w14:textId="30389497" w:rsidR="009C0196" w:rsidRPr="004F222C" w:rsidRDefault="009C0196" w:rsidP="009C0196">
      <w:pPr>
        <w:pStyle w:val="Titre1"/>
      </w:pPr>
      <w:bookmarkStart w:id="122" w:name="_Toc11680351"/>
      <w:r>
        <w:t>Introduction</w:t>
      </w:r>
      <w:bookmarkEnd w:id="122"/>
    </w:p>
    <w:p w14:paraId="0C6DB779" w14:textId="22016BBD" w:rsidR="00156A0A" w:rsidRDefault="009C0196" w:rsidP="009C0196">
      <w:pPr>
        <w:pStyle w:val="VRAINORMAL"/>
        <w:ind w:firstLine="0"/>
      </w:pPr>
      <w:r>
        <w:t xml:space="preserve">Ajouter un langage de </w:t>
      </w:r>
      <w:r w:rsidR="00156A0A">
        <w:t>développement</w:t>
      </w:r>
      <w:r>
        <w:t xml:space="preserve"> dans DojoHepia, n’est pas </w:t>
      </w:r>
      <w:r w:rsidR="00156A0A">
        <w:t>nécessairement</w:t>
      </w:r>
      <w:r>
        <w:t xml:space="preserve"> une chose aisée et demande de suivre le tutoriel à la </w:t>
      </w:r>
      <w:r w:rsidR="00156A0A">
        <w:t xml:space="preserve">lettre. Ce tutoriel ce divisera en </w:t>
      </w:r>
      <w:r w:rsidR="00156A0A">
        <w:rPr>
          <w:color w:val="FF0000"/>
        </w:rPr>
        <w:t>5</w:t>
      </w:r>
      <w:r w:rsidR="00156A0A" w:rsidRPr="00156A0A">
        <w:rPr>
          <w:color w:val="FF0000"/>
        </w:rPr>
        <w:t xml:space="preserve"> </w:t>
      </w:r>
      <w:r w:rsidR="00156A0A">
        <w:t>partie :</w:t>
      </w:r>
    </w:p>
    <w:p w14:paraId="540925AD" w14:textId="5767045E" w:rsidR="00156A0A" w:rsidRDefault="00156A0A" w:rsidP="004B4747">
      <w:pPr>
        <w:pStyle w:val="VRAINORMAL"/>
        <w:numPr>
          <w:ilvl w:val="1"/>
          <w:numId w:val="11"/>
        </w:numPr>
      </w:pPr>
      <w:r>
        <w:t>Image docker</w:t>
      </w:r>
    </w:p>
    <w:p w14:paraId="261F5BBF" w14:textId="3F3D21B0" w:rsidR="00156A0A" w:rsidRDefault="00156A0A" w:rsidP="004B4747">
      <w:pPr>
        <w:pStyle w:val="VRAINORMAL"/>
        <w:numPr>
          <w:ilvl w:val="2"/>
          <w:numId w:val="11"/>
        </w:numPr>
      </w:pPr>
      <w:r>
        <w:t xml:space="preserve">Création d’une image </w:t>
      </w:r>
    </w:p>
    <w:p w14:paraId="08FB2E90" w14:textId="2BBE6725" w:rsidR="00156A0A" w:rsidRDefault="00156A0A" w:rsidP="004B4747">
      <w:pPr>
        <w:pStyle w:val="VRAINORMAL"/>
        <w:numPr>
          <w:ilvl w:val="1"/>
          <w:numId w:val="11"/>
        </w:numPr>
      </w:pPr>
      <w:r>
        <w:t>Mise à jour du Service de compilation Javalin</w:t>
      </w:r>
    </w:p>
    <w:p w14:paraId="4287CAA9" w14:textId="78545C54" w:rsidR="00156A0A" w:rsidRDefault="00156A0A" w:rsidP="004B4747">
      <w:pPr>
        <w:pStyle w:val="VRAINORMAL"/>
        <w:numPr>
          <w:ilvl w:val="2"/>
          <w:numId w:val="11"/>
        </w:numPr>
      </w:pPr>
      <w:r>
        <w:t>Mise à jour du dictionnaire de langage</w:t>
      </w:r>
    </w:p>
    <w:p w14:paraId="6B1C72BC" w14:textId="31499522" w:rsidR="00156A0A" w:rsidRDefault="00156A0A" w:rsidP="004B4747">
      <w:pPr>
        <w:pStyle w:val="VRAINORMAL"/>
        <w:numPr>
          <w:ilvl w:val="1"/>
          <w:numId w:val="11"/>
        </w:numPr>
      </w:pPr>
      <w:r>
        <w:t>Mise à jour du client Angular</w:t>
      </w:r>
    </w:p>
    <w:p w14:paraId="6EEB0D32" w14:textId="449D34E0" w:rsidR="00156A0A" w:rsidRDefault="00156A0A" w:rsidP="004B4747">
      <w:pPr>
        <w:pStyle w:val="VRAINORMAL"/>
        <w:numPr>
          <w:ilvl w:val="2"/>
          <w:numId w:val="11"/>
        </w:numPr>
      </w:pPr>
      <w:r>
        <w:t>– Fichier LANG</w:t>
      </w:r>
    </w:p>
    <w:p w14:paraId="5E0252E2" w14:textId="43B1FA19" w:rsidR="00156A0A" w:rsidRDefault="00156A0A" w:rsidP="004B4747">
      <w:pPr>
        <w:pStyle w:val="VRAINORMAL"/>
        <w:numPr>
          <w:ilvl w:val="2"/>
          <w:numId w:val="11"/>
        </w:numPr>
      </w:pPr>
      <w:r>
        <w:t>Création de kata</w:t>
      </w:r>
    </w:p>
    <w:p w14:paraId="1DD45951" w14:textId="1ED49B84" w:rsidR="00156A0A" w:rsidRDefault="00156A0A" w:rsidP="004B4747">
      <w:pPr>
        <w:pStyle w:val="VRAINORMAL"/>
        <w:numPr>
          <w:ilvl w:val="1"/>
          <w:numId w:val="11"/>
        </w:numPr>
      </w:pPr>
      <w:r>
        <w:t>Tests &amp; mesures</w:t>
      </w:r>
    </w:p>
    <w:p w14:paraId="5D5ED717" w14:textId="7D4E4DDD" w:rsidR="00156A0A" w:rsidRDefault="00156A0A" w:rsidP="004B4747">
      <w:pPr>
        <w:pStyle w:val="VRAINORMAL"/>
        <w:numPr>
          <w:ilvl w:val="1"/>
          <w:numId w:val="11"/>
        </w:numPr>
      </w:pPr>
      <w:r>
        <w:t>Publication</w:t>
      </w:r>
    </w:p>
    <w:p w14:paraId="6A26D313" w14:textId="6E7C7FFD" w:rsidR="008300E3" w:rsidRDefault="008300E3" w:rsidP="009C0196">
      <w:pPr>
        <w:pStyle w:val="VRAINORMAL"/>
        <w:ind w:firstLine="0"/>
      </w:pPr>
    </w:p>
    <w:p w14:paraId="39470DA3" w14:textId="61FF51E4" w:rsidR="008300E3" w:rsidRDefault="008300E3" w:rsidP="008300E3">
      <w:pPr>
        <w:pStyle w:val="Titre2"/>
      </w:pPr>
      <w:bookmarkStart w:id="123" w:name="_Toc11680352"/>
      <w:r>
        <w:t>Image docker</w:t>
      </w:r>
      <w:bookmarkEnd w:id="123"/>
    </w:p>
    <w:p w14:paraId="1AF57890" w14:textId="05D860FA" w:rsidR="008300E3" w:rsidRDefault="008300E3" w:rsidP="008300E3">
      <w:pPr>
        <w:pStyle w:val="VRAINORMAL"/>
        <w:ind w:firstLine="0"/>
      </w:pPr>
      <w:r>
        <w:t>L</w:t>
      </w:r>
      <w:r w:rsidR="00156A0A">
        <w:t>’exécution des katas</w:t>
      </w:r>
      <w:r>
        <w:t xml:space="preserve"> sont </w:t>
      </w:r>
      <w:r w:rsidR="00156A0A">
        <w:t xml:space="preserve">effectuées </w:t>
      </w:r>
      <w:r>
        <w:t xml:space="preserve">dans </w:t>
      </w:r>
      <w:r w:rsidR="00156A0A">
        <w:t>des</w:t>
      </w:r>
      <w:r>
        <w:t xml:space="preserve"> container</w:t>
      </w:r>
      <w:r w:rsidR="00156A0A">
        <w:t>s</w:t>
      </w:r>
      <w:r>
        <w:t xml:space="preserve"> afin de s’affranchir de certains problème de sécurité, de ce fait, il vous faut créer un container docker avec les prérequis</w:t>
      </w:r>
      <w:r w:rsidR="00156A0A">
        <w:t xml:space="preserve">, </w:t>
      </w:r>
      <w:r>
        <w:t>pour que votre implémentation fonctionne sur DojoHepia.</w:t>
      </w:r>
      <w:r w:rsidR="00156A0A">
        <w:t xml:space="preserve"> Voici une courte liste de prérequis :</w:t>
      </w:r>
    </w:p>
    <w:p w14:paraId="416C07C6" w14:textId="14A4235C" w:rsidR="008300E3" w:rsidRDefault="008300E3" w:rsidP="004B4747">
      <w:pPr>
        <w:pStyle w:val="VRAINORMAL"/>
        <w:numPr>
          <w:ilvl w:val="1"/>
          <w:numId w:val="11"/>
        </w:numPr>
      </w:pPr>
      <w:r>
        <w:t>Un container simple et léger</w:t>
      </w:r>
    </w:p>
    <w:p w14:paraId="7D3EEF27" w14:textId="77ED47FA" w:rsidR="008300E3" w:rsidRDefault="008300E3" w:rsidP="004B4747">
      <w:pPr>
        <w:pStyle w:val="VRAINORMAL"/>
        <w:numPr>
          <w:ilvl w:val="1"/>
          <w:numId w:val="11"/>
        </w:numPr>
      </w:pPr>
      <w:r>
        <w:t xml:space="preserve">Une librairie d’assertion adaptée à la bonne résolution du kata </w:t>
      </w:r>
    </w:p>
    <w:p w14:paraId="50E90212" w14:textId="77777777" w:rsidR="002622D9" w:rsidRDefault="002622D9" w:rsidP="00156A0A">
      <w:pPr>
        <w:pStyle w:val="VRAINORMAL"/>
        <w:ind w:firstLine="0"/>
        <w:rPr>
          <w:u w:val="single"/>
        </w:rPr>
      </w:pPr>
    </w:p>
    <w:p w14:paraId="3A437907" w14:textId="0BCCF53E" w:rsidR="002622D9" w:rsidRPr="002622D9" w:rsidRDefault="002622D9" w:rsidP="00156A0A">
      <w:pPr>
        <w:pStyle w:val="VRAINORMAL"/>
        <w:ind w:firstLine="0"/>
        <w:rPr>
          <w:u w:val="single"/>
        </w:rPr>
      </w:pPr>
      <w:r w:rsidRPr="002622D9">
        <w:rPr>
          <w:u w:val="single"/>
        </w:rPr>
        <w:t>Un container simple et léger</w:t>
      </w:r>
    </w:p>
    <w:p w14:paraId="00D6A52E" w14:textId="747EA9C2" w:rsidR="00156A0A" w:rsidRDefault="008300E3" w:rsidP="00156A0A">
      <w:pPr>
        <w:pStyle w:val="VRAINORMAL"/>
        <w:ind w:firstLine="0"/>
      </w:pPr>
      <w:r>
        <w:t>Dans le but de créer un container simple et léger, veillez à ne mettre que le stricte nécessaire dans votre image</w:t>
      </w:r>
      <w:r w:rsidR="00CE7626">
        <w:t>. Veillez à n’intégrer que les outils dont vous avez réellement besoins, car chaque petite dépendance a</w:t>
      </w:r>
      <w:r w:rsidR="006C2DE8">
        <w:t xml:space="preserve">ura </w:t>
      </w:r>
      <w:r w:rsidR="00CE7626">
        <w:t>pour conséquence son lot de ralentissement lors de la création du container par le service de compilation.</w:t>
      </w:r>
    </w:p>
    <w:p w14:paraId="4D07F594" w14:textId="77777777" w:rsidR="002622D9" w:rsidRDefault="002622D9" w:rsidP="00156A0A">
      <w:pPr>
        <w:pStyle w:val="VRAINORMAL"/>
        <w:ind w:firstLine="0"/>
      </w:pPr>
    </w:p>
    <w:p w14:paraId="012182E3" w14:textId="16015AE0" w:rsidR="00CE7626" w:rsidRDefault="00CE7626" w:rsidP="00156A0A">
      <w:pPr>
        <w:pStyle w:val="VRAINORMAL"/>
        <w:ind w:firstLine="0"/>
        <w:rPr>
          <w:u w:val="single"/>
        </w:rPr>
      </w:pPr>
      <w:r w:rsidRPr="00CE7626">
        <w:rPr>
          <w:u w:val="single"/>
        </w:rPr>
        <w:lastRenderedPageBreak/>
        <w:t>La Librairie d’assertion</w:t>
      </w:r>
    </w:p>
    <w:p w14:paraId="15046E37" w14:textId="4564FD11" w:rsidR="006C2DE8" w:rsidRDefault="006C2DE8" w:rsidP="006C2DE8">
      <w:pPr>
        <w:pStyle w:val="VRAINORMAL"/>
        <w:ind w:firstLine="0"/>
      </w:pPr>
      <w:r>
        <w:t>Nombreux sont les langages proposant déjà des système d’assertion, mais tous ne sont pas forcément adapté à DojoHepia. En effet, le but de DojoHepia étant d’être pédagogique, il est important que les assertions donnent un</w:t>
      </w:r>
      <w:r w:rsidR="002622D9">
        <w:t>e description détaillée de l’erreur pour que l’utilisateur apprenne à les résoudre. Dans le cadre du langage python par exemple, le système d’assertion mis en place ne fait que d’interrompre le code si le prédicat se révèle faux, mais ne donne en aucun cas plus d’information.</w:t>
      </w:r>
    </w:p>
    <w:p w14:paraId="4E4D47E5" w14:textId="69CFB991" w:rsidR="002622D9" w:rsidRDefault="002622D9" w:rsidP="006C2DE8">
      <w:pPr>
        <w:pStyle w:val="VRAINORMAL"/>
        <w:ind w:firstLine="0"/>
      </w:pPr>
    </w:p>
    <w:p w14:paraId="610EEEC1" w14:textId="75E712E8" w:rsidR="002622D9" w:rsidRPr="002622D9" w:rsidRDefault="002622D9" w:rsidP="006C2DE8">
      <w:pPr>
        <w:pStyle w:val="VRAINORMAL"/>
        <w:ind w:firstLine="0"/>
        <w:rPr>
          <w:u w:val="single"/>
        </w:rPr>
      </w:pPr>
      <w:r w:rsidRPr="002622D9">
        <w:rPr>
          <w:u w:val="single"/>
        </w:rPr>
        <w:t>L’image docker</w:t>
      </w:r>
    </w:p>
    <w:p w14:paraId="083ADE9B" w14:textId="3034A5F6" w:rsidR="002622D9" w:rsidRPr="002622D9" w:rsidRDefault="002622D9" w:rsidP="002622D9">
      <w:pPr>
        <w:pStyle w:val="VRAINORMAL"/>
        <w:ind w:firstLine="0"/>
      </w:pPr>
      <w:r>
        <w:t>Votre image peut-être basée sur n’importe quelle autre image, mais il faudra en revanche rajouter quelques couche à l’aide d’un</w:t>
      </w:r>
      <w:r w:rsidR="00BA6A64">
        <w:t xml:space="preserve"> D</w:t>
      </w:r>
      <w:r>
        <w:t xml:space="preserve">ockerfile. Voici par exemple, le </w:t>
      </w:r>
      <w:r w:rsidR="00BA6A64">
        <w:t>D</w:t>
      </w:r>
      <w:r>
        <w:t>ockerfile de l’image python</w:t>
      </w:r>
    </w:p>
    <w:p w14:paraId="6FF1DC57" w14:textId="01A753D1" w:rsidR="002622D9" w:rsidRPr="002622D9" w:rsidRDefault="002622D9" w:rsidP="002622D9">
      <w:pPr>
        <w:pStyle w:val="VRAINORMAL"/>
        <w:pBdr>
          <w:top w:val="single" w:sz="4" w:space="1" w:color="auto"/>
          <w:left w:val="single" w:sz="4" w:space="4" w:color="auto"/>
          <w:bottom w:val="single" w:sz="4" w:space="1" w:color="auto"/>
          <w:right w:val="single" w:sz="4" w:space="4" w:color="auto"/>
        </w:pBdr>
        <w:shd w:val="pct15" w:color="auto" w:fill="auto"/>
        <w:ind w:firstLine="0"/>
      </w:pPr>
      <w:r w:rsidRPr="002622D9">
        <w:t xml:space="preserve">FROM ubuntu:14.04 # </w:t>
      </w:r>
      <w:r>
        <w:t>I</w:t>
      </w:r>
      <w:r w:rsidRPr="002622D9">
        <w:t>mage de base</w:t>
      </w:r>
    </w:p>
    <w:p w14:paraId="6A1D8E60" w14:textId="1F1D6790" w:rsidR="002622D9" w:rsidRPr="002622D9" w:rsidRDefault="002622D9" w:rsidP="002622D9">
      <w:pPr>
        <w:pStyle w:val="VRAINORMAL"/>
        <w:pBdr>
          <w:top w:val="single" w:sz="4" w:space="1" w:color="auto"/>
          <w:left w:val="single" w:sz="4" w:space="4" w:color="auto"/>
          <w:bottom w:val="single" w:sz="4" w:space="1" w:color="auto"/>
          <w:right w:val="single" w:sz="4" w:space="4" w:color="auto"/>
        </w:pBdr>
        <w:shd w:val="pct15" w:color="auto" w:fill="auto"/>
        <w:ind w:firstLine="0"/>
      </w:pPr>
      <w:r w:rsidRPr="002622D9">
        <w:t xml:space="preserve">ENV DEBIAN_FRONTEND </w:t>
      </w:r>
      <w:proofErr w:type="spellStart"/>
      <w:r w:rsidRPr="002622D9">
        <w:t>noninteractive</w:t>
      </w:r>
      <w:proofErr w:type="spellEnd"/>
      <w:r>
        <w:t xml:space="preserve"> # Impératif pour éviter que l’installation ne se mette en pause en attendant un retour utilisateur lors de la création </w:t>
      </w:r>
    </w:p>
    <w:p w14:paraId="018A3C08" w14:textId="461ABD47" w:rsidR="002622D9" w:rsidRDefault="002622D9" w:rsidP="002622D9">
      <w:pPr>
        <w:pStyle w:val="VRAINORMAL"/>
        <w:pBdr>
          <w:top w:val="single" w:sz="4" w:space="1" w:color="auto"/>
          <w:left w:val="single" w:sz="4" w:space="4" w:color="auto"/>
          <w:bottom w:val="single" w:sz="4" w:space="1" w:color="auto"/>
          <w:right w:val="single" w:sz="4" w:space="4" w:color="auto"/>
        </w:pBdr>
        <w:shd w:val="pct15" w:color="auto" w:fill="auto"/>
        <w:ind w:firstLine="0"/>
      </w:pPr>
    </w:p>
    <w:p w14:paraId="0ADC2EF4" w14:textId="68BBFE60" w:rsidR="002622D9" w:rsidRPr="002622D9" w:rsidRDefault="002622D9" w:rsidP="002622D9">
      <w:pPr>
        <w:pStyle w:val="VRAINORMAL"/>
        <w:pBdr>
          <w:top w:val="single" w:sz="4" w:space="1" w:color="auto"/>
          <w:left w:val="single" w:sz="4" w:space="4" w:color="auto"/>
          <w:bottom w:val="single" w:sz="4" w:space="1" w:color="auto"/>
          <w:right w:val="single" w:sz="4" w:space="4" w:color="auto"/>
        </w:pBdr>
        <w:shd w:val="pct15" w:color="auto" w:fill="auto"/>
        <w:ind w:firstLine="0"/>
      </w:pPr>
      <w:r w:rsidRPr="002622D9">
        <w:t># Permet d’installer python3 et l</w:t>
      </w:r>
      <w:r>
        <w:t>a librairies d’assertions</w:t>
      </w:r>
    </w:p>
    <w:p w14:paraId="1544598B" w14:textId="7BB2483D" w:rsidR="002622D9" w:rsidRPr="002622D9" w:rsidRDefault="002622D9" w:rsidP="002622D9">
      <w:pPr>
        <w:pStyle w:val="VRAINORMAL"/>
        <w:pBdr>
          <w:top w:val="single" w:sz="4" w:space="1" w:color="auto"/>
          <w:left w:val="single" w:sz="4" w:space="4" w:color="auto"/>
          <w:bottom w:val="single" w:sz="4" w:space="1" w:color="auto"/>
          <w:right w:val="single" w:sz="4" w:space="4" w:color="auto"/>
        </w:pBdr>
        <w:shd w:val="pct15" w:color="auto" w:fill="auto"/>
        <w:ind w:firstLine="0"/>
        <w:rPr>
          <w:lang w:val="en-US"/>
        </w:rPr>
      </w:pPr>
      <w:r w:rsidRPr="002622D9">
        <w:rPr>
          <w:lang w:val="en-US"/>
        </w:rPr>
        <w:t>RUN apt-get update &amp;&amp; apt-get -y upgrade</w:t>
      </w:r>
    </w:p>
    <w:p w14:paraId="7A2BD733" w14:textId="77777777" w:rsidR="002622D9" w:rsidRPr="002622D9" w:rsidRDefault="002622D9" w:rsidP="002622D9">
      <w:pPr>
        <w:pStyle w:val="VRAINORMAL"/>
        <w:pBdr>
          <w:top w:val="single" w:sz="4" w:space="1" w:color="auto"/>
          <w:left w:val="single" w:sz="4" w:space="4" w:color="auto"/>
          <w:bottom w:val="single" w:sz="4" w:space="1" w:color="auto"/>
          <w:right w:val="single" w:sz="4" w:space="4" w:color="auto"/>
        </w:pBdr>
        <w:shd w:val="pct15" w:color="auto" w:fill="auto"/>
        <w:ind w:firstLine="0"/>
        <w:rPr>
          <w:lang w:val="en-US"/>
        </w:rPr>
      </w:pPr>
      <w:r w:rsidRPr="002622D9">
        <w:rPr>
          <w:lang w:val="en-US"/>
        </w:rPr>
        <w:t>RUN apt-get install -y python3-pip python3-dev</w:t>
      </w:r>
    </w:p>
    <w:p w14:paraId="7EEBB815" w14:textId="77777777" w:rsidR="002622D9" w:rsidRPr="00A91645" w:rsidRDefault="002622D9" w:rsidP="002622D9">
      <w:pPr>
        <w:pStyle w:val="VRAINORMAL"/>
        <w:pBdr>
          <w:top w:val="single" w:sz="4" w:space="1" w:color="auto"/>
          <w:left w:val="single" w:sz="4" w:space="4" w:color="auto"/>
          <w:bottom w:val="single" w:sz="4" w:space="1" w:color="auto"/>
          <w:right w:val="single" w:sz="4" w:space="4" w:color="auto"/>
        </w:pBdr>
        <w:shd w:val="pct15" w:color="auto" w:fill="auto"/>
        <w:ind w:firstLine="0"/>
      </w:pPr>
      <w:r w:rsidRPr="00A91645">
        <w:t xml:space="preserve">RUN pip3 </w:t>
      </w:r>
      <w:proofErr w:type="spellStart"/>
      <w:r w:rsidRPr="00A91645">
        <w:t>install</w:t>
      </w:r>
      <w:proofErr w:type="spellEnd"/>
      <w:r w:rsidRPr="00A91645">
        <w:t xml:space="preserve"> </w:t>
      </w:r>
      <w:proofErr w:type="spellStart"/>
      <w:r w:rsidRPr="00A91645">
        <w:t>assertpy</w:t>
      </w:r>
      <w:proofErr w:type="spellEnd"/>
    </w:p>
    <w:p w14:paraId="0F9D6B91" w14:textId="77777777" w:rsidR="002622D9" w:rsidRDefault="002622D9" w:rsidP="002622D9">
      <w:pPr>
        <w:pStyle w:val="VRAINORMAL"/>
        <w:pBdr>
          <w:top w:val="single" w:sz="4" w:space="1" w:color="auto"/>
          <w:left w:val="single" w:sz="4" w:space="4" w:color="auto"/>
          <w:bottom w:val="single" w:sz="4" w:space="1" w:color="auto"/>
          <w:right w:val="single" w:sz="4" w:space="4" w:color="auto"/>
        </w:pBdr>
        <w:shd w:val="pct15" w:color="auto" w:fill="auto"/>
        <w:ind w:firstLine="0"/>
      </w:pPr>
    </w:p>
    <w:p w14:paraId="340207DF" w14:textId="28ACFE1D" w:rsidR="002622D9" w:rsidRPr="002622D9" w:rsidRDefault="002622D9" w:rsidP="002622D9">
      <w:pPr>
        <w:pStyle w:val="VRAINORMAL"/>
        <w:pBdr>
          <w:top w:val="single" w:sz="4" w:space="1" w:color="auto"/>
          <w:left w:val="single" w:sz="4" w:space="4" w:color="auto"/>
          <w:bottom w:val="single" w:sz="4" w:space="1" w:color="auto"/>
          <w:right w:val="single" w:sz="4" w:space="4" w:color="auto"/>
        </w:pBdr>
        <w:shd w:val="pct15" w:color="auto" w:fill="auto"/>
        <w:ind w:firstLine="0"/>
      </w:pPr>
      <w:r w:rsidRPr="002622D9">
        <w:t xml:space="preserve"># </w:t>
      </w:r>
      <w:proofErr w:type="spellStart"/>
      <w:r w:rsidRPr="002622D9">
        <w:t>Imperatif</w:t>
      </w:r>
      <w:proofErr w:type="spellEnd"/>
      <w:r w:rsidRPr="002622D9">
        <w:t>, voir partie “Dossier partag</w:t>
      </w:r>
      <w:r>
        <w:t>é »</w:t>
      </w:r>
    </w:p>
    <w:p w14:paraId="4CF4D4CC" w14:textId="77777777" w:rsidR="002622D9" w:rsidRPr="002622D9" w:rsidRDefault="002622D9" w:rsidP="002622D9">
      <w:pPr>
        <w:pStyle w:val="VRAINORMAL"/>
        <w:pBdr>
          <w:top w:val="single" w:sz="4" w:space="1" w:color="auto"/>
          <w:left w:val="single" w:sz="4" w:space="4" w:color="auto"/>
          <w:bottom w:val="single" w:sz="4" w:space="1" w:color="auto"/>
          <w:right w:val="single" w:sz="4" w:space="4" w:color="auto"/>
        </w:pBdr>
        <w:shd w:val="pct15" w:color="auto" w:fill="auto"/>
        <w:ind w:firstLine="0"/>
        <w:rPr>
          <w:lang w:val="en-US"/>
        </w:rPr>
      </w:pPr>
      <w:r w:rsidRPr="002622D9">
        <w:rPr>
          <w:lang w:val="en-US"/>
        </w:rPr>
        <w:t xml:space="preserve">RUN </w:t>
      </w:r>
      <w:proofErr w:type="spellStart"/>
      <w:r w:rsidRPr="002622D9">
        <w:rPr>
          <w:lang w:val="en-US"/>
        </w:rPr>
        <w:t>mkdir</w:t>
      </w:r>
      <w:proofErr w:type="spellEnd"/>
      <w:r w:rsidRPr="002622D9">
        <w:rPr>
          <w:lang w:val="en-US"/>
        </w:rPr>
        <w:t xml:space="preserve"> /env/</w:t>
      </w:r>
    </w:p>
    <w:p w14:paraId="1D9B0210" w14:textId="434CFDD2" w:rsidR="002622D9" w:rsidRPr="002622D9" w:rsidRDefault="002622D9" w:rsidP="002622D9">
      <w:pPr>
        <w:pStyle w:val="VRAINORMAL"/>
        <w:pBdr>
          <w:top w:val="single" w:sz="4" w:space="1" w:color="auto"/>
          <w:left w:val="single" w:sz="4" w:space="4" w:color="auto"/>
          <w:bottom w:val="single" w:sz="4" w:space="1" w:color="auto"/>
          <w:right w:val="single" w:sz="4" w:space="4" w:color="auto"/>
        </w:pBdr>
        <w:shd w:val="pct15" w:color="auto" w:fill="auto"/>
        <w:ind w:firstLine="0"/>
        <w:rPr>
          <w:lang w:val="en-US"/>
        </w:rPr>
      </w:pPr>
      <w:r w:rsidRPr="002622D9">
        <w:rPr>
          <w:lang w:val="en-US"/>
        </w:rPr>
        <w:t>WORKDIR /env/</w:t>
      </w:r>
    </w:p>
    <w:p w14:paraId="499A9522" w14:textId="1C895F6A" w:rsidR="002622D9" w:rsidRPr="00A91645" w:rsidRDefault="002622D9" w:rsidP="002622D9">
      <w:pPr>
        <w:pStyle w:val="Lgende"/>
        <w:jc w:val="center"/>
        <w:rPr>
          <w:u w:val="single"/>
        </w:rPr>
      </w:pPr>
      <w:bookmarkStart w:id="124" w:name="_Toc11680013"/>
      <w:r w:rsidRPr="00A91645">
        <w:t xml:space="preserve">Listing </w:t>
      </w:r>
      <w:r>
        <w:fldChar w:fldCharType="begin"/>
      </w:r>
      <w:r w:rsidRPr="00A91645">
        <w:instrText xml:space="preserve"> SEQ Listing \* ARABIC </w:instrText>
      </w:r>
      <w:r>
        <w:fldChar w:fldCharType="separate"/>
      </w:r>
      <w:r w:rsidR="00840C98">
        <w:rPr>
          <w:noProof/>
        </w:rPr>
        <w:t>6</w:t>
      </w:r>
      <w:r>
        <w:fldChar w:fldCharType="end"/>
      </w:r>
      <w:r w:rsidRPr="00A91645">
        <w:t xml:space="preserve"> - Dockerfile, python</w:t>
      </w:r>
      <w:bookmarkEnd w:id="124"/>
    </w:p>
    <w:p w14:paraId="752047E2" w14:textId="72728E2D" w:rsidR="00CE7626" w:rsidRPr="00A91645" w:rsidRDefault="00CE7626" w:rsidP="00156A0A">
      <w:pPr>
        <w:pStyle w:val="VRAINORMAL"/>
        <w:ind w:firstLine="0"/>
        <w:rPr>
          <w:u w:val="single"/>
        </w:rPr>
      </w:pPr>
    </w:p>
    <w:p w14:paraId="2FC555E6" w14:textId="77777777" w:rsidR="00CE7626" w:rsidRPr="00A91645" w:rsidRDefault="00CE7626" w:rsidP="00156A0A">
      <w:pPr>
        <w:pStyle w:val="VRAINORMAL"/>
        <w:ind w:firstLine="0"/>
        <w:rPr>
          <w:u w:val="single"/>
        </w:rPr>
      </w:pPr>
    </w:p>
    <w:p w14:paraId="4A8473D8" w14:textId="3ED207B6" w:rsidR="007A0F4C" w:rsidRDefault="00156A0A" w:rsidP="00156A0A">
      <w:pPr>
        <w:pStyle w:val="Titre2"/>
      </w:pPr>
      <w:bookmarkStart w:id="125" w:name="_Toc11680353"/>
      <w:r>
        <w:lastRenderedPageBreak/>
        <w:t>Mise à jour du Service de compilation Javalin</w:t>
      </w:r>
      <w:bookmarkEnd w:id="125"/>
    </w:p>
    <w:p w14:paraId="1A7EAF9B" w14:textId="77777777" w:rsidR="007A0F4C" w:rsidRDefault="007A0F4C">
      <w:pPr>
        <w:spacing w:after="160" w:line="259" w:lineRule="auto"/>
        <w:rPr>
          <w:rFonts w:eastAsiaTheme="majorEastAsia" w:cs="Arial"/>
          <w:b/>
          <w:bCs/>
          <w:sz w:val="28"/>
          <w:szCs w:val="28"/>
        </w:rPr>
      </w:pPr>
      <w:r>
        <w:br w:type="page"/>
      </w:r>
    </w:p>
    <w:p w14:paraId="6C27681D" w14:textId="144CE9FB" w:rsidR="00156A0A" w:rsidRDefault="007A0F4C" w:rsidP="007A0F4C">
      <w:pPr>
        <w:pStyle w:val="Titre"/>
      </w:pPr>
      <w:bookmarkStart w:id="126" w:name="_Toc11680354"/>
      <w:r>
        <w:lastRenderedPageBreak/>
        <w:t>Annexe 4 : Utiliser DojoHepia</w:t>
      </w:r>
      <w:bookmarkEnd w:id="126"/>
    </w:p>
    <w:p w14:paraId="47AFF766" w14:textId="390B0C97" w:rsidR="00156A0A" w:rsidRPr="00156A0A" w:rsidRDefault="007A0F4C" w:rsidP="007A0F4C">
      <w:pPr>
        <w:pStyle w:val="VRAINORMAL"/>
        <w:ind w:firstLine="0"/>
      </w:pPr>
      <w:r>
        <w:t>Cette annexe décrit comment lancer tous les services de DojoHepia, pour pouvoir utiliser la plateforme.</w:t>
      </w:r>
    </w:p>
    <w:p w14:paraId="0DE94EE6" w14:textId="77777777" w:rsidR="00156A0A" w:rsidRDefault="00156A0A" w:rsidP="00156A0A">
      <w:pPr>
        <w:pStyle w:val="VRAINORMAL"/>
        <w:ind w:firstLine="0"/>
      </w:pPr>
    </w:p>
    <w:p w14:paraId="68AF0DBF" w14:textId="21AF6A80" w:rsidR="008300E3" w:rsidRDefault="008300E3" w:rsidP="009C0196">
      <w:pPr>
        <w:pStyle w:val="VRAINORMAL"/>
        <w:ind w:firstLine="0"/>
      </w:pPr>
    </w:p>
    <w:p w14:paraId="7F6D055B" w14:textId="77777777" w:rsidR="00031491" w:rsidRDefault="00031491" w:rsidP="00B977EA">
      <w:pPr>
        <w:rPr>
          <w:lang w:eastAsia="fr-CH"/>
        </w:rPr>
      </w:pPr>
      <w:r>
        <w:br w:type="page"/>
      </w:r>
    </w:p>
    <w:p w14:paraId="14738353" w14:textId="4A6433A2" w:rsidR="00031491" w:rsidRDefault="00031491" w:rsidP="001D6E74">
      <w:pPr>
        <w:pStyle w:val="Titre"/>
      </w:pPr>
      <w:bookmarkStart w:id="127" w:name="_Toc11680355"/>
      <w:r>
        <w:lastRenderedPageBreak/>
        <w:t>Références documentaire</w:t>
      </w:r>
      <w:r w:rsidR="008F2820">
        <w:t>s</w:t>
      </w:r>
      <w:bookmarkEnd w:id="127"/>
    </w:p>
    <w:p w14:paraId="7D66D1A9" w14:textId="1D7A790E" w:rsidR="00031491" w:rsidRPr="007D3AC2" w:rsidRDefault="00031491" w:rsidP="00B977EA">
      <w:pPr>
        <w:pStyle w:val="western"/>
        <w:spacing w:before="0" w:beforeAutospacing="0" w:after="0" w:line="240" w:lineRule="auto"/>
        <w:rPr>
          <w:lang w:val="fr-FR"/>
        </w:rPr>
      </w:pPr>
    </w:p>
    <w:p w14:paraId="6C864790" w14:textId="77777777" w:rsidR="00031491" w:rsidRDefault="00031491" w:rsidP="00B977EA">
      <w:pPr>
        <w:pStyle w:val="western"/>
        <w:spacing w:before="0" w:beforeAutospacing="0" w:after="0" w:line="240" w:lineRule="auto"/>
      </w:pPr>
    </w:p>
    <w:sectPr w:rsidR="00031491" w:rsidSect="00DE615E">
      <w:headerReference w:type="default" r:id="rId39"/>
      <w:footerReference w:type="default" r:id="rId4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FD7601" w14:textId="77777777" w:rsidR="00C84B87" w:rsidRDefault="00C84B87" w:rsidP="004175DC">
      <w:r>
        <w:separator/>
      </w:r>
    </w:p>
  </w:endnote>
  <w:endnote w:type="continuationSeparator" w:id="0">
    <w:p w14:paraId="4473D9F4" w14:textId="77777777" w:rsidR="00C84B87" w:rsidRDefault="00C84B87" w:rsidP="004175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atura MT Script Capitals">
    <w:panose1 w:val="03020802060602070202"/>
    <w:charset w:val="4D"/>
    <w:family w:val="script"/>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73BEDE" w14:textId="77777777" w:rsidR="00C84B87" w:rsidRDefault="00C84B87" w:rsidP="00D169B6">
    <w:pPr>
      <w:pStyle w:val="Pieddepage"/>
      <w:tabs>
        <w:tab w:val="left" w:pos="5900"/>
      </w:tabs>
    </w:pPr>
    <w:r>
      <w:tab/>
    </w:r>
    <w:sdt>
      <w:sdtPr>
        <w:id w:val="-1865348481"/>
        <w:docPartObj>
          <w:docPartGallery w:val="Page Numbers (Bottom of Page)"/>
          <w:docPartUnique/>
        </w:docPartObj>
      </w:sdtPr>
      <w:sdtContent>
        <w:r>
          <w:fldChar w:fldCharType="begin"/>
        </w:r>
        <w:r>
          <w:instrText>PAGE   \* MERGEFORMAT</w:instrText>
        </w:r>
        <w:r>
          <w:fldChar w:fldCharType="separate"/>
        </w:r>
        <w:r w:rsidRPr="000A63F8">
          <w:rPr>
            <w:noProof/>
            <w:lang w:val="fr-FR"/>
          </w:rPr>
          <w:t>17</w:t>
        </w:r>
        <w:r>
          <w:fldChar w:fldCharType="end"/>
        </w:r>
      </w:sdtContent>
    </w:sdt>
    <w:r>
      <w:tab/>
    </w:r>
  </w:p>
  <w:p w14:paraId="796E156C" w14:textId="77777777" w:rsidR="00C84B87" w:rsidRPr="00D169B6" w:rsidRDefault="00C84B87" w:rsidP="00D169B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36EF8F" w14:textId="77777777" w:rsidR="00C84B87" w:rsidRDefault="00C84B87" w:rsidP="004175DC">
      <w:r>
        <w:separator/>
      </w:r>
    </w:p>
  </w:footnote>
  <w:footnote w:type="continuationSeparator" w:id="0">
    <w:p w14:paraId="22FCC636" w14:textId="77777777" w:rsidR="00C84B87" w:rsidRDefault="00C84B87" w:rsidP="004175DC">
      <w:r>
        <w:continuationSeparator/>
      </w:r>
    </w:p>
  </w:footnote>
  <w:footnote w:id="1">
    <w:p w14:paraId="47CE1169" w14:textId="5CE132EC" w:rsidR="00C84B87" w:rsidRDefault="00C84B87">
      <w:pPr>
        <w:pStyle w:val="Notedebasdepage"/>
      </w:pPr>
      <w:r w:rsidRPr="00C84B87">
        <w:rPr>
          <w:rStyle w:val="Appelnotedebasdep"/>
        </w:rPr>
        <w:footnoteRef/>
      </w:r>
      <w:r>
        <w:t xml:space="preserve"> Le champs « level » est évoqué dans le chapitre 4 dans la partie « </w:t>
      </w:r>
      <w:r>
        <w:rPr>
          <w:noProof/>
        </w:rPr>
        <w:t>Gestion des ressources et privilèges »</w:t>
      </w:r>
    </w:p>
  </w:footnote>
  <w:footnote w:id="2">
    <w:p w14:paraId="39D3DF4D" w14:textId="47355A09" w:rsidR="00C84B87" w:rsidRDefault="00C84B87">
      <w:pPr>
        <w:pStyle w:val="Notedebasdepage"/>
      </w:pPr>
      <w:r w:rsidRPr="00C84B87">
        <w:rPr>
          <w:rStyle w:val="Appelnotedebasdep"/>
        </w:rPr>
        <w:footnoteRef/>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5BAF1" w14:textId="77777777" w:rsidR="00C84B87" w:rsidRDefault="00C84B87" w:rsidP="001F2CCA">
    <w:pPr>
      <w:pStyle w:val="En-tte"/>
      <w:tabs>
        <w:tab w:val="left" w:pos="3850"/>
      </w:tabs>
    </w:pPr>
    <w:r>
      <w:rPr>
        <w:noProof/>
        <w:lang w:val="fr-FR"/>
      </w:rPr>
      <w:drawing>
        <wp:anchor distT="0" distB="0" distL="114300" distR="114300" simplePos="0" relativeHeight="251658240" behindDoc="0" locked="0" layoutInCell="1" allowOverlap="1" wp14:anchorId="19F48129" wp14:editId="540BB478">
          <wp:simplePos x="0" y="0"/>
          <wp:positionH relativeFrom="column">
            <wp:posOffset>4516755</wp:posOffset>
          </wp:positionH>
          <wp:positionV relativeFrom="paragraph">
            <wp:posOffset>-17780</wp:posOffset>
          </wp:positionV>
          <wp:extent cx="1496060" cy="405130"/>
          <wp:effectExtent l="0" t="0" r="8890" b="0"/>
          <wp:wrapThrough wrapText="bothSides">
            <wp:wrapPolygon edited="0">
              <wp:start x="0" y="0"/>
              <wp:lineTo x="0" y="20313"/>
              <wp:lineTo x="21453" y="20313"/>
              <wp:lineTo x="21453" y="0"/>
              <wp:lineTo x="0" y="0"/>
            </wp:wrapPolygon>
          </wp:wrapThrough>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S-SO-GENEVE LOGONEW RVB.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96060" cy="405130"/>
                  </a:xfrm>
                  <a:prstGeom prst="rect">
                    <a:avLst/>
                  </a:prstGeom>
                </pic:spPr>
              </pic:pic>
            </a:graphicData>
          </a:graphic>
        </wp:anchor>
      </w:drawing>
    </w:r>
    <w:r>
      <w:rPr>
        <w:noProof/>
        <w:lang w:val="fr-FR"/>
      </w:rPr>
      <w:drawing>
        <wp:anchor distT="0" distB="0" distL="114300" distR="114300" simplePos="0" relativeHeight="251659264" behindDoc="0" locked="0" layoutInCell="1" allowOverlap="1" wp14:anchorId="601750BC" wp14:editId="798120C6">
          <wp:simplePos x="0" y="0"/>
          <wp:positionH relativeFrom="column">
            <wp:posOffset>-512445</wp:posOffset>
          </wp:positionH>
          <wp:positionV relativeFrom="paragraph">
            <wp:posOffset>-309880</wp:posOffset>
          </wp:positionV>
          <wp:extent cx="1577340" cy="890270"/>
          <wp:effectExtent l="0" t="0" r="3810" b="5080"/>
          <wp:wrapThrough wrapText="bothSides">
            <wp:wrapPolygon edited="0">
              <wp:start x="0" y="0"/>
              <wp:lineTo x="0" y="21261"/>
              <wp:lineTo x="21391" y="21261"/>
              <wp:lineTo x="21391" y="0"/>
              <wp:lineTo x="0" y="0"/>
            </wp:wrapPolygon>
          </wp:wrapThrough>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G_ITI_logo_Q.jpg"/>
                  <pic:cNvPicPr/>
                </pic:nvPicPr>
                <pic:blipFill>
                  <a:blip r:embed="rId2">
                    <a:extLst>
                      <a:ext uri="{28A0092B-C50C-407E-A947-70E740481C1C}">
                        <a14:useLocalDpi xmlns:a14="http://schemas.microsoft.com/office/drawing/2010/main" val="0"/>
                      </a:ext>
                    </a:extLst>
                  </a:blip>
                  <a:stretch>
                    <a:fillRect/>
                  </a:stretch>
                </pic:blipFill>
                <pic:spPr>
                  <a:xfrm>
                    <a:off x="0" y="0"/>
                    <a:ext cx="1577340" cy="890270"/>
                  </a:xfrm>
                  <a:prstGeom prst="rect">
                    <a:avLst/>
                  </a:prstGeom>
                </pic:spPr>
              </pic:pic>
            </a:graphicData>
          </a:graphic>
        </wp:anchor>
      </w:drawing>
    </w:r>
    <w:r>
      <w:tab/>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FAF8B1" w14:textId="77777777" w:rsidR="00C84B87" w:rsidRDefault="00C84B87" w:rsidP="001F2CCA">
    <w:pPr>
      <w:pStyle w:val="En-tte"/>
      <w:tabs>
        <w:tab w:val="clear" w:pos="4536"/>
        <w:tab w:val="clear" w:pos="9072"/>
        <w:tab w:val="left" w:pos="555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3D5DCF" w14:textId="77777777" w:rsidR="00C84B87" w:rsidRPr="001F2CCA" w:rsidRDefault="00C84B87" w:rsidP="001F2CCA">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868E4"/>
    <w:multiLevelType w:val="hybridMultilevel"/>
    <w:tmpl w:val="60422AC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B974C82"/>
    <w:multiLevelType w:val="hybridMultilevel"/>
    <w:tmpl w:val="82AA196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C887F16"/>
    <w:multiLevelType w:val="multilevel"/>
    <w:tmpl w:val="70387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274818"/>
    <w:multiLevelType w:val="hybridMultilevel"/>
    <w:tmpl w:val="F63285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8872531"/>
    <w:multiLevelType w:val="multilevel"/>
    <w:tmpl w:val="84A2A9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Times New Roman" w:eastAsia="Times New Roman" w:hAnsi="Times New Roman" w:cs="Times New Roman"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48264C"/>
    <w:multiLevelType w:val="hybridMultilevel"/>
    <w:tmpl w:val="ED94FC12"/>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6" w15:restartNumberingAfterBreak="0">
    <w:nsid w:val="1A11462A"/>
    <w:multiLevelType w:val="hybridMultilevel"/>
    <w:tmpl w:val="13FC2B0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6C1795A"/>
    <w:multiLevelType w:val="multilevel"/>
    <w:tmpl w:val="87AEB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05B3D95"/>
    <w:multiLevelType w:val="hybridMultilevel"/>
    <w:tmpl w:val="7DBCF7DE"/>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9" w15:restartNumberingAfterBreak="0">
    <w:nsid w:val="309A374B"/>
    <w:multiLevelType w:val="multilevel"/>
    <w:tmpl w:val="E0105C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18F67AC"/>
    <w:multiLevelType w:val="hybridMultilevel"/>
    <w:tmpl w:val="E1CAB1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2831725"/>
    <w:multiLevelType w:val="multilevel"/>
    <w:tmpl w:val="25D6EA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7476E77"/>
    <w:multiLevelType w:val="multilevel"/>
    <w:tmpl w:val="2534AA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BB72389"/>
    <w:multiLevelType w:val="multilevel"/>
    <w:tmpl w:val="DAA45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CB64BE4"/>
    <w:multiLevelType w:val="hybridMultilevel"/>
    <w:tmpl w:val="38DEF7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3E075A60"/>
    <w:multiLevelType w:val="hybridMultilevel"/>
    <w:tmpl w:val="CDF4AF08"/>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6" w15:restartNumberingAfterBreak="0">
    <w:nsid w:val="438B72DC"/>
    <w:multiLevelType w:val="multilevel"/>
    <w:tmpl w:val="72185C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56273B4"/>
    <w:multiLevelType w:val="multilevel"/>
    <w:tmpl w:val="3A6A6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7DA3E40"/>
    <w:multiLevelType w:val="multilevel"/>
    <w:tmpl w:val="E76A8764"/>
    <w:lvl w:ilvl="0">
      <w:start w:val="1"/>
      <w:numFmt w:val="decimal"/>
      <w:lvlText w:val="%1"/>
      <w:lvlJc w:val="left"/>
      <w:pPr>
        <w:ind w:left="2400" w:hanging="432"/>
      </w:pPr>
      <w:rPr>
        <w:rFonts w:hint="default"/>
      </w:rPr>
    </w:lvl>
    <w:lvl w:ilvl="1">
      <w:start w:val="1"/>
      <w:numFmt w:val="decimal"/>
      <w:lvlText w:val="%1.%2"/>
      <w:lvlJc w:val="left"/>
      <w:pPr>
        <w:ind w:left="2544" w:hanging="576"/>
      </w:pPr>
      <w:rPr>
        <w:rFonts w:hint="default"/>
      </w:rPr>
    </w:lvl>
    <w:lvl w:ilvl="2">
      <w:start w:val="1"/>
      <w:numFmt w:val="decimal"/>
      <w:pStyle w:val="Titre3"/>
      <w:lvlText w:val="%1.%2.%3"/>
      <w:lvlJc w:val="left"/>
      <w:pPr>
        <w:ind w:left="2688" w:hanging="720"/>
      </w:pPr>
      <w:rPr>
        <w:rFonts w:hint="default"/>
      </w:rPr>
    </w:lvl>
    <w:lvl w:ilvl="3">
      <w:start w:val="1"/>
      <w:numFmt w:val="decimal"/>
      <w:pStyle w:val="Titre4"/>
      <w:lvlText w:val="%1.%2.%3.%4"/>
      <w:lvlJc w:val="left"/>
      <w:pPr>
        <w:ind w:left="2832" w:hanging="864"/>
      </w:pPr>
      <w:rPr>
        <w:rFonts w:hint="default"/>
      </w:rPr>
    </w:lvl>
    <w:lvl w:ilvl="4">
      <w:start w:val="1"/>
      <w:numFmt w:val="decimal"/>
      <w:pStyle w:val="Titre5"/>
      <w:lvlText w:val="%1.%2.%3.%4.%5"/>
      <w:lvlJc w:val="left"/>
      <w:pPr>
        <w:ind w:left="2976" w:hanging="1008"/>
      </w:pPr>
      <w:rPr>
        <w:rFonts w:hint="default"/>
      </w:rPr>
    </w:lvl>
    <w:lvl w:ilvl="5">
      <w:start w:val="1"/>
      <w:numFmt w:val="decimal"/>
      <w:pStyle w:val="Titre6"/>
      <w:lvlText w:val="%1.%2.%3.%4.%5.%6"/>
      <w:lvlJc w:val="left"/>
      <w:pPr>
        <w:ind w:left="3120" w:hanging="1152"/>
      </w:pPr>
      <w:rPr>
        <w:rFonts w:hint="default"/>
      </w:rPr>
    </w:lvl>
    <w:lvl w:ilvl="6">
      <w:start w:val="1"/>
      <w:numFmt w:val="decimal"/>
      <w:pStyle w:val="Titre7"/>
      <w:lvlText w:val="%1.%2.%3.%4.%5.%6.%7"/>
      <w:lvlJc w:val="left"/>
      <w:pPr>
        <w:ind w:left="3264" w:hanging="1296"/>
      </w:pPr>
      <w:rPr>
        <w:rFonts w:hint="default"/>
      </w:rPr>
    </w:lvl>
    <w:lvl w:ilvl="7">
      <w:start w:val="1"/>
      <w:numFmt w:val="decimal"/>
      <w:pStyle w:val="Titre8"/>
      <w:lvlText w:val="%1.%2.%3.%4.%5.%6.%7.%8"/>
      <w:lvlJc w:val="left"/>
      <w:pPr>
        <w:ind w:left="3408" w:hanging="1440"/>
      </w:pPr>
      <w:rPr>
        <w:rFonts w:hint="default"/>
      </w:rPr>
    </w:lvl>
    <w:lvl w:ilvl="8">
      <w:start w:val="1"/>
      <w:numFmt w:val="decimal"/>
      <w:pStyle w:val="Titre9"/>
      <w:lvlText w:val="%1.%2.%3.%4.%5.%6.%7.%8.%9"/>
      <w:lvlJc w:val="left"/>
      <w:pPr>
        <w:ind w:left="3552" w:hanging="1584"/>
      </w:pPr>
      <w:rPr>
        <w:rFonts w:hint="default"/>
      </w:rPr>
    </w:lvl>
  </w:abstractNum>
  <w:abstractNum w:abstractNumId="19" w15:restartNumberingAfterBreak="0">
    <w:nsid w:val="51735F4B"/>
    <w:multiLevelType w:val="hybridMultilevel"/>
    <w:tmpl w:val="239C78E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51EF13CC"/>
    <w:multiLevelType w:val="multilevel"/>
    <w:tmpl w:val="7AE8B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4AA3FBB"/>
    <w:multiLevelType w:val="multilevel"/>
    <w:tmpl w:val="410004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2B80B04"/>
    <w:multiLevelType w:val="hybridMultilevel"/>
    <w:tmpl w:val="9F806FAC"/>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3" w15:restartNumberingAfterBreak="0">
    <w:nsid w:val="643D498A"/>
    <w:multiLevelType w:val="hybridMultilevel"/>
    <w:tmpl w:val="EAC293F4"/>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4" w15:restartNumberingAfterBreak="0">
    <w:nsid w:val="6653570D"/>
    <w:multiLevelType w:val="multilevel"/>
    <w:tmpl w:val="8D42B9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7A733E0"/>
    <w:multiLevelType w:val="hybridMultilevel"/>
    <w:tmpl w:val="C27828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15:restartNumberingAfterBreak="0">
    <w:nsid w:val="7CE4139A"/>
    <w:multiLevelType w:val="multilevel"/>
    <w:tmpl w:val="5FD60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DB27A80"/>
    <w:multiLevelType w:val="multilevel"/>
    <w:tmpl w:val="353E1A80"/>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imes New Roman" w:hAnsi="Times New Roman" w:cs="Times New Roman"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8"/>
  </w:num>
  <w:num w:numId="3">
    <w:abstractNumId w:val="19"/>
  </w:num>
  <w:num w:numId="4">
    <w:abstractNumId w:val="15"/>
  </w:num>
  <w:num w:numId="5">
    <w:abstractNumId w:val="23"/>
  </w:num>
  <w:num w:numId="6">
    <w:abstractNumId w:val="5"/>
  </w:num>
  <w:num w:numId="7">
    <w:abstractNumId w:val="24"/>
  </w:num>
  <w:num w:numId="8">
    <w:abstractNumId w:val="20"/>
  </w:num>
  <w:num w:numId="9">
    <w:abstractNumId w:val="13"/>
  </w:num>
  <w:num w:numId="10">
    <w:abstractNumId w:val="16"/>
  </w:num>
  <w:num w:numId="11">
    <w:abstractNumId w:val="27"/>
  </w:num>
  <w:num w:numId="12">
    <w:abstractNumId w:val="9"/>
  </w:num>
  <w:num w:numId="13">
    <w:abstractNumId w:val="21"/>
  </w:num>
  <w:num w:numId="14">
    <w:abstractNumId w:val="12"/>
  </w:num>
  <w:num w:numId="15">
    <w:abstractNumId w:val="26"/>
  </w:num>
  <w:num w:numId="16">
    <w:abstractNumId w:val="2"/>
  </w:num>
  <w:num w:numId="17">
    <w:abstractNumId w:val="4"/>
  </w:num>
  <w:num w:numId="18">
    <w:abstractNumId w:val="4"/>
    <w:lvlOverride w:ilvl="1">
      <w:lvl w:ilvl="1">
        <w:numFmt w:val="bullet"/>
        <w:lvlText w:val=""/>
        <w:lvlJc w:val="left"/>
        <w:pPr>
          <w:tabs>
            <w:tab w:val="num" w:pos="1440"/>
          </w:tabs>
          <w:ind w:left="1440" w:hanging="360"/>
        </w:pPr>
        <w:rPr>
          <w:rFonts w:ascii="Symbol" w:hAnsi="Symbol" w:hint="default"/>
          <w:sz w:val="20"/>
        </w:rPr>
      </w:lvl>
    </w:lvlOverride>
  </w:num>
  <w:num w:numId="19">
    <w:abstractNumId w:val="7"/>
  </w:num>
  <w:num w:numId="20">
    <w:abstractNumId w:val="17"/>
  </w:num>
  <w:num w:numId="21">
    <w:abstractNumId w:val="11"/>
  </w:num>
  <w:num w:numId="22">
    <w:abstractNumId w:val="11"/>
    <w:lvlOverride w:ilvl="1">
      <w:lvl w:ilvl="1">
        <w:numFmt w:val="bullet"/>
        <w:lvlText w:val=""/>
        <w:lvlJc w:val="left"/>
        <w:pPr>
          <w:tabs>
            <w:tab w:val="num" w:pos="1440"/>
          </w:tabs>
          <w:ind w:left="1440" w:hanging="360"/>
        </w:pPr>
        <w:rPr>
          <w:rFonts w:ascii="Symbol" w:hAnsi="Symbol" w:hint="default"/>
          <w:sz w:val="20"/>
        </w:rPr>
      </w:lvl>
    </w:lvlOverride>
  </w:num>
  <w:num w:numId="23">
    <w:abstractNumId w:val="11"/>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24">
    <w:abstractNumId w:val="0"/>
  </w:num>
  <w:num w:numId="25">
    <w:abstractNumId w:val="10"/>
  </w:num>
  <w:num w:numId="26">
    <w:abstractNumId w:val="22"/>
  </w:num>
  <w:num w:numId="27">
    <w:abstractNumId w:val="6"/>
  </w:num>
  <w:num w:numId="28">
    <w:abstractNumId w:val="1"/>
  </w:num>
  <w:num w:numId="29">
    <w:abstractNumId w:val="25"/>
  </w:num>
  <w:num w:numId="30">
    <w:abstractNumId w:val="3"/>
  </w:num>
  <w:num w:numId="31">
    <w:abstractNumId w:val="8"/>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proofState w:spelling="clean"/>
  <w:defaultTabStop w:val="709"/>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75DC"/>
    <w:rsid w:val="00031491"/>
    <w:rsid w:val="000347B7"/>
    <w:rsid w:val="0004336D"/>
    <w:rsid w:val="000627C1"/>
    <w:rsid w:val="000928CC"/>
    <w:rsid w:val="000A63F8"/>
    <w:rsid w:val="000D6541"/>
    <w:rsid w:val="000E41E6"/>
    <w:rsid w:val="001225CC"/>
    <w:rsid w:val="00122E78"/>
    <w:rsid w:val="001263D5"/>
    <w:rsid w:val="001279D6"/>
    <w:rsid w:val="00132C0C"/>
    <w:rsid w:val="00143234"/>
    <w:rsid w:val="00152A15"/>
    <w:rsid w:val="00156A0A"/>
    <w:rsid w:val="00160097"/>
    <w:rsid w:val="00171D97"/>
    <w:rsid w:val="001854DC"/>
    <w:rsid w:val="00193603"/>
    <w:rsid w:val="001946DB"/>
    <w:rsid w:val="001D6E74"/>
    <w:rsid w:val="001F2CCA"/>
    <w:rsid w:val="0020008D"/>
    <w:rsid w:val="002050C6"/>
    <w:rsid w:val="002360FB"/>
    <w:rsid w:val="002375B1"/>
    <w:rsid w:val="00260886"/>
    <w:rsid w:val="002622D9"/>
    <w:rsid w:val="002635F7"/>
    <w:rsid w:val="0027189F"/>
    <w:rsid w:val="00272B70"/>
    <w:rsid w:val="00277FE3"/>
    <w:rsid w:val="002B57C6"/>
    <w:rsid w:val="002E1A0A"/>
    <w:rsid w:val="00315A83"/>
    <w:rsid w:val="00325146"/>
    <w:rsid w:val="00325C1F"/>
    <w:rsid w:val="00340F92"/>
    <w:rsid w:val="00341B45"/>
    <w:rsid w:val="00353938"/>
    <w:rsid w:val="003548F2"/>
    <w:rsid w:val="00364E04"/>
    <w:rsid w:val="003976A3"/>
    <w:rsid w:val="003D74B6"/>
    <w:rsid w:val="003F613C"/>
    <w:rsid w:val="00404D13"/>
    <w:rsid w:val="0041083E"/>
    <w:rsid w:val="004175DC"/>
    <w:rsid w:val="00427573"/>
    <w:rsid w:val="004329D2"/>
    <w:rsid w:val="0044654D"/>
    <w:rsid w:val="004556F7"/>
    <w:rsid w:val="00493D60"/>
    <w:rsid w:val="004B4489"/>
    <w:rsid w:val="004B4747"/>
    <w:rsid w:val="004B69C6"/>
    <w:rsid w:val="004C0CBC"/>
    <w:rsid w:val="004F222C"/>
    <w:rsid w:val="00513B68"/>
    <w:rsid w:val="00516C4E"/>
    <w:rsid w:val="00542779"/>
    <w:rsid w:val="005A1F30"/>
    <w:rsid w:val="005C19D0"/>
    <w:rsid w:val="005D2308"/>
    <w:rsid w:val="0062170E"/>
    <w:rsid w:val="006A3D5D"/>
    <w:rsid w:val="006A7710"/>
    <w:rsid w:val="006C2DE8"/>
    <w:rsid w:val="006C7271"/>
    <w:rsid w:val="006F1460"/>
    <w:rsid w:val="00726734"/>
    <w:rsid w:val="007378E9"/>
    <w:rsid w:val="0077733A"/>
    <w:rsid w:val="007A0F4C"/>
    <w:rsid w:val="007C1FFA"/>
    <w:rsid w:val="007D3AC2"/>
    <w:rsid w:val="00812D60"/>
    <w:rsid w:val="008300E3"/>
    <w:rsid w:val="0083093B"/>
    <w:rsid w:val="00833C8E"/>
    <w:rsid w:val="00840C98"/>
    <w:rsid w:val="008758E4"/>
    <w:rsid w:val="00893794"/>
    <w:rsid w:val="008D21C5"/>
    <w:rsid w:val="008D3688"/>
    <w:rsid w:val="008D3EDD"/>
    <w:rsid w:val="008F2820"/>
    <w:rsid w:val="009128D2"/>
    <w:rsid w:val="00942CB6"/>
    <w:rsid w:val="00946ED3"/>
    <w:rsid w:val="00963AEF"/>
    <w:rsid w:val="00970303"/>
    <w:rsid w:val="00973DAB"/>
    <w:rsid w:val="009774A2"/>
    <w:rsid w:val="00990401"/>
    <w:rsid w:val="009B273A"/>
    <w:rsid w:val="009C0196"/>
    <w:rsid w:val="00A0259B"/>
    <w:rsid w:val="00A71325"/>
    <w:rsid w:val="00A90C3D"/>
    <w:rsid w:val="00A91645"/>
    <w:rsid w:val="00A918F0"/>
    <w:rsid w:val="00AB6E9F"/>
    <w:rsid w:val="00AF759D"/>
    <w:rsid w:val="00B02B9B"/>
    <w:rsid w:val="00B04FBE"/>
    <w:rsid w:val="00B20266"/>
    <w:rsid w:val="00B420E1"/>
    <w:rsid w:val="00B54075"/>
    <w:rsid w:val="00B57F7E"/>
    <w:rsid w:val="00B877E0"/>
    <w:rsid w:val="00B927A4"/>
    <w:rsid w:val="00B966C5"/>
    <w:rsid w:val="00B977EA"/>
    <w:rsid w:val="00BA6A64"/>
    <w:rsid w:val="00BB216C"/>
    <w:rsid w:val="00BD328C"/>
    <w:rsid w:val="00BF7404"/>
    <w:rsid w:val="00C1730D"/>
    <w:rsid w:val="00C575C1"/>
    <w:rsid w:val="00C83ED4"/>
    <w:rsid w:val="00C84B87"/>
    <w:rsid w:val="00C91C8B"/>
    <w:rsid w:val="00CA6D5A"/>
    <w:rsid w:val="00CB3BF3"/>
    <w:rsid w:val="00CC0991"/>
    <w:rsid w:val="00CE7626"/>
    <w:rsid w:val="00D169B6"/>
    <w:rsid w:val="00D23490"/>
    <w:rsid w:val="00D25AE0"/>
    <w:rsid w:val="00D54B61"/>
    <w:rsid w:val="00DA4905"/>
    <w:rsid w:val="00DC5BAE"/>
    <w:rsid w:val="00DD0661"/>
    <w:rsid w:val="00DE615E"/>
    <w:rsid w:val="00DF48EE"/>
    <w:rsid w:val="00E35C05"/>
    <w:rsid w:val="00E360F3"/>
    <w:rsid w:val="00EA3CEB"/>
    <w:rsid w:val="00EB6A38"/>
    <w:rsid w:val="00EC3B17"/>
    <w:rsid w:val="00ED1753"/>
    <w:rsid w:val="00ED615D"/>
    <w:rsid w:val="00EE39C2"/>
    <w:rsid w:val="00F251E2"/>
    <w:rsid w:val="00F85D5D"/>
    <w:rsid w:val="00F97E38"/>
    <w:rsid w:val="00FA1D9E"/>
    <w:rsid w:val="00FA707F"/>
    <w:rsid w:val="00FB5605"/>
    <w:rsid w:val="00FC27BA"/>
    <w:rsid w:val="00FD25D6"/>
    <w:rsid w:val="00FF02C6"/>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3F7575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222C"/>
    <w:pPr>
      <w:spacing w:after="0" w:line="240" w:lineRule="auto"/>
    </w:pPr>
    <w:rPr>
      <w:rFonts w:ascii="Times New Roman" w:eastAsia="Times New Roman" w:hAnsi="Times New Roman" w:cs="Times New Roman"/>
      <w:sz w:val="24"/>
      <w:szCs w:val="24"/>
      <w:lang w:eastAsia="fr-FR"/>
    </w:rPr>
  </w:style>
  <w:style w:type="paragraph" w:styleId="Titre1">
    <w:name w:val="heading 1"/>
    <w:basedOn w:val="Normal"/>
    <w:link w:val="Titre1Car"/>
    <w:uiPriority w:val="9"/>
    <w:qFormat/>
    <w:rsid w:val="000627C1"/>
    <w:pPr>
      <w:pBdr>
        <w:bottom w:val="single" w:sz="4" w:space="1" w:color="auto"/>
      </w:pBdr>
      <w:spacing w:after="120" w:line="360" w:lineRule="auto"/>
      <w:outlineLvl w:val="0"/>
    </w:pPr>
    <w:rPr>
      <w:rFonts w:cs="Arial"/>
      <w:b/>
      <w:bCs/>
      <w:smallCaps/>
      <w:color w:val="1F4E79" w:themeColor="accent1" w:themeShade="80"/>
      <w:kern w:val="36"/>
      <w:sz w:val="28"/>
      <w:szCs w:val="28"/>
      <w:lang w:eastAsia="fr-CH"/>
    </w:rPr>
  </w:style>
  <w:style w:type="paragraph" w:styleId="Titre2">
    <w:name w:val="heading 2"/>
    <w:basedOn w:val="Normal"/>
    <w:next w:val="Normal"/>
    <w:link w:val="Titre2Car"/>
    <w:uiPriority w:val="9"/>
    <w:unhideWhenUsed/>
    <w:qFormat/>
    <w:rsid w:val="008D3688"/>
    <w:pPr>
      <w:keepNext/>
      <w:keepLines/>
      <w:spacing w:after="120" w:line="360" w:lineRule="auto"/>
      <w:outlineLvl w:val="1"/>
    </w:pPr>
    <w:rPr>
      <w:rFonts w:eastAsiaTheme="majorEastAsia" w:cs="Arial"/>
      <w:b/>
      <w:bCs/>
      <w:sz w:val="28"/>
      <w:szCs w:val="28"/>
    </w:rPr>
  </w:style>
  <w:style w:type="paragraph" w:styleId="Titre3">
    <w:name w:val="heading 3"/>
    <w:basedOn w:val="Normal"/>
    <w:next w:val="Normal"/>
    <w:link w:val="Titre3Car"/>
    <w:uiPriority w:val="9"/>
    <w:unhideWhenUsed/>
    <w:qFormat/>
    <w:rsid w:val="002375B1"/>
    <w:pPr>
      <w:keepNext/>
      <w:keepLines/>
      <w:numPr>
        <w:ilvl w:val="2"/>
        <w:numId w:val="2"/>
      </w:numPr>
      <w:spacing w:after="120" w:line="360" w:lineRule="auto"/>
      <w:outlineLvl w:val="2"/>
    </w:pPr>
    <w:rPr>
      <w:rFonts w:ascii="Matura MT Script Capitals" w:eastAsiaTheme="majorEastAsia" w:hAnsi="Matura MT Script Capitals" w:cs="Arial"/>
      <w:b/>
      <w:sz w:val="28"/>
      <w:lang w:val="sq-AL"/>
    </w:rPr>
  </w:style>
  <w:style w:type="paragraph" w:styleId="Titre4">
    <w:name w:val="heading 4"/>
    <w:basedOn w:val="Normal"/>
    <w:next w:val="Normal"/>
    <w:link w:val="Titre4Car"/>
    <w:uiPriority w:val="9"/>
    <w:semiHidden/>
    <w:unhideWhenUsed/>
    <w:qFormat/>
    <w:rsid w:val="00193603"/>
    <w:pPr>
      <w:keepNext/>
      <w:keepLines/>
      <w:numPr>
        <w:ilvl w:val="3"/>
        <w:numId w:val="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193603"/>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193603"/>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193603"/>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19360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19360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D6E74"/>
    <w:rPr>
      <w:rFonts w:ascii="Times New Roman" w:eastAsia="Times New Roman" w:hAnsi="Times New Roman" w:cs="Arial"/>
      <w:b/>
      <w:bCs/>
      <w:smallCaps/>
      <w:color w:val="1F4E79" w:themeColor="accent1" w:themeShade="80"/>
      <w:kern w:val="36"/>
      <w:sz w:val="28"/>
      <w:szCs w:val="28"/>
      <w:lang w:eastAsia="fr-CH"/>
    </w:rPr>
  </w:style>
  <w:style w:type="paragraph" w:customStyle="1" w:styleId="western">
    <w:name w:val="western"/>
    <w:basedOn w:val="Normal"/>
    <w:link w:val="westernCar"/>
    <w:rsid w:val="004175DC"/>
    <w:pPr>
      <w:spacing w:before="100" w:beforeAutospacing="1" w:after="142" w:line="360" w:lineRule="auto"/>
      <w:jc w:val="both"/>
    </w:pPr>
    <w:rPr>
      <w:lang w:eastAsia="fr-CH"/>
    </w:rPr>
  </w:style>
  <w:style w:type="paragraph" w:styleId="En-tte">
    <w:name w:val="header"/>
    <w:basedOn w:val="Normal"/>
    <w:link w:val="En-tteCar"/>
    <w:uiPriority w:val="99"/>
    <w:unhideWhenUsed/>
    <w:rsid w:val="004175DC"/>
    <w:pPr>
      <w:tabs>
        <w:tab w:val="center" w:pos="4536"/>
        <w:tab w:val="right" w:pos="9072"/>
      </w:tabs>
    </w:pPr>
  </w:style>
  <w:style w:type="character" w:customStyle="1" w:styleId="En-tteCar">
    <w:name w:val="En-tête Car"/>
    <w:basedOn w:val="Policepardfaut"/>
    <w:link w:val="En-tte"/>
    <w:uiPriority w:val="99"/>
    <w:rsid w:val="004175DC"/>
  </w:style>
  <w:style w:type="paragraph" w:styleId="Pieddepage">
    <w:name w:val="footer"/>
    <w:basedOn w:val="Normal"/>
    <w:link w:val="PieddepageCar"/>
    <w:uiPriority w:val="99"/>
    <w:unhideWhenUsed/>
    <w:rsid w:val="004175DC"/>
    <w:pPr>
      <w:tabs>
        <w:tab w:val="center" w:pos="4536"/>
        <w:tab w:val="right" w:pos="9072"/>
      </w:tabs>
    </w:pPr>
  </w:style>
  <w:style w:type="character" w:customStyle="1" w:styleId="PieddepageCar">
    <w:name w:val="Pied de page Car"/>
    <w:basedOn w:val="Policepardfaut"/>
    <w:link w:val="Pieddepage"/>
    <w:uiPriority w:val="99"/>
    <w:rsid w:val="004175DC"/>
  </w:style>
  <w:style w:type="paragraph" w:styleId="NormalWeb">
    <w:name w:val="Normal (Web)"/>
    <w:basedOn w:val="Normal"/>
    <w:uiPriority w:val="99"/>
    <w:unhideWhenUsed/>
    <w:rsid w:val="004175DC"/>
    <w:pPr>
      <w:spacing w:before="100" w:beforeAutospacing="1" w:after="142" w:line="360" w:lineRule="auto"/>
      <w:jc w:val="both"/>
    </w:pPr>
    <w:rPr>
      <w:lang w:eastAsia="fr-CH"/>
    </w:rPr>
  </w:style>
  <w:style w:type="paragraph" w:styleId="Index1">
    <w:name w:val="index 1"/>
    <w:basedOn w:val="Normal"/>
    <w:next w:val="Normal"/>
    <w:autoRedefine/>
    <w:uiPriority w:val="99"/>
    <w:semiHidden/>
    <w:unhideWhenUsed/>
    <w:rsid w:val="001F2CCA"/>
    <w:pPr>
      <w:ind w:left="220" w:hanging="220"/>
    </w:pPr>
  </w:style>
  <w:style w:type="character" w:customStyle="1" w:styleId="Titre2Car">
    <w:name w:val="Titre 2 Car"/>
    <w:basedOn w:val="Policepardfaut"/>
    <w:link w:val="Titre2"/>
    <w:uiPriority w:val="9"/>
    <w:rsid w:val="008D3688"/>
    <w:rPr>
      <w:rFonts w:ascii="Times New Roman" w:eastAsiaTheme="majorEastAsia" w:hAnsi="Times New Roman" w:cs="Arial"/>
      <w:b/>
      <w:bCs/>
      <w:sz w:val="28"/>
      <w:szCs w:val="28"/>
    </w:rPr>
  </w:style>
  <w:style w:type="character" w:customStyle="1" w:styleId="Titre3Car">
    <w:name w:val="Titre 3 Car"/>
    <w:basedOn w:val="Policepardfaut"/>
    <w:link w:val="Titre3"/>
    <w:uiPriority w:val="9"/>
    <w:rsid w:val="002375B1"/>
    <w:rPr>
      <w:rFonts w:ascii="Matura MT Script Capitals" w:eastAsiaTheme="majorEastAsia" w:hAnsi="Matura MT Script Capitals" w:cs="Arial"/>
      <w:b/>
      <w:sz w:val="28"/>
      <w:szCs w:val="24"/>
      <w:lang w:val="sq-AL" w:eastAsia="fr-FR"/>
    </w:rPr>
  </w:style>
  <w:style w:type="paragraph" w:styleId="En-ttedetabledesmatires">
    <w:name w:val="TOC Heading"/>
    <w:basedOn w:val="Titre1"/>
    <w:next w:val="Normal"/>
    <w:uiPriority w:val="39"/>
    <w:unhideWhenUsed/>
    <w:qFormat/>
    <w:rsid w:val="005A1F30"/>
    <w:pPr>
      <w:keepNext/>
      <w:keepLines/>
      <w:spacing w:before="240" w:after="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M1">
    <w:name w:val="toc 1"/>
    <w:basedOn w:val="Normal"/>
    <w:next w:val="Normal"/>
    <w:autoRedefine/>
    <w:uiPriority w:val="39"/>
    <w:unhideWhenUsed/>
    <w:rsid w:val="002050C6"/>
    <w:pPr>
      <w:spacing w:after="100"/>
    </w:pPr>
  </w:style>
  <w:style w:type="paragraph" w:styleId="TM2">
    <w:name w:val="toc 2"/>
    <w:basedOn w:val="Normal"/>
    <w:next w:val="Normal"/>
    <w:autoRedefine/>
    <w:uiPriority w:val="39"/>
    <w:unhideWhenUsed/>
    <w:rsid w:val="002050C6"/>
    <w:pPr>
      <w:spacing w:after="100"/>
      <w:ind w:left="220"/>
    </w:pPr>
  </w:style>
  <w:style w:type="paragraph" w:styleId="TM3">
    <w:name w:val="toc 3"/>
    <w:basedOn w:val="Normal"/>
    <w:next w:val="Normal"/>
    <w:autoRedefine/>
    <w:uiPriority w:val="39"/>
    <w:unhideWhenUsed/>
    <w:rsid w:val="002050C6"/>
    <w:pPr>
      <w:spacing w:after="100"/>
      <w:ind w:left="440"/>
    </w:pPr>
  </w:style>
  <w:style w:type="character" w:styleId="Lienhypertexte">
    <w:name w:val="Hyperlink"/>
    <w:basedOn w:val="Policepardfaut"/>
    <w:uiPriority w:val="99"/>
    <w:unhideWhenUsed/>
    <w:rsid w:val="005A1F30"/>
    <w:rPr>
      <w:color w:val="0563C1" w:themeColor="hyperlink"/>
      <w:u w:val="single"/>
    </w:rPr>
  </w:style>
  <w:style w:type="character" w:styleId="Titredulivre">
    <w:name w:val="Book Title"/>
    <w:basedOn w:val="Policepardfaut"/>
    <w:uiPriority w:val="33"/>
    <w:qFormat/>
    <w:rsid w:val="00B977EA"/>
    <w:rPr>
      <w:rFonts w:ascii="Arial" w:hAnsi="Arial"/>
      <w:b/>
      <w:bCs/>
      <w:i w:val="0"/>
      <w:iCs/>
      <w:color w:val="auto"/>
      <w:spacing w:val="5"/>
      <w:sz w:val="32"/>
      <w:bdr w:val="none" w:sz="0" w:space="0" w:color="auto"/>
    </w:rPr>
  </w:style>
  <w:style w:type="table" w:styleId="Grilledutableau">
    <w:name w:val="Table Grid"/>
    <w:basedOn w:val="TableauNormal"/>
    <w:uiPriority w:val="39"/>
    <w:rsid w:val="009703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sdetexte">
    <w:name w:val="Body Text"/>
    <w:basedOn w:val="Normal"/>
    <w:link w:val="CorpsdetexteCar"/>
    <w:uiPriority w:val="99"/>
    <w:unhideWhenUsed/>
    <w:rsid w:val="001854DC"/>
    <w:pPr>
      <w:spacing w:after="120" w:line="360" w:lineRule="auto"/>
      <w:jc w:val="both"/>
    </w:pPr>
  </w:style>
  <w:style w:type="character" w:customStyle="1" w:styleId="CorpsdetexteCar">
    <w:name w:val="Corps de texte Car"/>
    <w:basedOn w:val="Policepardfaut"/>
    <w:link w:val="Corpsdetexte"/>
    <w:uiPriority w:val="99"/>
    <w:rsid w:val="001854DC"/>
    <w:rPr>
      <w:rFonts w:ascii="Times New Roman" w:hAnsi="Times New Roman"/>
      <w:sz w:val="24"/>
    </w:rPr>
  </w:style>
  <w:style w:type="paragraph" w:customStyle="1" w:styleId="VRAINORMAL">
    <w:name w:val="VRAI NORMAL"/>
    <w:basedOn w:val="Corpsdetexte"/>
    <w:qFormat/>
    <w:rsid w:val="00BB216C"/>
    <w:pPr>
      <w:ind w:firstLine="708"/>
    </w:pPr>
  </w:style>
  <w:style w:type="paragraph" w:styleId="Titre">
    <w:name w:val="Title"/>
    <w:basedOn w:val="Normal"/>
    <w:next w:val="Normal"/>
    <w:link w:val="TitreCar"/>
    <w:uiPriority w:val="10"/>
    <w:qFormat/>
    <w:rsid w:val="001D6E74"/>
    <w:pPr>
      <w:spacing w:after="120" w:line="360" w:lineRule="auto"/>
      <w:contextualSpacing/>
      <w:jc w:val="center"/>
    </w:pPr>
    <w:rPr>
      <w:rFonts w:eastAsiaTheme="majorEastAsia" w:cstheme="majorBidi"/>
      <w:b/>
      <w:bCs/>
      <w:smallCaps/>
      <w:kern w:val="36"/>
      <w:sz w:val="40"/>
      <w:szCs w:val="40"/>
    </w:rPr>
  </w:style>
  <w:style w:type="character" w:customStyle="1" w:styleId="Titre4Car">
    <w:name w:val="Titre 4 Car"/>
    <w:basedOn w:val="Policepardfaut"/>
    <w:link w:val="Titre4"/>
    <w:uiPriority w:val="9"/>
    <w:semiHidden/>
    <w:rsid w:val="00193603"/>
    <w:rPr>
      <w:rFonts w:asciiTheme="majorHAnsi" w:eastAsiaTheme="majorEastAsia" w:hAnsiTheme="majorHAnsi" w:cstheme="majorBidi"/>
      <w:i/>
      <w:iCs/>
      <w:color w:val="2E74B5" w:themeColor="accent1" w:themeShade="BF"/>
      <w:sz w:val="24"/>
      <w:szCs w:val="24"/>
      <w:lang w:eastAsia="fr-FR"/>
    </w:rPr>
  </w:style>
  <w:style w:type="character" w:customStyle="1" w:styleId="Titre5Car">
    <w:name w:val="Titre 5 Car"/>
    <w:basedOn w:val="Policepardfaut"/>
    <w:link w:val="Titre5"/>
    <w:uiPriority w:val="9"/>
    <w:semiHidden/>
    <w:rsid w:val="00193603"/>
    <w:rPr>
      <w:rFonts w:asciiTheme="majorHAnsi" w:eastAsiaTheme="majorEastAsia" w:hAnsiTheme="majorHAnsi" w:cstheme="majorBidi"/>
      <w:color w:val="2E74B5" w:themeColor="accent1" w:themeShade="BF"/>
      <w:sz w:val="24"/>
      <w:szCs w:val="24"/>
      <w:lang w:eastAsia="fr-FR"/>
    </w:rPr>
  </w:style>
  <w:style w:type="character" w:customStyle="1" w:styleId="Titre6Car">
    <w:name w:val="Titre 6 Car"/>
    <w:basedOn w:val="Policepardfaut"/>
    <w:link w:val="Titre6"/>
    <w:uiPriority w:val="9"/>
    <w:semiHidden/>
    <w:rsid w:val="00193603"/>
    <w:rPr>
      <w:rFonts w:asciiTheme="majorHAnsi" w:eastAsiaTheme="majorEastAsia" w:hAnsiTheme="majorHAnsi" w:cstheme="majorBidi"/>
      <w:color w:val="1F4D78" w:themeColor="accent1" w:themeShade="7F"/>
      <w:sz w:val="24"/>
      <w:szCs w:val="24"/>
      <w:lang w:eastAsia="fr-FR"/>
    </w:rPr>
  </w:style>
  <w:style w:type="character" w:customStyle="1" w:styleId="Titre7Car">
    <w:name w:val="Titre 7 Car"/>
    <w:basedOn w:val="Policepardfaut"/>
    <w:link w:val="Titre7"/>
    <w:uiPriority w:val="9"/>
    <w:semiHidden/>
    <w:rsid w:val="00193603"/>
    <w:rPr>
      <w:rFonts w:asciiTheme="majorHAnsi" w:eastAsiaTheme="majorEastAsia" w:hAnsiTheme="majorHAnsi" w:cstheme="majorBidi"/>
      <w:i/>
      <w:iCs/>
      <w:color w:val="1F4D78" w:themeColor="accent1" w:themeShade="7F"/>
      <w:sz w:val="24"/>
      <w:szCs w:val="24"/>
      <w:lang w:eastAsia="fr-FR"/>
    </w:rPr>
  </w:style>
  <w:style w:type="character" w:customStyle="1" w:styleId="Titre8Car">
    <w:name w:val="Titre 8 Car"/>
    <w:basedOn w:val="Policepardfaut"/>
    <w:link w:val="Titre8"/>
    <w:uiPriority w:val="9"/>
    <w:semiHidden/>
    <w:rsid w:val="00193603"/>
    <w:rPr>
      <w:rFonts w:asciiTheme="majorHAnsi" w:eastAsiaTheme="majorEastAsia" w:hAnsiTheme="majorHAnsi" w:cstheme="majorBidi"/>
      <w:color w:val="272727" w:themeColor="text1" w:themeTint="D8"/>
      <w:sz w:val="21"/>
      <w:szCs w:val="21"/>
      <w:lang w:eastAsia="fr-FR"/>
    </w:rPr>
  </w:style>
  <w:style w:type="character" w:customStyle="1" w:styleId="Titre9Car">
    <w:name w:val="Titre 9 Car"/>
    <w:basedOn w:val="Policepardfaut"/>
    <w:link w:val="Titre9"/>
    <w:uiPriority w:val="9"/>
    <w:semiHidden/>
    <w:rsid w:val="00193603"/>
    <w:rPr>
      <w:rFonts w:asciiTheme="majorHAnsi" w:eastAsiaTheme="majorEastAsia" w:hAnsiTheme="majorHAnsi" w:cstheme="majorBidi"/>
      <w:i/>
      <w:iCs/>
      <w:color w:val="272727" w:themeColor="text1" w:themeTint="D8"/>
      <w:sz w:val="21"/>
      <w:szCs w:val="21"/>
      <w:lang w:eastAsia="fr-FR"/>
    </w:rPr>
  </w:style>
  <w:style w:type="character" w:customStyle="1" w:styleId="TitreCar">
    <w:name w:val="Titre Car"/>
    <w:basedOn w:val="Policepardfaut"/>
    <w:link w:val="Titre"/>
    <w:uiPriority w:val="10"/>
    <w:rsid w:val="001D6E74"/>
    <w:rPr>
      <w:rFonts w:ascii="Times New Roman" w:eastAsiaTheme="majorEastAsia" w:hAnsi="Times New Roman" w:cstheme="majorBidi"/>
      <w:b/>
      <w:bCs/>
      <w:smallCaps/>
      <w:kern w:val="36"/>
      <w:sz w:val="40"/>
      <w:szCs w:val="40"/>
    </w:rPr>
  </w:style>
  <w:style w:type="paragraph" w:styleId="TM4">
    <w:name w:val="toc 4"/>
    <w:basedOn w:val="Normal"/>
    <w:next w:val="Normal"/>
    <w:autoRedefine/>
    <w:uiPriority w:val="39"/>
    <w:unhideWhenUsed/>
    <w:rsid w:val="004556F7"/>
    <w:pPr>
      <w:ind w:left="660"/>
    </w:pPr>
  </w:style>
  <w:style w:type="paragraph" w:styleId="TM5">
    <w:name w:val="toc 5"/>
    <w:basedOn w:val="Normal"/>
    <w:next w:val="Normal"/>
    <w:autoRedefine/>
    <w:uiPriority w:val="39"/>
    <w:unhideWhenUsed/>
    <w:rsid w:val="004556F7"/>
    <w:pPr>
      <w:ind w:left="880"/>
    </w:pPr>
  </w:style>
  <w:style w:type="paragraph" w:styleId="TM6">
    <w:name w:val="toc 6"/>
    <w:basedOn w:val="Normal"/>
    <w:next w:val="Normal"/>
    <w:autoRedefine/>
    <w:uiPriority w:val="39"/>
    <w:unhideWhenUsed/>
    <w:rsid w:val="004556F7"/>
    <w:pPr>
      <w:ind w:left="1100"/>
    </w:pPr>
  </w:style>
  <w:style w:type="paragraph" w:styleId="TM7">
    <w:name w:val="toc 7"/>
    <w:basedOn w:val="Normal"/>
    <w:next w:val="Normal"/>
    <w:autoRedefine/>
    <w:uiPriority w:val="39"/>
    <w:unhideWhenUsed/>
    <w:rsid w:val="004556F7"/>
    <w:pPr>
      <w:ind w:left="1320"/>
    </w:pPr>
  </w:style>
  <w:style w:type="paragraph" w:styleId="TM8">
    <w:name w:val="toc 8"/>
    <w:basedOn w:val="Normal"/>
    <w:next w:val="Normal"/>
    <w:autoRedefine/>
    <w:uiPriority w:val="39"/>
    <w:unhideWhenUsed/>
    <w:rsid w:val="004556F7"/>
    <w:pPr>
      <w:ind w:left="1540"/>
    </w:pPr>
  </w:style>
  <w:style w:type="paragraph" w:styleId="TM9">
    <w:name w:val="toc 9"/>
    <w:basedOn w:val="Normal"/>
    <w:next w:val="Normal"/>
    <w:autoRedefine/>
    <w:uiPriority w:val="39"/>
    <w:unhideWhenUsed/>
    <w:rsid w:val="004556F7"/>
    <w:pPr>
      <w:ind w:left="1760"/>
    </w:pPr>
  </w:style>
  <w:style w:type="character" w:customStyle="1" w:styleId="apple-tab-span">
    <w:name w:val="apple-tab-span"/>
    <w:basedOn w:val="Policepardfaut"/>
    <w:rsid w:val="0027189F"/>
  </w:style>
  <w:style w:type="paragraph" w:styleId="Lgende">
    <w:name w:val="caption"/>
    <w:basedOn w:val="Normal"/>
    <w:next w:val="Normal"/>
    <w:uiPriority w:val="35"/>
    <w:unhideWhenUsed/>
    <w:qFormat/>
    <w:rsid w:val="00171D97"/>
    <w:pPr>
      <w:spacing w:after="200"/>
    </w:pPr>
    <w:rPr>
      <w:i/>
      <w:iCs/>
      <w:color w:val="44546A" w:themeColor="text2"/>
      <w:sz w:val="18"/>
      <w:szCs w:val="18"/>
    </w:rPr>
  </w:style>
  <w:style w:type="paragraph" w:styleId="Tabledesillustrations">
    <w:name w:val="table of figures"/>
    <w:basedOn w:val="Normal"/>
    <w:next w:val="Normal"/>
    <w:uiPriority w:val="99"/>
    <w:unhideWhenUsed/>
    <w:rsid w:val="00171D97"/>
  </w:style>
  <w:style w:type="paragraph" w:styleId="Sansinterligne">
    <w:name w:val="No Spacing"/>
    <w:uiPriority w:val="1"/>
    <w:qFormat/>
    <w:rsid w:val="00D23490"/>
    <w:pPr>
      <w:spacing w:after="0" w:line="240" w:lineRule="auto"/>
    </w:pPr>
  </w:style>
  <w:style w:type="character" w:styleId="Textedelespacerserv">
    <w:name w:val="Placeholder Text"/>
    <w:basedOn w:val="Policepardfaut"/>
    <w:uiPriority w:val="99"/>
    <w:semiHidden/>
    <w:rsid w:val="00CC0991"/>
    <w:rPr>
      <w:color w:val="808080"/>
    </w:rPr>
  </w:style>
  <w:style w:type="paragraph" w:styleId="Paragraphedeliste">
    <w:name w:val="List Paragraph"/>
    <w:basedOn w:val="Normal"/>
    <w:uiPriority w:val="34"/>
    <w:qFormat/>
    <w:rsid w:val="001946DB"/>
    <w:pPr>
      <w:ind w:left="720"/>
      <w:contextualSpacing/>
    </w:pPr>
  </w:style>
  <w:style w:type="character" w:styleId="Lienhypertextesuivivisit">
    <w:name w:val="FollowedHyperlink"/>
    <w:basedOn w:val="Policepardfaut"/>
    <w:uiPriority w:val="99"/>
    <w:semiHidden/>
    <w:unhideWhenUsed/>
    <w:rsid w:val="00D54B61"/>
    <w:rPr>
      <w:color w:val="954F72" w:themeColor="followedHyperlink"/>
      <w:u w:val="single"/>
    </w:rPr>
  </w:style>
  <w:style w:type="paragraph" w:customStyle="1" w:styleId="WARNING">
    <w:name w:val="WARNING"/>
    <w:basedOn w:val="NormalWeb"/>
    <w:qFormat/>
    <w:rsid w:val="00D54B61"/>
    <w:pPr>
      <w:pBdr>
        <w:left w:val="single" w:sz="24" w:space="4" w:color="5B9BD5" w:themeColor="accent1"/>
      </w:pBdr>
      <w:shd w:val="pct15" w:color="auto" w:fill="auto"/>
      <w:spacing w:before="0" w:beforeAutospacing="0" w:after="0"/>
    </w:pPr>
    <w:rPr>
      <w:b/>
      <w:bCs/>
      <w:color w:val="000000"/>
    </w:rPr>
  </w:style>
  <w:style w:type="paragraph" w:styleId="Notedebasdepage">
    <w:name w:val="footnote text"/>
    <w:basedOn w:val="Normal"/>
    <w:link w:val="NotedebasdepageCar"/>
    <w:uiPriority w:val="99"/>
    <w:semiHidden/>
    <w:unhideWhenUsed/>
    <w:rsid w:val="00DF48EE"/>
    <w:rPr>
      <w:sz w:val="20"/>
      <w:szCs w:val="20"/>
    </w:rPr>
  </w:style>
  <w:style w:type="character" w:customStyle="1" w:styleId="NotedebasdepageCar">
    <w:name w:val="Note de bas de page Car"/>
    <w:basedOn w:val="Policepardfaut"/>
    <w:link w:val="Notedebasdepage"/>
    <w:uiPriority w:val="99"/>
    <w:semiHidden/>
    <w:rsid w:val="00DF48EE"/>
    <w:rPr>
      <w:rFonts w:ascii="Times New Roman" w:eastAsia="Times New Roman" w:hAnsi="Times New Roman" w:cs="Times New Roman"/>
      <w:sz w:val="20"/>
      <w:szCs w:val="20"/>
      <w:lang w:eastAsia="fr-FR"/>
    </w:rPr>
  </w:style>
  <w:style w:type="character" w:styleId="Appelnotedebasdep">
    <w:name w:val="footnote reference"/>
    <w:basedOn w:val="Policepardfaut"/>
    <w:uiPriority w:val="99"/>
    <w:semiHidden/>
    <w:unhideWhenUsed/>
    <w:rsid w:val="00DF48EE"/>
    <w:rPr>
      <w:vertAlign w:val="superscript"/>
    </w:rPr>
  </w:style>
  <w:style w:type="character" w:styleId="Appeldenotedefin">
    <w:name w:val="endnote reference"/>
    <w:basedOn w:val="Policepardfaut"/>
    <w:uiPriority w:val="99"/>
    <w:semiHidden/>
    <w:unhideWhenUsed/>
    <w:rsid w:val="00A91645"/>
    <w:rPr>
      <w:vertAlign w:val="superscript"/>
    </w:rPr>
  </w:style>
  <w:style w:type="paragraph" w:customStyle="1" w:styleId="Bibliographie1">
    <w:name w:val="Bibliographie1"/>
    <w:basedOn w:val="Normal"/>
    <w:link w:val="BibliographyCar"/>
    <w:rsid w:val="00C91C8B"/>
    <w:pPr>
      <w:spacing w:after="240"/>
    </w:pPr>
    <w:rPr>
      <w:lang w:val="fr-FR"/>
    </w:rPr>
  </w:style>
  <w:style w:type="character" w:customStyle="1" w:styleId="westernCar">
    <w:name w:val="western Car"/>
    <w:basedOn w:val="Policepardfaut"/>
    <w:link w:val="western"/>
    <w:rsid w:val="00C91C8B"/>
    <w:rPr>
      <w:rFonts w:ascii="Times New Roman" w:eastAsia="Times New Roman" w:hAnsi="Times New Roman" w:cs="Times New Roman"/>
      <w:sz w:val="24"/>
      <w:szCs w:val="24"/>
      <w:lang w:eastAsia="fr-CH"/>
    </w:rPr>
  </w:style>
  <w:style w:type="character" w:customStyle="1" w:styleId="BibliographyCar">
    <w:name w:val="Bibliography Car"/>
    <w:basedOn w:val="westernCar"/>
    <w:link w:val="Bibliographie1"/>
    <w:rsid w:val="00C91C8B"/>
    <w:rPr>
      <w:rFonts w:ascii="Times New Roman" w:eastAsia="Times New Roman" w:hAnsi="Times New Roman" w:cs="Times New Roman"/>
      <w:sz w:val="24"/>
      <w:szCs w:val="24"/>
      <w:lang w:val="fr-FR" w:eastAsia="fr-FR"/>
    </w:rPr>
  </w:style>
  <w:style w:type="paragraph" w:styleId="PrformatHTML">
    <w:name w:val="HTML Preformatted"/>
    <w:basedOn w:val="Normal"/>
    <w:link w:val="PrformatHTMLCar"/>
    <w:uiPriority w:val="99"/>
    <w:semiHidden/>
    <w:unhideWhenUsed/>
    <w:rsid w:val="00FC27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semiHidden/>
    <w:rsid w:val="00FC27BA"/>
    <w:rPr>
      <w:rFonts w:ascii="Courier New" w:eastAsia="Times New Roman" w:hAnsi="Courier New" w:cs="Courier New"/>
      <w:sz w:val="20"/>
      <w:szCs w:val="20"/>
      <w:lang w:eastAsia="fr-FR"/>
    </w:rPr>
  </w:style>
  <w:style w:type="paragraph" w:customStyle="1" w:styleId="LISTING">
    <w:name w:val="LISTING"/>
    <w:basedOn w:val="VRAINORMAL"/>
    <w:qFormat/>
    <w:rsid w:val="00FC27BA"/>
    <w:pPr>
      <w:pBdr>
        <w:top w:val="single" w:sz="4" w:space="1" w:color="auto"/>
        <w:left w:val="single" w:sz="4" w:space="4" w:color="auto"/>
        <w:bottom w:val="single" w:sz="4" w:space="1" w:color="auto"/>
        <w:right w:val="single" w:sz="4" w:space="4" w:color="auto"/>
      </w:pBdr>
      <w:shd w:val="pct15" w:color="auto" w:fill="auto"/>
      <w:ind w:firstLine="0"/>
    </w:pPr>
  </w:style>
  <w:style w:type="character" w:styleId="Mentionnonrsolue">
    <w:name w:val="Unresolved Mention"/>
    <w:basedOn w:val="Policepardfaut"/>
    <w:uiPriority w:val="99"/>
    <w:rsid w:val="00B02B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749259">
      <w:bodyDiv w:val="1"/>
      <w:marLeft w:val="0"/>
      <w:marRight w:val="0"/>
      <w:marTop w:val="0"/>
      <w:marBottom w:val="0"/>
      <w:divBdr>
        <w:top w:val="none" w:sz="0" w:space="0" w:color="auto"/>
        <w:left w:val="none" w:sz="0" w:space="0" w:color="auto"/>
        <w:bottom w:val="none" w:sz="0" w:space="0" w:color="auto"/>
        <w:right w:val="none" w:sz="0" w:space="0" w:color="auto"/>
      </w:divBdr>
    </w:div>
    <w:div w:id="260577866">
      <w:bodyDiv w:val="1"/>
      <w:marLeft w:val="0"/>
      <w:marRight w:val="0"/>
      <w:marTop w:val="0"/>
      <w:marBottom w:val="0"/>
      <w:divBdr>
        <w:top w:val="none" w:sz="0" w:space="0" w:color="auto"/>
        <w:left w:val="none" w:sz="0" w:space="0" w:color="auto"/>
        <w:bottom w:val="none" w:sz="0" w:space="0" w:color="auto"/>
        <w:right w:val="none" w:sz="0" w:space="0" w:color="auto"/>
      </w:divBdr>
      <w:divsChild>
        <w:div w:id="131800230">
          <w:marLeft w:val="0"/>
          <w:marRight w:val="0"/>
          <w:marTop w:val="0"/>
          <w:marBottom w:val="0"/>
          <w:divBdr>
            <w:top w:val="none" w:sz="0" w:space="0" w:color="auto"/>
            <w:left w:val="none" w:sz="0" w:space="0" w:color="auto"/>
            <w:bottom w:val="none" w:sz="0" w:space="0" w:color="auto"/>
            <w:right w:val="none" w:sz="0" w:space="0" w:color="auto"/>
          </w:divBdr>
        </w:div>
        <w:div w:id="1815101799">
          <w:marLeft w:val="0"/>
          <w:marRight w:val="0"/>
          <w:marTop w:val="0"/>
          <w:marBottom w:val="0"/>
          <w:divBdr>
            <w:top w:val="none" w:sz="0" w:space="0" w:color="auto"/>
            <w:left w:val="none" w:sz="0" w:space="0" w:color="auto"/>
            <w:bottom w:val="none" w:sz="0" w:space="0" w:color="auto"/>
            <w:right w:val="none" w:sz="0" w:space="0" w:color="auto"/>
          </w:divBdr>
        </w:div>
      </w:divsChild>
    </w:div>
    <w:div w:id="361590996">
      <w:bodyDiv w:val="1"/>
      <w:marLeft w:val="0"/>
      <w:marRight w:val="0"/>
      <w:marTop w:val="0"/>
      <w:marBottom w:val="0"/>
      <w:divBdr>
        <w:top w:val="none" w:sz="0" w:space="0" w:color="auto"/>
        <w:left w:val="none" w:sz="0" w:space="0" w:color="auto"/>
        <w:bottom w:val="none" w:sz="0" w:space="0" w:color="auto"/>
        <w:right w:val="none" w:sz="0" w:space="0" w:color="auto"/>
      </w:divBdr>
    </w:div>
    <w:div w:id="437986650">
      <w:bodyDiv w:val="1"/>
      <w:marLeft w:val="0"/>
      <w:marRight w:val="0"/>
      <w:marTop w:val="0"/>
      <w:marBottom w:val="0"/>
      <w:divBdr>
        <w:top w:val="none" w:sz="0" w:space="0" w:color="auto"/>
        <w:left w:val="none" w:sz="0" w:space="0" w:color="auto"/>
        <w:bottom w:val="none" w:sz="0" w:space="0" w:color="auto"/>
        <w:right w:val="none" w:sz="0" w:space="0" w:color="auto"/>
      </w:divBdr>
    </w:div>
    <w:div w:id="522354685">
      <w:bodyDiv w:val="1"/>
      <w:marLeft w:val="0"/>
      <w:marRight w:val="0"/>
      <w:marTop w:val="0"/>
      <w:marBottom w:val="0"/>
      <w:divBdr>
        <w:top w:val="none" w:sz="0" w:space="0" w:color="auto"/>
        <w:left w:val="none" w:sz="0" w:space="0" w:color="auto"/>
        <w:bottom w:val="none" w:sz="0" w:space="0" w:color="auto"/>
        <w:right w:val="none" w:sz="0" w:space="0" w:color="auto"/>
      </w:divBdr>
    </w:div>
    <w:div w:id="564535330">
      <w:bodyDiv w:val="1"/>
      <w:marLeft w:val="0"/>
      <w:marRight w:val="0"/>
      <w:marTop w:val="0"/>
      <w:marBottom w:val="0"/>
      <w:divBdr>
        <w:top w:val="none" w:sz="0" w:space="0" w:color="auto"/>
        <w:left w:val="none" w:sz="0" w:space="0" w:color="auto"/>
        <w:bottom w:val="none" w:sz="0" w:space="0" w:color="auto"/>
        <w:right w:val="none" w:sz="0" w:space="0" w:color="auto"/>
      </w:divBdr>
      <w:divsChild>
        <w:div w:id="1557280753">
          <w:marLeft w:val="0"/>
          <w:marRight w:val="0"/>
          <w:marTop w:val="0"/>
          <w:marBottom w:val="0"/>
          <w:divBdr>
            <w:top w:val="none" w:sz="0" w:space="0" w:color="auto"/>
            <w:left w:val="none" w:sz="0" w:space="0" w:color="auto"/>
            <w:bottom w:val="none" w:sz="0" w:space="0" w:color="auto"/>
            <w:right w:val="none" w:sz="0" w:space="0" w:color="auto"/>
          </w:divBdr>
        </w:div>
        <w:div w:id="1987078142">
          <w:marLeft w:val="0"/>
          <w:marRight w:val="0"/>
          <w:marTop w:val="0"/>
          <w:marBottom w:val="0"/>
          <w:divBdr>
            <w:top w:val="none" w:sz="0" w:space="0" w:color="auto"/>
            <w:left w:val="none" w:sz="0" w:space="0" w:color="auto"/>
            <w:bottom w:val="none" w:sz="0" w:space="0" w:color="auto"/>
            <w:right w:val="none" w:sz="0" w:space="0" w:color="auto"/>
          </w:divBdr>
        </w:div>
      </w:divsChild>
    </w:div>
    <w:div w:id="571309713">
      <w:bodyDiv w:val="1"/>
      <w:marLeft w:val="0"/>
      <w:marRight w:val="0"/>
      <w:marTop w:val="0"/>
      <w:marBottom w:val="0"/>
      <w:divBdr>
        <w:top w:val="none" w:sz="0" w:space="0" w:color="auto"/>
        <w:left w:val="none" w:sz="0" w:space="0" w:color="auto"/>
        <w:bottom w:val="none" w:sz="0" w:space="0" w:color="auto"/>
        <w:right w:val="none" w:sz="0" w:space="0" w:color="auto"/>
      </w:divBdr>
    </w:div>
    <w:div w:id="601960217">
      <w:bodyDiv w:val="1"/>
      <w:marLeft w:val="0"/>
      <w:marRight w:val="0"/>
      <w:marTop w:val="0"/>
      <w:marBottom w:val="0"/>
      <w:divBdr>
        <w:top w:val="none" w:sz="0" w:space="0" w:color="auto"/>
        <w:left w:val="none" w:sz="0" w:space="0" w:color="auto"/>
        <w:bottom w:val="none" w:sz="0" w:space="0" w:color="auto"/>
        <w:right w:val="none" w:sz="0" w:space="0" w:color="auto"/>
      </w:divBdr>
      <w:divsChild>
        <w:div w:id="396981473">
          <w:marLeft w:val="0"/>
          <w:marRight w:val="0"/>
          <w:marTop w:val="0"/>
          <w:marBottom w:val="0"/>
          <w:divBdr>
            <w:top w:val="none" w:sz="0" w:space="0" w:color="auto"/>
            <w:left w:val="none" w:sz="0" w:space="0" w:color="auto"/>
            <w:bottom w:val="none" w:sz="0" w:space="0" w:color="auto"/>
            <w:right w:val="none" w:sz="0" w:space="0" w:color="auto"/>
          </w:divBdr>
        </w:div>
      </w:divsChild>
    </w:div>
    <w:div w:id="605768193">
      <w:bodyDiv w:val="1"/>
      <w:marLeft w:val="0"/>
      <w:marRight w:val="0"/>
      <w:marTop w:val="0"/>
      <w:marBottom w:val="0"/>
      <w:divBdr>
        <w:top w:val="none" w:sz="0" w:space="0" w:color="auto"/>
        <w:left w:val="none" w:sz="0" w:space="0" w:color="auto"/>
        <w:bottom w:val="none" w:sz="0" w:space="0" w:color="auto"/>
        <w:right w:val="none" w:sz="0" w:space="0" w:color="auto"/>
      </w:divBdr>
    </w:div>
    <w:div w:id="633097381">
      <w:bodyDiv w:val="1"/>
      <w:marLeft w:val="0"/>
      <w:marRight w:val="0"/>
      <w:marTop w:val="0"/>
      <w:marBottom w:val="0"/>
      <w:divBdr>
        <w:top w:val="none" w:sz="0" w:space="0" w:color="auto"/>
        <w:left w:val="none" w:sz="0" w:space="0" w:color="auto"/>
        <w:bottom w:val="none" w:sz="0" w:space="0" w:color="auto"/>
        <w:right w:val="none" w:sz="0" w:space="0" w:color="auto"/>
      </w:divBdr>
      <w:divsChild>
        <w:div w:id="672604971">
          <w:marLeft w:val="0"/>
          <w:marRight w:val="0"/>
          <w:marTop w:val="0"/>
          <w:marBottom w:val="0"/>
          <w:divBdr>
            <w:top w:val="none" w:sz="0" w:space="0" w:color="auto"/>
            <w:left w:val="none" w:sz="0" w:space="0" w:color="auto"/>
            <w:bottom w:val="none" w:sz="0" w:space="0" w:color="auto"/>
            <w:right w:val="none" w:sz="0" w:space="0" w:color="auto"/>
          </w:divBdr>
        </w:div>
        <w:div w:id="1862281140">
          <w:marLeft w:val="0"/>
          <w:marRight w:val="0"/>
          <w:marTop w:val="0"/>
          <w:marBottom w:val="0"/>
          <w:divBdr>
            <w:top w:val="none" w:sz="0" w:space="0" w:color="auto"/>
            <w:left w:val="none" w:sz="0" w:space="0" w:color="auto"/>
            <w:bottom w:val="none" w:sz="0" w:space="0" w:color="auto"/>
            <w:right w:val="none" w:sz="0" w:space="0" w:color="auto"/>
          </w:divBdr>
        </w:div>
      </w:divsChild>
    </w:div>
    <w:div w:id="644700013">
      <w:bodyDiv w:val="1"/>
      <w:marLeft w:val="0"/>
      <w:marRight w:val="0"/>
      <w:marTop w:val="0"/>
      <w:marBottom w:val="0"/>
      <w:divBdr>
        <w:top w:val="none" w:sz="0" w:space="0" w:color="auto"/>
        <w:left w:val="none" w:sz="0" w:space="0" w:color="auto"/>
        <w:bottom w:val="none" w:sz="0" w:space="0" w:color="auto"/>
        <w:right w:val="none" w:sz="0" w:space="0" w:color="auto"/>
      </w:divBdr>
    </w:div>
    <w:div w:id="655189009">
      <w:bodyDiv w:val="1"/>
      <w:marLeft w:val="0"/>
      <w:marRight w:val="0"/>
      <w:marTop w:val="0"/>
      <w:marBottom w:val="0"/>
      <w:divBdr>
        <w:top w:val="none" w:sz="0" w:space="0" w:color="auto"/>
        <w:left w:val="none" w:sz="0" w:space="0" w:color="auto"/>
        <w:bottom w:val="none" w:sz="0" w:space="0" w:color="auto"/>
        <w:right w:val="none" w:sz="0" w:space="0" w:color="auto"/>
      </w:divBdr>
    </w:div>
    <w:div w:id="668218384">
      <w:bodyDiv w:val="1"/>
      <w:marLeft w:val="0"/>
      <w:marRight w:val="0"/>
      <w:marTop w:val="0"/>
      <w:marBottom w:val="0"/>
      <w:divBdr>
        <w:top w:val="none" w:sz="0" w:space="0" w:color="auto"/>
        <w:left w:val="none" w:sz="0" w:space="0" w:color="auto"/>
        <w:bottom w:val="none" w:sz="0" w:space="0" w:color="auto"/>
        <w:right w:val="none" w:sz="0" w:space="0" w:color="auto"/>
      </w:divBdr>
    </w:div>
    <w:div w:id="677465475">
      <w:bodyDiv w:val="1"/>
      <w:marLeft w:val="0"/>
      <w:marRight w:val="0"/>
      <w:marTop w:val="0"/>
      <w:marBottom w:val="0"/>
      <w:divBdr>
        <w:top w:val="none" w:sz="0" w:space="0" w:color="auto"/>
        <w:left w:val="none" w:sz="0" w:space="0" w:color="auto"/>
        <w:bottom w:val="none" w:sz="0" w:space="0" w:color="auto"/>
        <w:right w:val="none" w:sz="0" w:space="0" w:color="auto"/>
      </w:divBdr>
    </w:div>
    <w:div w:id="737365526">
      <w:bodyDiv w:val="1"/>
      <w:marLeft w:val="0"/>
      <w:marRight w:val="0"/>
      <w:marTop w:val="0"/>
      <w:marBottom w:val="0"/>
      <w:divBdr>
        <w:top w:val="none" w:sz="0" w:space="0" w:color="auto"/>
        <w:left w:val="none" w:sz="0" w:space="0" w:color="auto"/>
        <w:bottom w:val="none" w:sz="0" w:space="0" w:color="auto"/>
        <w:right w:val="none" w:sz="0" w:space="0" w:color="auto"/>
      </w:divBdr>
    </w:div>
    <w:div w:id="780147148">
      <w:bodyDiv w:val="1"/>
      <w:marLeft w:val="0"/>
      <w:marRight w:val="0"/>
      <w:marTop w:val="0"/>
      <w:marBottom w:val="0"/>
      <w:divBdr>
        <w:top w:val="none" w:sz="0" w:space="0" w:color="auto"/>
        <w:left w:val="none" w:sz="0" w:space="0" w:color="auto"/>
        <w:bottom w:val="none" w:sz="0" w:space="0" w:color="auto"/>
        <w:right w:val="none" w:sz="0" w:space="0" w:color="auto"/>
      </w:divBdr>
      <w:divsChild>
        <w:div w:id="493764161">
          <w:marLeft w:val="0"/>
          <w:marRight w:val="0"/>
          <w:marTop w:val="0"/>
          <w:marBottom w:val="0"/>
          <w:divBdr>
            <w:top w:val="none" w:sz="0" w:space="0" w:color="auto"/>
            <w:left w:val="none" w:sz="0" w:space="0" w:color="auto"/>
            <w:bottom w:val="none" w:sz="0" w:space="0" w:color="auto"/>
            <w:right w:val="none" w:sz="0" w:space="0" w:color="auto"/>
          </w:divBdr>
        </w:div>
        <w:div w:id="540752715">
          <w:marLeft w:val="0"/>
          <w:marRight w:val="0"/>
          <w:marTop w:val="0"/>
          <w:marBottom w:val="0"/>
          <w:divBdr>
            <w:top w:val="none" w:sz="0" w:space="0" w:color="auto"/>
            <w:left w:val="none" w:sz="0" w:space="0" w:color="auto"/>
            <w:bottom w:val="none" w:sz="0" w:space="0" w:color="auto"/>
            <w:right w:val="none" w:sz="0" w:space="0" w:color="auto"/>
          </w:divBdr>
        </w:div>
        <w:div w:id="1523393170">
          <w:marLeft w:val="0"/>
          <w:marRight w:val="0"/>
          <w:marTop w:val="0"/>
          <w:marBottom w:val="0"/>
          <w:divBdr>
            <w:top w:val="none" w:sz="0" w:space="0" w:color="auto"/>
            <w:left w:val="none" w:sz="0" w:space="0" w:color="auto"/>
            <w:bottom w:val="none" w:sz="0" w:space="0" w:color="auto"/>
            <w:right w:val="none" w:sz="0" w:space="0" w:color="auto"/>
          </w:divBdr>
        </w:div>
        <w:div w:id="1546285538">
          <w:marLeft w:val="0"/>
          <w:marRight w:val="0"/>
          <w:marTop w:val="0"/>
          <w:marBottom w:val="0"/>
          <w:divBdr>
            <w:top w:val="none" w:sz="0" w:space="0" w:color="auto"/>
            <w:left w:val="none" w:sz="0" w:space="0" w:color="auto"/>
            <w:bottom w:val="none" w:sz="0" w:space="0" w:color="auto"/>
            <w:right w:val="none" w:sz="0" w:space="0" w:color="auto"/>
          </w:divBdr>
        </w:div>
        <w:div w:id="1041709035">
          <w:marLeft w:val="0"/>
          <w:marRight w:val="0"/>
          <w:marTop w:val="0"/>
          <w:marBottom w:val="0"/>
          <w:divBdr>
            <w:top w:val="none" w:sz="0" w:space="0" w:color="auto"/>
            <w:left w:val="none" w:sz="0" w:space="0" w:color="auto"/>
            <w:bottom w:val="none" w:sz="0" w:space="0" w:color="auto"/>
            <w:right w:val="none" w:sz="0" w:space="0" w:color="auto"/>
          </w:divBdr>
        </w:div>
        <w:div w:id="1387988976">
          <w:marLeft w:val="0"/>
          <w:marRight w:val="0"/>
          <w:marTop w:val="0"/>
          <w:marBottom w:val="0"/>
          <w:divBdr>
            <w:top w:val="none" w:sz="0" w:space="0" w:color="auto"/>
            <w:left w:val="none" w:sz="0" w:space="0" w:color="auto"/>
            <w:bottom w:val="none" w:sz="0" w:space="0" w:color="auto"/>
            <w:right w:val="none" w:sz="0" w:space="0" w:color="auto"/>
          </w:divBdr>
        </w:div>
        <w:div w:id="1573469141">
          <w:marLeft w:val="0"/>
          <w:marRight w:val="0"/>
          <w:marTop w:val="0"/>
          <w:marBottom w:val="0"/>
          <w:divBdr>
            <w:top w:val="none" w:sz="0" w:space="0" w:color="auto"/>
            <w:left w:val="none" w:sz="0" w:space="0" w:color="auto"/>
            <w:bottom w:val="none" w:sz="0" w:space="0" w:color="auto"/>
            <w:right w:val="none" w:sz="0" w:space="0" w:color="auto"/>
          </w:divBdr>
        </w:div>
        <w:div w:id="426536025">
          <w:marLeft w:val="0"/>
          <w:marRight w:val="0"/>
          <w:marTop w:val="0"/>
          <w:marBottom w:val="0"/>
          <w:divBdr>
            <w:top w:val="none" w:sz="0" w:space="0" w:color="auto"/>
            <w:left w:val="none" w:sz="0" w:space="0" w:color="auto"/>
            <w:bottom w:val="none" w:sz="0" w:space="0" w:color="auto"/>
            <w:right w:val="none" w:sz="0" w:space="0" w:color="auto"/>
          </w:divBdr>
        </w:div>
        <w:div w:id="375668938">
          <w:marLeft w:val="0"/>
          <w:marRight w:val="0"/>
          <w:marTop w:val="0"/>
          <w:marBottom w:val="0"/>
          <w:divBdr>
            <w:top w:val="none" w:sz="0" w:space="0" w:color="auto"/>
            <w:left w:val="none" w:sz="0" w:space="0" w:color="auto"/>
            <w:bottom w:val="none" w:sz="0" w:space="0" w:color="auto"/>
            <w:right w:val="none" w:sz="0" w:space="0" w:color="auto"/>
          </w:divBdr>
        </w:div>
        <w:div w:id="420226296">
          <w:marLeft w:val="0"/>
          <w:marRight w:val="0"/>
          <w:marTop w:val="0"/>
          <w:marBottom w:val="0"/>
          <w:divBdr>
            <w:top w:val="none" w:sz="0" w:space="0" w:color="auto"/>
            <w:left w:val="none" w:sz="0" w:space="0" w:color="auto"/>
            <w:bottom w:val="none" w:sz="0" w:space="0" w:color="auto"/>
            <w:right w:val="none" w:sz="0" w:space="0" w:color="auto"/>
          </w:divBdr>
        </w:div>
        <w:div w:id="950626168">
          <w:marLeft w:val="0"/>
          <w:marRight w:val="0"/>
          <w:marTop w:val="0"/>
          <w:marBottom w:val="0"/>
          <w:divBdr>
            <w:top w:val="none" w:sz="0" w:space="0" w:color="auto"/>
            <w:left w:val="none" w:sz="0" w:space="0" w:color="auto"/>
            <w:bottom w:val="none" w:sz="0" w:space="0" w:color="auto"/>
            <w:right w:val="none" w:sz="0" w:space="0" w:color="auto"/>
          </w:divBdr>
        </w:div>
      </w:divsChild>
    </w:div>
    <w:div w:id="835074866">
      <w:bodyDiv w:val="1"/>
      <w:marLeft w:val="0"/>
      <w:marRight w:val="0"/>
      <w:marTop w:val="0"/>
      <w:marBottom w:val="0"/>
      <w:divBdr>
        <w:top w:val="none" w:sz="0" w:space="0" w:color="auto"/>
        <w:left w:val="none" w:sz="0" w:space="0" w:color="auto"/>
        <w:bottom w:val="none" w:sz="0" w:space="0" w:color="auto"/>
        <w:right w:val="none" w:sz="0" w:space="0" w:color="auto"/>
      </w:divBdr>
    </w:div>
    <w:div w:id="843128827">
      <w:bodyDiv w:val="1"/>
      <w:marLeft w:val="0"/>
      <w:marRight w:val="0"/>
      <w:marTop w:val="0"/>
      <w:marBottom w:val="0"/>
      <w:divBdr>
        <w:top w:val="none" w:sz="0" w:space="0" w:color="auto"/>
        <w:left w:val="none" w:sz="0" w:space="0" w:color="auto"/>
        <w:bottom w:val="none" w:sz="0" w:space="0" w:color="auto"/>
        <w:right w:val="none" w:sz="0" w:space="0" w:color="auto"/>
      </w:divBdr>
    </w:div>
    <w:div w:id="907955746">
      <w:bodyDiv w:val="1"/>
      <w:marLeft w:val="0"/>
      <w:marRight w:val="0"/>
      <w:marTop w:val="0"/>
      <w:marBottom w:val="0"/>
      <w:divBdr>
        <w:top w:val="none" w:sz="0" w:space="0" w:color="auto"/>
        <w:left w:val="none" w:sz="0" w:space="0" w:color="auto"/>
        <w:bottom w:val="none" w:sz="0" w:space="0" w:color="auto"/>
        <w:right w:val="none" w:sz="0" w:space="0" w:color="auto"/>
      </w:divBdr>
    </w:div>
    <w:div w:id="1043408944">
      <w:bodyDiv w:val="1"/>
      <w:marLeft w:val="0"/>
      <w:marRight w:val="0"/>
      <w:marTop w:val="0"/>
      <w:marBottom w:val="0"/>
      <w:divBdr>
        <w:top w:val="none" w:sz="0" w:space="0" w:color="auto"/>
        <w:left w:val="none" w:sz="0" w:space="0" w:color="auto"/>
        <w:bottom w:val="none" w:sz="0" w:space="0" w:color="auto"/>
        <w:right w:val="none" w:sz="0" w:space="0" w:color="auto"/>
      </w:divBdr>
    </w:div>
    <w:div w:id="1078946177">
      <w:bodyDiv w:val="1"/>
      <w:marLeft w:val="0"/>
      <w:marRight w:val="0"/>
      <w:marTop w:val="0"/>
      <w:marBottom w:val="0"/>
      <w:divBdr>
        <w:top w:val="none" w:sz="0" w:space="0" w:color="auto"/>
        <w:left w:val="none" w:sz="0" w:space="0" w:color="auto"/>
        <w:bottom w:val="none" w:sz="0" w:space="0" w:color="auto"/>
        <w:right w:val="none" w:sz="0" w:space="0" w:color="auto"/>
      </w:divBdr>
    </w:div>
    <w:div w:id="1136950665">
      <w:bodyDiv w:val="1"/>
      <w:marLeft w:val="0"/>
      <w:marRight w:val="0"/>
      <w:marTop w:val="0"/>
      <w:marBottom w:val="0"/>
      <w:divBdr>
        <w:top w:val="none" w:sz="0" w:space="0" w:color="auto"/>
        <w:left w:val="none" w:sz="0" w:space="0" w:color="auto"/>
        <w:bottom w:val="none" w:sz="0" w:space="0" w:color="auto"/>
        <w:right w:val="none" w:sz="0" w:space="0" w:color="auto"/>
      </w:divBdr>
    </w:div>
    <w:div w:id="1138183016">
      <w:bodyDiv w:val="1"/>
      <w:marLeft w:val="0"/>
      <w:marRight w:val="0"/>
      <w:marTop w:val="0"/>
      <w:marBottom w:val="0"/>
      <w:divBdr>
        <w:top w:val="none" w:sz="0" w:space="0" w:color="auto"/>
        <w:left w:val="none" w:sz="0" w:space="0" w:color="auto"/>
        <w:bottom w:val="none" w:sz="0" w:space="0" w:color="auto"/>
        <w:right w:val="none" w:sz="0" w:space="0" w:color="auto"/>
      </w:divBdr>
    </w:div>
    <w:div w:id="1192843599">
      <w:bodyDiv w:val="1"/>
      <w:marLeft w:val="0"/>
      <w:marRight w:val="0"/>
      <w:marTop w:val="0"/>
      <w:marBottom w:val="0"/>
      <w:divBdr>
        <w:top w:val="none" w:sz="0" w:space="0" w:color="auto"/>
        <w:left w:val="none" w:sz="0" w:space="0" w:color="auto"/>
        <w:bottom w:val="none" w:sz="0" w:space="0" w:color="auto"/>
        <w:right w:val="none" w:sz="0" w:space="0" w:color="auto"/>
      </w:divBdr>
    </w:div>
    <w:div w:id="1286346748">
      <w:bodyDiv w:val="1"/>
      <w:marLeft w:val="0"/>
      <w:marRight w:val="0"/>
      <w:marTop w:val="0"/>
      <w:marBottom w:val="0"/>
      <w:divBdr>
        <w:top w:val="none" w:sz="0" w:space="0" w:color="auto"/>
        <w:left w:val="none" w:sz="0" w:space="0" w:color="auto"/>
        <w:bottom w:val="none" w:sz="0" w:space="0" w:color="auto"/>
        <w:right w:val="none" w:sz="0" w:space="0" w:color="auto"/>
      </w:divBdr>
    </w:div>
    <w:div w:id="1401294512">
      <w:bodyDiv w:val="1"/>
      <w:marLeft w:val="0"/>
      <w:marRight w:val="0"/>
      <w:marTop w:val="0"/>
      <w:marBottom w:val="0"/>
      <w:divBdr>
        <w:top w:val="none" w:sz="0" w:space="0" w:color="auto"/>
        <w:left w:val="none" w:sz="0" w:space="0" w:color="auto"/>
        <w:bottom w:val="none" w:sz="0" w:space="0" w:color="auto"/>
        <w:right w:val="none" w:sz="0" w:space="0" w:color="auto"/>
      </w:divBdr>
    </w:div>
    <w:div w:id="1508592842">
      <w:bodyDiv w:val="1"/>
      <w:marLeft w:val="0"/>
      <w:marRight w:val="0"/>
      <w:marTop w:val="0"/>
      <w:marBottom w:val="0"/>
      <w:divBdr>
        <w:top w:val="none" w:sz="0" w:space="0" w:color="auto"/>
        <w:left w:val="none" w:sz="0" w:space="0" w:color="auto"/>
        <w:bottom w:val="none" w:sz="0" w:space="0" w:color="auto"/>
        <w:right w:val="none" w:sz="0" w:space="0" w:color="auto"/>
      </w:divBdr>
    </w:div>
    <w:div w:id="1513302566">
      <w:bodyDiv w:val="1"/>
      <w:marLeft w:val="0"/>
      <w:marRight w:val="0"/>
      <w:marTop w:val="0"/>
      <w:marBottom w:val="0"/>
      <w:divBdr>
        <w:top w:val="none" w:sz="0" w:space="0" w:color="auto"/>
        <w:left w:val="none" w:sz="0" w:space="0" w:color="auto"/>
        <w:bottom w:val="none" w:sz="0" w:space="0" w:color="auto"/>
        <w:right w:val="none" w:sz="0" w:space="0" w:color="auto"/>
      </w:divBdr>
    </w:div>
    <w:div w:id="1522085095">
      <w:bodyDiv w:val="1"/>
      <w:marLeft w:val="0"/>
      <w:marRight w:val="0"/>
      <w:marTop w:val="0"/>
      <w:marBottom w:val="0"/>
      <w:divBdr>
        <w:top w:val="none" w:sz="0" w:space="0" w:color="auto"/>
        <w:left w:val="none" w:sz="0" w:space="0" w:color="auto"/>
        <w:bottom w:val="none" w:sz="0" w:space="0" w:color="auto"/>
        <w:right w:val="none" w:sz="0" w:space="0" w:color="auto"/>
      </w:divBdr>
    </w:div>
    <w:div w:id="1567834023">
      <w:bodyDiv w:val="1"/>
      <w:marLeft w:val="0"/>
      <w:marRight w:val="0"/>
      <w:marTop w:val="0"/>
      <w:marBottom w:val="0"/>
      <w:divBdr>
        <w:top w:val="none" w:sz="0" w:space="0" w:color="auto"/>
        <w:left w:val="none" w:sz="0" w:space="0" w:color="auto"/>
        <w:bottom w:val="none" w:sz="0" w:space="0" w:color="auto"/>
        <w:right w:val="none" w:sz="0" w:space="0" w:color="auto"/>
      </w:divBdr>
      <w:divsChild>
        <w:div w:id="1165824251">
          <w:marLeft w:val="0"/>
          <w:marRight w:val="0"/>
          <w:marTop w:val="0"/>
          <w:marBottom w:val="0"/>
          <w:divBdr>
            <w:top w:val="none" w:sz="0" w:space="0" w:color="auto"/>
            <w:left w:val="none" w:sz="0" w:space="0" w:color="auto"/>
            <w:bottom w:val="none" w:sz="0" w:space="0" w:color="auto"/>
            <w:right w:val="none" w:sz="0" w:space="0" w:color="auto"/>
          </w:divBdr>
        </w:div>
        <w:div w:id="1326782815">
          <w:marLeft w:val="0"/>
          <w:marRight w:val="0"/>
          <w:marTop w:val="0"/>
          <w:marBottom w:val="0"/>
          <w:divBdr>
            <w:top w:val="none" w:sz="0" w:space="0" w:color="auto"/>
            <w:left w:val="none" w:sz="0" w:space="0" w:color="auto"/>
            <w:bottom w:val="none" w:sz="0" w:space="0" w:color="auto"/>
            <w:right w:val="none" w:sz="0" w:space="0" w:color="auto"/>
          </w:divBdr>
        </w:div>
      </w:divsChild>
    </w:div>
    <w:div w:id="1595044675">
      <w:bodyDiv w:val="1"/>
      <w:marLeft w:val="0"/>
      <w:marRight w:val="0"/>
      <w:marTop w:val="0"/>
      <w:marBottom w:val="0"/>
      <w:divBdr>
        <w:top w:val="none" w:sz="0" w:space="0" w:color="auto"/>
        <w:left w:val="none" w:sz="0" w:space="0" w:color="auto"/>
        <w:bottom w:val="none" w:sz="0" w:space="0" w:color="auto"/>
        <w:right w:val="none" w:sz="0" w:space="0" w:color="auto"/>
      </w:divBdr>
    </w:div>
    <w:div w:id="1718889817">
      <w:bodyDiv w:val="1"/>
      <w:marLeft w:val="0"/>
      <w:marRight w:val="0"/>
      <w:marTop w:val="0"/>
      <w:marBottom w:val="0"/>
      <w:divBdr>
        <w:top w:val="none" w:sz="0" w:space="0" w:color="auto"/>
        <w:left w:val="none" w:sz="0" w:space="0" w:color="auto"/>
        <w:bottom w:val="none" w:sz="0" w:space="0" w:color="auto"/>
        <w:right w:val="none" w:sz="0" w:space="0" w:color="auto"/>
      </w:divBdr>
    </w:div>
    <w:div w:id="1834103409">
      <w:bodyDiv w:val="1"/>
      <w:marLeft w:val="0"/>
      <w:marRight w:val="0"/>
      <w:marTop w:val="0"/>
      <w:marBottom w:val="0"/>
      <w:divBdr>
        <w:top w:val="none" w:sz="0" w:space="0" w:color="auto"/>
        <w:left w:val="none" w:sz="0" w:space="0" w:color="auto"/>
        <w:bottom w:val="none" w:sz="0" w:space="0" w:color="auto"/>
        <w:right w:val="none" w:sz="0" w:space="0" w:color="auto"/>
      </w:divBdr>
    </w:div>
    <w:div w:id="2035768636">
      <w:bodyDiv w:val="1"/>
      <w:marLeft w:val="0"/>
      <w:marRight w:val="0"/>
      <w:marTop w:val="0"/>
      <w:marBottom w:val="0"/>
      <w:divBdr>
        <w:top w:val="none" w:sz="0" w:space="0" w:color="auto"/>
        <w:left w:val="none" w:sz="0" w:space="0" w:color="auto"/>
        <w:bottom w:val="none" w:sz="0" w:space="0" w:color="auto"/>
        <w:right w:val="none" w:sz="0" w:space="0" w:color="auto"/>
      </w:divBdr>
    </w:div>
    <w:div w:id="2064785929">
      <w:bodyDiv w:val="1"/>
      <w:marLeft w:val="0"/>
      <w:marRight w:val="0"/>
      <w:marTop w:val="0"/>
      <w:marBottom w:val="0"/>
      <w:divBdr>
        <w:top w:val="none" w:sz="0" w:space="0" w:color="auto"/>
        <w:left w:val="none" w:sz="0" w:space="0" w:color="auto"/>
        <w:bottom w:val="none" w:sz="0" w:space="0" w:color="auto"/>
        <w:right w:val="none" w:sz="0" w:space="0" w:color="auto"/>
      </w:divBdr>
    </w:div>
    <w:div w:id="2131705091">
      <w:bodyDiv w:val="1"/>
      <w:marLeft w:val="0"/>
      <w:marRight w:val="0"/>
      <w:marTop w:val="0"/>
      <w:marBottom w:val="0"/>
      <w:divBdr>
        <w:top w:val="none" w:sz="0" w:space="0" w:color="auto"/>
        <w:left w:val="none" w:sz="0" w:space="0" w:color="auto"/>
        <w:bottom w:val="none" w:sz="0" w:space="0" w:color="auto"/>
        <w:right w:val="none" w:sz="0" w:space="0" w:color="auto"/>
      </w:divBdr>
    </w:div>
    <w:div w:id="214257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6.tiff"/><Relationship Id="rId39" Type="http://schemas.openxmlformats.org/officeDocument/2006/relationships/header" Target="header3.xml"/><Relationship Id="rId21" Type="http://schemas.openxmlformats.org/officeDocument/2006/relationships/image" Target="media/image13.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s://angular.io/guide/observables"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www.hub.docker.io" TargetMode="External"/><Relationship Id="rId28" Type="http://schemas.openxmlformats.org/officeDocument/2006/relationships/image" Target="media/image18.png"/><Relationship Id="rId36" Type="http://schemas.openxmlformats.org/officeDocument/2006/relationships/image" Target="media/image25.png"/><Relationship Id="rId10" Type="http://schemas.openxmlformats.org/officeDocument/2006/relationships/header" Target="header2.xml"/><Relationship Id="rId19" Type="http://schemas.openxmlformats.org/officeDocument/2006/relationships/image" Target="media/image11.png"/><Relationship Id="rId31" Type="http://schemas.openxmlformats.org/officeDocument/2006/relationships/image" Target="media/image20.tif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yperlink" Target="https://docs.docker.com/engine/reference/builder/" TargetMode="External"/><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docs.mongodb.com/manual/reference/sql-comparison/" TargetMode="External"/><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s>
</file>

<file path=word/_rels/header1.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7E08EC-CB09-1D44-873A-C84E95003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2</TotalTime>
  <Pages>70</Pages>
  <Words>12936</Words>
  <Characters>71152</Characters>
  <Application>Microsoft Office Word</Application>
  <DocSecurity>0</DocSecurity>
  <Lines>592</Lines>
  <Paragraphs>167</Paragraphs>
  <ScaleCrop>false</ScaleCrop>
  <HeadingPairs>
    <vt:vector size="4" baseType="variant">
      <vt:variant>
        <vt:lpstr>Titre</vt:lpstr>
      </vt:variant>
      <vt:variant>
        <vt:i4>1</vt:i4>
      </vt:variant>
      <vt:variant>
        <vt:lpstr>Headings</vt:lpstr>
      </vt:variant>
      <vt:variant>
        <vt:i4>14</vt:i4>
      </vt:variant>
    </vt:vector>
  </HeadingPairs>
  <TitlesOfParts>
    <vt:vector size="15" baseType="lpstr">
      <vt:lpstr/>
      <vt:lpstr>Analyse du marché et des besoins</vt:lpstr>
      <vt:lpstr>    Codewars</vt:lpstr>
      <vt:lpstr>    CodinGame</vt:lpstr>
      <vt:lpstr>    Points relevés </vt:lpstr>
      <vt:lpstr>Game-ification</vt:lpstr>
      <vt:lpstr>Choix technologiques</vt:lpstr>
      <vt:lpstr>    </vt:lpstr>
      <vt:lpstr>    Angular</vt:lpstr>
      <vt:lpstr>    </vt:lpstr>
      <vt:lpstr>    Javalin</vt:lpstr>
      <vt:lpstr>    </vt:lpstr>
      <vt:lpstr>    MongoDB</vt:lpstr>
      <vt:lpstr>Gestion des ressources et privilèges</vt:lpstr>
      <vt:lpstr>    JWT</vt:lpstr>
    </vt:vector>
  </TitlesOfParts>
  <Company>Haute école de gestion de Genève // HES-SO Genève</Company>
  <LinksUpToDate>false</LinksUpToDate>
  <CharactersWithSpaces>83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Fraternale-Baur</dc:creator>
  <cp:keywords/>
  <dc:description/>
  <cp:lastModifiedBy>Vanini Alexandre</cp:lastModifiedBy>
  <cp:revision>45</cp:revision>
  <dcterms:created xsi:type="dcterms:W3CDTF">2019-02-25T16:49:00Z</dcterms:created>
  <dcterms:modified xsi:type="dcterms:W3CDTF">2019-06-17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817901504</vt:i4>
  </property>
  <property fmtid="{D5CDD505-2E9C-101B-9397-08002B2CF9AE}" pid="3" name="_NewReviewCycle">
    <vt:lpwstr/>
  </property>
  <property fmtid="{D5CDD505-2E9C-101B-9397-08002B2CF9AE}" pid="4" name="_EmailSubject">
    <vt:lpwstr>Docs travail de bachelor pour discussion</vt:lpwstr>
  </property>
  <property fmtid="{D5CDD505-2E9C-101B-9397-08002B2CF9AE}" pid="5" name="_AuthorEmail">
    <vt:lpwstr>catherine.fraternale@hesge.ch</vt:lpwstr>
  </property>
  <property fmtid="{D5CDD505-2E9C-101B-9397-08002B2CF9AE}" pid="6" name="_AuthorEmailDisplayName">
    <vt:lpwstr>Fraternale Catherine (HES)</vt:lpwstr>
  </property>
  <property fmtid="{D5CDD505-2E9C-101B-9397-08002B2CF9AE}" pid="7" name="_ReviewingToolsShownOnce">
    <vt:lpwstr/>
  </property>
  <property fmtid="{D5CDD505-2E9C-101B-9397-08002B2CF9AE}" pid="8" name="ZOTERO_PREF_1">
    <vt:lpwstr>&lt;data data-version="3" zotero-version="5.0.67.3"&gt;&lt;session id="MryA8BjG"/&gt;&lt;style id="http://www.zotero.org/styles/iso690-author-date-fr" hasBibliography="1" bibliographyStyleHasBeenSet="1"/&gt;&lt;prefs&gt;&lt;pref name="fieldType" value="Field"/&gt;&lt;/prefs&gt;&lt;/data&gt;</vt:lpwstr>
  </property>
</Properties>
</file>